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FB2DCC" w14:textId="7D196ECE" w:rsidR="00850538" w:rsidRPr="002735B8" w:rsidRDefault="00850538">
      <w:pPr>
        <w:rPr>
          <w:b/>
          <w:bCs/>
        </w:rPr>
      </w:pPr>
      <w:r w:rsidRPr="002735B8">
        <w:rPr>
          <w:b/>
          <w:bCs/>
        </w:rPr>
        <w:t xml:space="preserve">Care Under Pressure 2:  A realist synthesis of causes and interventions to mitigate psychological ill-health in nurses, midwives and </w:t>
      </w:r>
      <w:proofErr w:type="gramStart"/>
      <w:r w:rsidRPr="002735B8">
        <w:rPr>
          <w:b/>
          <w:bCs/>
        </w:rPr>
        <w:t>paramedics</w:t>
      </w:r>
      <w:proofErr w:type="gramEnd"/>
    </w:p>
    <w:p w14:paraId="1EA97BEA" w14:textId="6703804B" w:rsidR="00850538" w:rsidRDefault="00850538"/>
    <w:p w14:paraId="5E68DC4F" w14:textId="70E99368" w:rsidR="009E0BC8" w:rsidRDefault="009E0BC8" w:rsidP="00FD301C">
      <w:pPr>
        <w:pStyle w:val="Heading1"/>
        <w:spacing w:line="360" w:lineRule="auto"/>
      </w:pPr>
      <w:r>
        <w:t>Abstract</w:t>
      </w:r>
    </w:p>
    <w:p w14:paraId="28C86D29" w14:textId="77777777" w:rsidR="004171FD" w:rsidRDefault="004171FD" w:rsidP="004171FD">
      <w:pPr>
        <w:spacing w:line="360" w:lineRule="auto"/>
      </w:pPr>
      <w:r w:rsidRPr="004171FD">
        <w:rPr>
          <w:b/>
          <w:bCs/>
        </w:rPr>
        <w:t>Background:</w:t>
      </w:r>
      <w:r>
        <w:t xml:space="preserve">  Nurses, </w:t>
      </w:r>
      <w:proofErr w:type="gramStart"/>
      <w:r>
        <w:t>midwives</w:t>
      </w:r>
      <w:proofErr w:type="gramEnd"/>
      <w:r>
        <w:t xml:space="preserve"> and paramedics comprise over half the clinical workforce in the UK NHS and have some of the highest prevalence of psychological ill-health. This study explored why psychological ill-health is a growing problem and how we might change this.</w:t>
      </w:r>
    </w:p>
    <w:p w14:paraId="2C108F6B" w14:textId="77777777" w:rsidR="004171FD" w:rsidRDefault="004171FD" w:rsidP="004171FD">
      <w:pPr>
        <w:spacing w:line="360" w:lineRule="auto"/>
      </w:pPr>
      <w:r w:rsidRPr="004171FD">
        <w:rPr>
          <w:b/>
          <w:bCs/>
        </w:rPr>
        <w:t>Methods:</w:t>
      </w:r>
      <w:r>
        <w:t xml:space="preserve">  A realist synthesis involved iterative searches of within MEDLINE, CINAHL and HMIC, supplementary handsearching and expert solicitation. We used reverse chronological quota screening and appraisal journaling to analyse each source and refine our initial programme theory.  A stakeholder group comprising nurses, midwives, paramedics, patients and public representatives, educators, </w:t>
      </w:r>
      <w:proofErr w:type="gramStart"/>
      <w:r>
        <w:t>managers</w:t>
      </w:r>
      <w:proofErr w:type="gramEnd"/>
      <w:r>
        <w:t xml:space="preserve"> and policy makers contributed throughout.</w:t>
      </w:r>
    </w:p>
    <w:p w14:paraId="125AC754" w14:textId="77777777" w:rsidR="004171FD" w:rsidRDefault="004171FD" w:rsidP="004171FD">
      <w:pPr>
        <w:spacing w:line="360" w:lineRule="auto"/>
      </w:pPr>
      <w:r w:rsidRPr="004171FD">
        <w:rPr>
          <w:b/>
          <w:bCs/>
        </w:rPr>
        <w:t>Results:</w:t>
      </w:r>
      <w:r>
        <w:t xml:space="preserve"> Following initial theory development from 8 key reports, 159 sources were included. We identified 26 </w:t>
      </w:r>
      <w:proofErr w:type="spellStart"/>
      <w:r>
        <w:t>CMOcs</w:t>
      </w:r>
      <w:proofErr w:type="spellEnd"/>
      <w:r>
        <w:t>, with 16 explaining causes of psychological ill-health, and 10 explaining why interventions have not worked to mitigate psychological ill-health.  These synthesised to five key findings: (1) it is difficult to promote staff psychological wellness where there is a blame culture; (2) the needs of the system often override staff psychological wellbeing at work; (3) there are unintended personal costs of upholding and implementing values at work; (4) interventions are fragmented, individual-focused and insufficiently recognise cumulative chronic stressors; and (5) it is challenging to design, identify and implement interventions.</w:t>
      </w:r>
    </w:p>
    <w:p w14:paraId="1F4C1D6D" w14:textId="3F9D919F" w:rsidR="00232F2A" w:rsidRPr="004272C2" w:rsidRDefault="004171FD" w:rsidP="004171FD">
      <w:pPr>
        <w:spacing w:line="360" w:lineRule="auto"/>
      </w:pPr>
      <w:r w:rsidRPr="004171FD">
        <w:rPr>
          <w:b/>
          <w:bCs/>
        </w:rPr>
        <w:t>Conclusions:</w:t>
      </w:r>
      <w:r>
        <w:t xml:space="preserve"> Our final programme theory argues the need for healthcare organisations to rebalance the working environment to enable healthcare professionals to recover and thrive.  This requires high standards for patient care to be balanced with high standards for staff psychological wellbeing; professional accountability to be balanced with having a listening, learning culture; reactive responsive interventions to be balanced by having proactive preventative interventions, and the individual focus balanced by an organisational focus.</w:t>
      </w:r>
    </w:p>
    <w:p w14:paraId="347EAA17" w14:textId="173BE595" w:rsidR="00447424" w:rsidRPr="00331178" w:rsidRDefault="00447424" w:rsidP="00EB44F9">
      <w:pPr>
        <w:shd w:val="clear" w:color="auto" w:fill="FFFFFF"/>
        <w:spacing w:before="100" w:beforeAutospacing="1" w:after="100" w:afterAutospacing="1" w:line="240" w:lineRule="auto"/>
        <w:rPr>
          <w:rFonts w:eastAsia="Times New Roman" w:cstheme="minorHAnsi"/>
          <w:color w:val="333333"/>
          <w:lang w:eastAsia="en-GB"/>
        </w:rPr>
      </w:pPr>
      <w:r w:rsidRPr="00331178">
        <w:rPr>
          <w:rFonts w:eastAsia="Times New Roman" w:cstheme="minorHAnsi"/>
          <w:b/>
          <w:bCs/>
          <w:color w:val="333333"/>
          <w:lang w:eastAsia="en-GB"/>
        </w:rPr>
        <w:t>What is already known on this topic</w:t>
      </w:r>
      <w:r w:rsidR="00EB44F9" w:rsidRPr="00331178">
        <w:rPr>
          <w:rFonts w:eastAsia="Times New Roman" w:cstheme="minorHAnsi"/>
          <w:color w:val="333333"/>
          <w:lang w:eastAsia="en-GB"/>
        </w:rPr>
        <w:t>?</w:t>
      </w:r>
    </w:p>
    <w:p w14:paraId="3131C377" w14:textId="77777777" w:rsidR="00FF3F4B" w:rsidRPr="00331178" w:rsidRDefault="00F92925" w:rsidP="00F92925">
      <w:pPr>
        <w:shd w:val="clear" w:color="auto" w:fill="FFFFFF"/>
        <w:spacing w:before="100" w:beforeAutospacing="1" w:after="100" w:afterAutospacing="1" w:line="240" w:lineRule="auto"/>
        <w:ind w:left="360"/>
        <w:rPr>
          <w:rFonts w:eastAsia="Times New Roman" w:cstheme="minorHAnsi"/>
          <w:color w:val="333333"/>
          <w:lang w:eastAsia="en-GB"/>
        </w:rPr>
      </w:pPr>
      <w:r w:rsidRPr="00331178">
        <w:rPr>
          <w:rFonts w:eastAsia="Times New Roman" w:cstheme="minorHAnsi"/>
          <w:color w:val="333333"/>
          <w:lang w:eastAsia="en-GB"/>
        </w:rPr>
        <w:t xml:space="preserve">Psychological ill-health is prevalent in healthcare staff, particularly nurses, </w:t>
      </w:r>
      <w:proofErr w:type="gramStart"/>
      <w:r w:rsidRPr="00331178">
        <w:rPr>
          <w:rFonts w:eastAsia="Times New Roman" w:cstheme="minorHAnsi"/>
          <w:color w:val="333333"/>
          <w:lang w:eastAsia="en-GB"/>
        </w:rPr>
        <w:t>midwives</w:t>
      </w:r>
      <w:proofErr w:type="gramEnd"/>
      <w:r w:rsidRPr="00331178">
        <w:rPr>
          <w:rFonts w:eastAsia="Times New Roman" w:cstheme="minorHAnsi"/>
          <w:color w:val="333333"/>
          <w:lang w:eastAsia="en-GB"/>
        </w:rPr>
        <w:t xml:space="preserve"> and paramedics, and despite a plethora of interventions</w:t>
      </w:r>
      <w:r w:rsidR="005A3CA1" w:rsidRPr="00331178">
        <w:rPr>
          <w:rFonts w:eastAsia="Times New Roman" w:cstheme="minorHAnsi"/>
          <w:color w:val="333333"/>
          <w:lang w:eastAsia="en-GB"/>
        </w:rPr>
        <w:t>, the problem persists.</w:t>
      </w:r>
      <w:r w:rsidR="00FF3F4B" w:rsidRPr="00331178">
        <w:rPr>
          <w:rFonts w:eastAsia="Times New Roman" w:cstheme="minorHAnsi"/>
          <w:color w:val="333333"/>
          <w:lang w:eastAsia="en-GB"/>
        </w:rPr>
        <w:t xml:space="preserve"> </w:t>
      </w:r>
    </w:p>
    <w:p w14:paraId="3EDDC825" w14:textId="1247C786" w:rsidR="00F92925" w:rsidRPr="00331178" w:rsidRDefault="00FF3F4B" w:rsidP="00F92925">
      <w:pPr>
        <w:shd w:val="clear" w:color="auto" w:fill="FFFFFF"/>
        <w:spacing w:before="100" w:beforeAutospacing="1" w:after="100" w:afterAutospacing="1" w:line="240" w:lineRule="auto"/>
        <w:ind w:left="360"/>
        <w:rPr>
          <w:rFonts w:eastAsia="Times New Roman" w:cstheme="minorHAnsi"/>
          <w:color w:val="333333"/>
          <w:lang w:eastAsia="en-GB"/>
        </w:rPr>
      </w:pPr>
      <w:r w:rsidRPr="00331178">
        <w:rPr>
          <w:rFonts w:eastAsia="Times New Roman" w:cstheme="minorHAnsi"/>
          <w:color w:val="333333"/>
          <w:lang w:eastAsia="en-GB"/>
        </w:rPr>
        <w:t>Previous reviews have focussed on individual</w:t>
      </w:r>
      <w:r w:rsidR="00FA413F" w:rsidRPr="00331178">
        <w:rPr>
          <w:rFonts w:eastAsia="Times New Roman" w:cstheme="minorHAnsi"/>
          <w:color w:val="333333"/>
          <w:lang w:eastAsia="en-GB"/>
        </w:rPr>
        <w:t xml:space="preserve"> professions</w:t>
      </w:r>
      <w:r w:rsidRPr="00331178">
        <w:rPr>
          <w:rFonts w:eastAsia="Times New Roman" w:cstheme="minorHAnsi"/>
          <w:color w:val="333333"/>
          <w:lang w:eastAsia="en-GB"/>
        </w:rPr>
        <w:t xml:space="preserve"> and or individual focused interventions</w:t>
      </w:r>
      <w:r w:rsidR="003F7A0A" w:rsidRPr="00331178">
        <w:rPr>
          <w:rFonts w:eastAsia="Times New Roman" w:cstheme="minorHAnsi"/>
          <w:color w:val="333333"/>
          <w:lang w:eastAsia="en-GB"/>
        </w:rPr>
        <w:t>.</w:t>
      </w:r>
    </w:p>
    <w:p w14:paraId="5C152304" w14:textId="77777777" w:rsidR="0085766B" w:rsidRDefault="0085766B" w:rsidP="00EB44F9">
      <w:pPr>
        <w:shd w:val="clear" w:color="auto" w:fill="FFFFFF"/>
        <w:spacing w:before="100" w:beforeAutospacing="1" w:after="100" w:afterAutospacing="1" w:line="240" w:lineRule="auto"/>
        <w:rPr>
          <w:rFonts w:eastAsia="Times New Roman" w:cstheme="minorHAnsi"/>
          <w:b/>
          <w:bCs/>
          <w:color w:val="333333"/>
          <w:lang w:eastAsia="en-GB"/>
        </w:rPr>
      </w:pPr>
    </w:p>
    <w:p w14:paraId="7A4FF71D" w14:textId="49D71A34" w:rsidR="00447424" w:rsidRPr="00331178" w:rsidRDefault="00447424" w:rsidP="00EB44F9">
      <w:pPr>
        <w:shd w:val="clear" w:color="auto" w:fill="FFFFFF"/>
        <w:spacing w:before="100" w:beforeAutospacing="1" w:after="100" w:afterAutospacing="1" w:line="240" w:lineRule="auto"/>
        <w:rPr>
          <w:rFonts w:eastAsia="Times New Roman" w:cstheme="minorHAnsi"/>
          <w:color w:val="333333"/>
          <w:lang w:eastAsia="en-GB"/>
        </w:rPr>
      </w:pPr>
      <w:r w:rsidRPr="00331178">
        <w:rPr>
          <w:rFonts w:eastAsia="Times New Roman" w:cstheme="minorHAnsi"/>
          <w:b/>
          <w:bCs/>
          <w:color w:val="333333"/>
          <w:lang w:eastAsia="en-GB"/>
        </w:rPr>
        <w:lastRenderedPageBreak/>
        <w:t>What this study adds</w:t>
      </w:r>
    </w:p>
    <w:p w14:paraId="27671FA4" w14:textId="0ECCE4D1" w:rsidR="00531018" w:rsidRPr="00331178" w:rsidRDefault="00FF3F4B" w:rsidP="00CA711C">
      <w:pPr>
        <w:shd w:val="clear" w:color="auto" w:fill="FFFFFF"/>
        <w:spacing w:before="100" w:beforeAutospacing="1" w:after="100" w:afterAutospacing="1" w:line="240" w:lineRule="auto"/>
        <w:ind w:left="360"/>
        <w:rPr>
          <w:rFonts w:eastAsia="Times New Roman" w:cstheme="minorHAnsi"/>
          <w:color w:val="333333"/>
          <w:lang w:eastAsia="en-GB"/>
        </w:rPr>
      </w:pPr>
      <w:r w:rsidRPr="00331178">
        <w:rPr>
          <w:rFonts w:eastAsia="Times New Roman" w:cstheme="minorHAnsi"/>
          <w:color w:val="333333"/>
          <w:lang w:eastAsia="en-GB"/>
        </w:rPr>
        <w:t xml:space="preserve">By contrast the </w:t>
      </w:r>
      <w:r w:rsidR="00C80C30" w:rsidRPr="00331178">
        <w:rPr>
          <w:rFonts w:eastAsia="Times New Roman" w:cstheme="minorHAnsi"/>
          <w:color w:val="333333"/>
          <w:lang w:eastAsia="en-GB"/>
        </w:rPr>
        <w:t xml:space="preserve">realist lens </w:t>
      </w:r>
      <w:r w:rsidR="00626D52" w:rsidRPr="00331178">
        <w:rPr>
          <w:rFonts w:eastAsia="Times New Roman" w:cstheme="minorHAnsi"/>
          <w:color w:val="333333"/>
          <w:lang w:eastAsia="en-GB"/>
        </w:rPr>
        <w:t xml:space="preserve">used </w:t>
      </w:r>
      <w:r w:rsidR="00531018" w:rsidRPr="00331178">
        <w:rPr>
          <w:rFonts w:eastAsia="Times New Roman" w:cstheme="minorHAnsi"/>
          <w:color w:val="333333"/>
          <w:lang w:eastAsia="en-GB"/>
        </w:rPr>
        <w:t xml:space="preserve">in this study </w:t>
      </w:r>
      <w:r w:rsidR="00537129" w:rsidRPr="00331178">
        <w:rPr>
          <w:rFonts w:eastAsia="Times New Roman" w:cstheme="minorHAnsi"/>
          <w:color w:val="333333"/>
          <w:lang w:eastAsia="en-GB"/>
        </w:rPr>
        <w:t xml:space="preserve">has illuminated </w:t>
      </w:r>
      <w:r w:rsidR="00212E68" w:rsidRPr="00331178">
        <w:rPr>
          <w:rFonts w:eastAsia="Times New Roman" w:cstheme="minorHAnsi"/>
          <w:color w:val="333333"/>
          <w:lang w:eastAsia="en-GB"/>
        </w:rPr>
        <w:t xml:space="preserve">tensions between aspects of </w:t>
      </w:r>
      <w:r w:rsidR="00DD3EAD" w:rsidRPr="00331178">
        <w:rPr>
          <w:rFonts w:eastAsia="Times New Roman" w:cstheme="minorHAnsi"/>
          <w:color w:val="333333"/>
          <w:lang w:eastAsia="en-GB"/>
        </w:rPr>
        <w:t xml:space="preserve">healthcare </w:t>
      </w:r>
      <w:r w:rsidR="0076588A" w:rsidRPr="00331178">
        <w:rPr>
          <w:rFonts w:eastAsia="Times New Roman" w:cstheme="minorHAnsi"/>
          <w:color w:val="333333"/>
          <w:lang w:eastAsia="en-GB"/>
        </w:rPr>
        <w:t xml:space="preserve">work delivery </w:t>
      </w:r>
      <w:r w:rsidR="00DD3EAD" w:rsidRPr="00331178">
        <w:rPr>
          <w:rFonts w:eastAsia="Times New Roman" w:cstheme="minorHAnsi"/>
          <w:color w:val="333333"/>
          <w:lang w:eastAsia="en-GB"/>
        </w:rPr>
        <w:t>which may be</w:t>
      </w:r>
      <w:r w:rsidR="006648B3" w:rsidRPr="00331178">
        <w:rPr>
          <w:rFonts w:eastAsia="Times New Roman" w:cstheme="minorHAnsi"/>
          <w:color w:val="333333"/>
          <w:lang w:eastAsia="en-GB"/>
        </w:rPr>
        <w:t xml:space="preserve"> incompatible </w:t>
      </w:r>
      <w:r w:rsidRPr="00331178">
        <w:rPr>
          <w:rFonts w:eastAsia="Times New Roman" w:cstheme="minorHAnsi"/>
          <w:color w:val="333333"/>
          <w:lang w:eastAsia="en-GB"/>
        </w:rPr>
        <w:t xml:space="preserve">with </w:t>
      </w:r>
      <w:r w:rsidR="00DD3EAD" w:rsidRPr="00331178">
        <w:rPr>
          <w:rFonts w:eastAsia="Times New Roman" w:cstheme="minorHAnsi"/>
          <w:color w:val="333333"/>
          <w:lang w:eastAsia="en-GB"/>
        </w:rPr>
        <w:t>maintaining healthy</w:t>
      </w:r>
      <w:r w:rsidR="006648B3" w:rsidRPr="00331178">
        <w:rPr>
          <w:rFonts w:eastAsia="Times New Roman" w:cstheme="minorHAnsi"/>
          <w:color w:val="333333"/>
          <w:lang w:eastAsia="en-GB"/>
        </w:rPr>
        <w:t xml:space="preserve"> psychological </w:t>
      </w:r>
      <w:r w:rsidR="00DD3EAD" w:rsidRPr="00331178">
        <w:rPr>
          <w:rFonts w:eastAsia="Times New Roman" w:cstheme="minorHAnsi"/>
          <w:color w:val="333333"/>
          <w:lang w:eastAsia="en-GB"/>
        </w:rPr>
        <w:t>states</w:t>
      </w:r>
      <w:r w:rsidR="006648B3" w:rsidRPr="00331178">
        <w:rPr>
          <w:rFonts w:eastAsia="Times New Roman" w:cstheme="minorHAnsi"/>
          <w:color w:val="333333"/>
          <w:lang w:eastAsia="en-GB"/>
        </w:rPr>
        <w:t xml:space="preserve"> in health care staff</w:t>
      </w:r>
      <w:r w:rsidRPr="00331178">
        <w:rPr>
          <w:rFonts w:eastAsia="Times New Roman" w:cstheme="minorHAnsi"/>
          <w:color w:val="333333"/>
          <w:lang w:eastAsia="en-GB"/>
        </w:rPr>
        <w:t xml:space="preserve">. For </w:t>
      </w:r>
      <w:r w:rsidR="00D56E53" w:rsidRPr="00331178">
        <w:rPr>
          <w:rFonts w:eastAsia="Times New Roman" w:cstheme="minorHAnsi"/>
          <w:color w:val="333333"/>
          <w:lang w:eastAsia="en-GB"/>
        </w:rPr>
        <w:t>example,</w:t>
      </w:r>
      <w:r w:rsidRPr="00331178">
        <w:rPr>
          <w:rFonts w:eastAsia="Times New Roman" w:cstheme="minorHAnsi"/>
          <w:color w:val="333333"/>
          <w:lang w:eastAsia="en-GB"/>
        </w:rPr>
        <w:t xml:space="preserve"> </w:t>
      </w:r>
      <w:r w:rsidR="00DA6585" w:rsidRPr="00331178">
        <w:rPr>
          <w:rFonts w:eastAsia="Times New Roman" w:cstheme="minorHAnsi"/>
          <w:color w:val="333333"/>
          <w:lang w:eastAsia="en-GB"/>
        </w:rPr>
        <w:t>balancing and prioritising staff needs with service and patient needs</w:t>
      </w:r>
      <w:r w:rsidR="00531018" w:rsidRPr="00331178">
        <w:rPr>
          <w:rFonts w:eastAsia="Times New Roman" w:cstheme="minorHAnsi"/>
          <w:color w:val="333333"/>
          <w:lang w:eastAsia="en-GB"/>
        </w:rPr>
        <w:t xml:space="preserve">; </w:t>
      </w:r>
      <w:r w:rsidRPr="00331178">
        <w:rPr>
          <w:rFonts w:eastAsia="Times New Roman" w:cstheme="minorHAnsi"/>
          <w:color w:val="333333"/>
          <w:lang w:eastAsia="en-GB"/>
        </w:rPr>
        <w:t>highlighting that</w:t>
      </w:r>
      <w:r w:rsidR="00531018" w:rsidRPr="00331178">
        <w:rPr>
          <w:rFonts w:eastAsia="Times New Roman" w:cstheme="minorHAnsi"/>
          <w:color w:val="333333"/>
          <w:lang w:eastAsia="en-GB"/>
        </w:rPr>
        <w:t xml:space="preserve"> healthcare delivery is a complex and dynamic balancing act</w:t>
      </w:r>
      <w:r w:rsidR="00F82ACB" w:rsidRPr="00331178">
        <w:rPr>
          <w:rFonts w:eastAsia="Times New Roman" w:cstheme="minorHAnsi"/>
          <w:color w:val="333333"/>
          <w:lang w:eastAsia="en-GB"/>
        </w:rPr>
        <w:t>.</w:t>
      </w:r>
    </w:p>
    <w:p w14:paraId="68C80DAB" w14:textId="32BB2A8C" w:rsidR="00447424" w:rsidRPr="00331178" w:rsidRDefault="00447424" w:rsidP="00EB662D">
      <w:pPr>
        <w:shd w:val="clear" w:color="auto" w:fill="FFFFFF"/>
        <w:spacing w:before="100" w:beforeAutospacing="1" w:after="100" w:afterAutospacing="1" w:line="240" w:lineRule="auto"/>
        <w:rPr>
          <w:rFonts w:eastAsia="Times New Roman" w:cstheme="minorHAnsi"/>
          <w:color w:val="333333"/>
          <w:lang w:eastAsia="en-GB"/>
        </w:rPr>
      </w:pPr>
      <w:r w:rsidRPr="00331178">
        <w:rPr>
          <w:rFonts w:eastAsia="Times New Roman" w:cstheme="minorHAnsi"/>
          <w:b/>
          <w:bCs/>
          <w:color w:val="333333"/>
          <w:lang w:eastAsia="en-GB"/>
        </w:rPr>
        <w:t xml:space="preserve">How this study might affect research, </w:t>
      </w:r>
      <w:proofErr w:type="gramStart"/>
      <w:r w:rsidRPr="00331178">
        <w:rPr>
          <w:rFonts w:eastAsia="Times New Roman" w:cstheme="minorHAnsi"/>
          <w:b/>
          <w:bCs/>
          <w:color w:val="333333"/>
          <w:lang w:eastAsia="en-GB"/>
        </w:rPr>
        <w:t>practice</w:t>
      </w:r>
      <w:proofErr w:type="gramEnd"/>
      <w:r w:rsidRPr="00331178">
        <w:rPr>
          <w:rFonts w:eastAsia="Times New Roman" w:cstheme="minorHAnsi"/>
          <w:b/>
          <w:bCs/>
          <w:color w:val="333333"/>
          <w:lang w:eastAsia="en-GB"/>
        </w:rPr>
        <w:t xml:space="preserve"> or policy</w:t>
      </w:r>
    </w:p>
    <w:p w14:paraId="3489B640" w14:textId="3922CB6B" w:rsidR="001D5B97" w:rsidRPr="00331178" w:rsidRDefault="00C56BBB" w:rsidP="00CA711C">
      <w:pPr>
        <w:spacing w:line="240" w:lineRule="auto"/>
        <w:ind w:left="360"/>
        <w:rPr>
          <w:rFonts w:cstheme="minorHAnsi"/>
        </w:rPr>
      </w:pPr>
      <w:r w:rsidRPr="00331178">
        <w:rPr>
          <w:rFonts w:cstheme="minorHAnsi"/>
        </w:rPr>
        <w:t xml:space="preserve">Psychological ill-health </w:t>
      </w:r>
      <w:r w:rsidR="00DD3EAD" w:rsidRPr="00331178">
        <w:rPr>
          <w:rFonts w:cstheme="minorHAnsi"/>
        </w:rPr>
        <w:t xml:space="preserve">in the healthcare workforce </w:t>
      </w:r>
      <w:r w:rsidRPr="00331178">
        <w:rPr>
          <w:rFonts w:cstheme="minorHAnsi"/>
        </w:rPr>
        <w:t xml:space="preserve">can be chronic and cumulative as well as acute and should be anticipated and prepared for. </w:t>
      </w:r>
      <w:r w:rsidR="00CA711C" w:rsidRPr="00331178">
        <w:rPr>
          <w:rFonts w:cstheme="minorHAnsi"/>
        </w:rPr>
        <w:t xml:space="preserve">There is urgent need to rebalance </w:t>
      </w:r>
      <w:r w:rsidR="00F82ACB" w:rsidRPr="00331178">
        <w:rPr>
          <w:rFonts w:cstheme="minorHAnsi"/>
        </w:rPr>
        <w:t>and refocus work</w:t>
      </w:r>
      <w:r w:rsidR="00512A5D" w:rsidRPr="00331178">
        <w:rPr>
          <w:rFonts w:cstheme="minorHAnsi"/>
        </w:rPr>
        <w:t xml:space="preserve"> efforts (in research, practice and policy) on </w:t>
      </w:r>
      <w:r w:rsidR="001D5B97" w:rsidRPr="00331178">
        <w:rPr>
          <w:rFonts w:cstheme="minorHAnsi"/>
        </w:rPr>
        <w:t xml:space="preserve">multi-level systems approaches that take account of </w:t>
      </w:r>
      <w:r w:rsidR="00757274" w:rsidRPr="00331178">
        <w:rPr>
          <w:rFonts w:cstheme="minorHAnsi"/>
        </w:rPr>
        <w:t xml:space="preserve">the </w:t>
      </w:r>
      <w:proofErr w:type="gramStart"/>
      <w:r w:rsidR="007025E9" w:rsidRPr="00331178">
        <w:rPr>
          <w:rFonts w:cstheme="minorHAnsi"/>
        </w:rPr>
        <w:t>often</w:t>
      </w:r>
      <w:r w:rsidR="007025E9">
        <w:rPr>
          <w:rFonts w:cstheme="minorHAnsi"/>
        </w:rPr>
        <w:t xml:space="preserve"> </w:t>
      </w:r>
      <w:r w:rsidR="007025E9" w:rsidRPr="00331178">
        <w:rPr>
          <w:rFonts w:cstheme="minorHAnsi"/>
        </w:rPr>
        <w:t>conflicting</w:t>
      </w:r>
      <w:proofErr w:type="gramEnd"/>
      <w:r w:rsidR="00757274" w:rsidRPr="00331178">
        <w:rPr>
          <w:rFonts w:cstheme="minorHAnsi"/>
        </w:rPr>
        <w:t xml:space="preserve"> interests between serving patient and protecting staff wellbeing. Developing context-sensitive approaches can help customize interventions given</w:t>
      </w:r>
      <w:r w:rsidR="001D5B97" w:rsidRPr="00331178">
        <w:rPr>
          <w:rFonts w:cstheme="minorHAnsi"/>
        </w:rPr>
        <w:t xml:space="preserve"> </w:t>
      </w:r>
      <w:r w:rsidR="00757274" w:rsidRPr="00331178">
        <w:rPr>
          <w:rFonts w:cstheme="minorHAnsi"/>
        </w:rPr>
        <w:t>diversity within the workforce</w:t>
      </w:r>
      <w:r w:rsidR="001D5B97" w:rsidRPr="00331178">
        <w:rPr>
          <w:rFonts w:cstheme="minorHAnsi"/>
        </w:rPr>
        <w:t xml:space="preserve"> and structural differences between, and within, professions</w:t>
      </w:r>
      <w:r w:rsidR="00FF3F4B" w:rsidRPr="00331178">
        <w:rPr>
          <w:rFonts w:cstheme="minorHAnsi"/>
        </w:rPr>
        <w:t>.</w:t>
      </w:r>
    </w:p>
    <w:p w14:paraId="6601A74B" w14:textId="20108A30" w:rsidR="00447424" w:rsidRPr="007A02EE" w:rsidRDefault="00447424" w:rsidP="00FD301C">
      <w:pPr>
        <w:spacing w:line="360" w:lineRule="auto"/>
        <w:rPr>
          <w:rFonts w:ascii="Arial" w:hAnsi="Arial" w:cs="Arial"/>
        </w:rPr>
      </w:pPr>
    </w:p>
    <w:p w14:paraId="0C5DB79C" w14:textId="49542854" w:rsidR="00850538" w:rsidRPr="00392137" w:rsidRDefault="00850538" w:rsidP="00FD301C">
      <w:pPr>
        <w:pStyle w:val="Heading1"/>
        <w:spacing w:line="360" w:lineRule="auto"/>
        <w:rPr>
          <w:sz w:val="24"/>
          <w:szCs w:val="24"/>
        </w:rPr>
      </w:pPr>
      <w:r w:rsidRPr="002735B8">
        <w:t>Intro</w:t>
      </w:r>
      <w:r w:rsidR="002735B8" w:rsidRPr="002735B8">
        <w:t>duction</w:t>
      </w:r>
    </w:p>
    <w:p w14:paraId="74F70ACB" w14:textId="76DA2554" w:rsidR="00B10BDA" w:rsidRDefault="0097567C" w:rsidP="004A476D">
      <w:pPr>
        <w:spacing w:line="360" w:lineRule="auto"/>
      </w:pPr>
      <w:r>
        <w:t>Health service delivery requires healthy motivated staff to provide high quality patient care</w:t>
      </w:r>
      <w:r w:rsidR="00B627AD">
        <w:fldChar w:fldCharType="begin">
          <w:fldData xml:space="preserve">PEVuZE5vdGU+PENpdGU+PEF1dGhvcj5NYWJlbjwvQXV0aG9yPjxZZWFyPjIwMTI8L1llYXI+PFJl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</w:fldData>
        </w:fldChar>
      </w:r>
      <w:r w:rsidR="00EB20FA">
        <w:instrText xml:space="preserve"> ADDIN EN.CITE </w:instrText>
      </w:r>
      <w:r w:rsidR="00EB20FA">
        <w:fldChar w:fldCharType="begin">
          <w:fldData xml:space="preserve">PEVuZE5vdGU+PENpdGU+PEF1dGhvcj5NYWJlbjwvQXV0aG9yPjxZZWFyPjIwMTI8L1llYXI+PFJl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</w:fldData>
        </w:fldChar>
      </w:r>
      <w:r w:rsidR="00EB20FA">
        <w:instrText xml:space="preserve"> ADDIN EN.CITE.DATA </w:instrText>
      </w:r>
      <w:r w:rsidR="00EB20FA">
        <w:fldChar w:fldCharType="end"/>
      </w:r>
      <w:r w:rsidR="00B627AD">
        <w:fldChar w:fldCharType="separate"/>
      </w:r>
      <w:r w:rsidR="00FE1531">
        <w:rPr>
          <w:noProof/>
        </w:rPr>
        <w:t>[1-3]</w:t>
      </w:r>
      <w:r w:rsidR="00B627AD">
        <w:fldChar w:fldCharType="end"/>
      </w:r>
      <w:r>
        <w:t xml:space="preserve">. </w:t>
      </w:r>
      <w:r w:rsidR="00486C02">
        <w:t xml:space="preserve">The COVID-19 pandemic has shone a spotlight on the </w:t>
      </w:r>
      <w:r w:rsidR="00D92F43">
        <w:t>extreme challenges of healthcare work and the psychological ill-health that can ensue.</w:t>
      </w:r>
      <w:r w:rsidR="00164E98">
        <w:t xml:space="preserve"> Yet, whilst the pandemic provided an intense and risky working environment, psychological </w:t>
      </w:r>
      <w:r w:rsidR="006E3E05">
        <w:t xml:space="preserve">ill-health </w:t>
      </w:r>
      <w:r w:rsidR="00164E98">
        <w:t>has been a considerable problem worldwide for many decades</w:t>
      </w:r>
      <w:r w:rsidR="00820928">
        <w:t xml:space="preserve">, leading to </w:t>
      </w:r>
      <w:r w:rsidR="00716B82">
        <w:t xml:space="preserve">presenteeism, absenteeism and loss of </w:t>
      </w:r>
      <w:r w:rsidR="008E52CD">
        <w:t xml:space="preserve">healthcare </w:t>
      </w:r>
      <w:r w:rsidR="00716B82">
        <w:t>staff from the workforce</w:t>
      </w:r>
      <w:r w:rsidR="00500C6D">
        <w:fldChar w:fldCharType="begin">
          <w:fldData xml:space="preserve">PEVuZE5vdGU+PENpdGU+PEF1dGhvcj5OSFM8L0F1dGhvcj48WWVhcj4yMDE5PC9ZZWFyPjxSZWNO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</w:fldData>
        </w:fldChar>
      </w:r>
      <w:r w:rsidR="00FE1531">
        <w:instrText xml:space="preserve"> ADDIN EN.CITE </w:instrText>
      </w:r>
      <w:r w:rsidR="00FE1531">
        <w:fldChar w:fldCharType="begin">
          <w:fldData xml:space="preserve">PEVuZE5vdGU+PENpdGU+PEF1dGhvcj5OSFM8L0F1dGhvcj48WWVhcj4yMDE5PC9ZZWFyPjxSZWNO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</w:fldData>
        </w:fldChar>
      </w:r>
      <w:r w:rsidR="00FE1531">
        <w:instrText xml:space="preserve"> ADDIN EN.CITE.DATA </w:instrText>
      </w:r>
      <w:r w:rsidR="00FE1531">
        <w:fldChar w:fldCharType="end"/>
      </w:r>
      <w:r w:rsidR="00500C6D">
        <w:fldChar w:fldCharType="separate"/>
      </w:r>
      <w:r w:rsidR="00FE1531">
        <w:rPr>
          <w:noProof/>
        </w:rPr>
        <w:t>[4-6]</w:t>
      </w:r>
      <w:r w:rsidR="00500C6D">
        <w:fldChar w:fldCharType="end"/>
      </w:r>
      <w:r w:rsidR="00164E98">
        <w:t xml:space="preserve">. </w:t>
      </w:r>
    </w:p>
    <w:p w14:paraId="4C42FE7E" w14:textId="6C393BCB" w:rsidR="00486C02" w:rsidRDefault="00746B89" w:rsidP="004A476D">
      <w:pPr>
        <w:spacing w:line="360" w:lineRule="auto"/>
      </w:pPr>
      <w:r w:rsidRPr="00F7350B">
        <w:rPr>
          <w:rFonts w:cstheme="minorHAnsi"/>
        </w:rPr>
        <w:t>The UK National Health Service (NHS) is the biggest employer in Europe, and the world’s largest employer of highly skilled professionals, with 1.6 million employees</w:t>
      </w:r>
      <w:r w:rsidR="00613132" w:rsidRPr="00F7350B">
        <w:rPr>
          <w:rFonts w:cstheme="minorHAnsi"/>
        </w:rPr>
        <w:fldChar w:fldCharType="begin"/>
      </w:r>
      <w:r w:rsidR="00FE1531" w:rsidRPr="00F7350B">
        <w:rPr>
          <w:rFonts w:cstheme="minorHAnsi"/>
        </w:rPr>
        <w:instrText xml:space="preserve"> ADDIN EN.CITE &lt;EndNote&gt;&lt;Cite&gt;&lt;Author&gt;NHS&lt;/Author&gt;&lt;Year&gt;2019&lt;/Year&gt;&lt;RecNum&gt;212&lt;/RecNum&gt;&lt;DisplayText&gt;[4]&lt;/DisplayText&gt;&lt;record&gt;&lt;rec-number&gt;212&lt;/rec-number&gt;&lt;foreign-keys&gt;&lt;key app="EN" db-id="ddsrss5fwwt9s9efafpp952zrvzxad0zvxp0" timestamp="1662987664"&gt;212&lt;/key&gt;&lt;/foreign-keys&gt;&lt;ref-type name="Report"&gt;27&lt;/ref-type&gt;&lt;contributors&gt;&lt;authors&gt;&lt;author&gt;NHS&lt;/author&gt;&lt;/authors&gt;&lt;/contributors&gt;&lt;titles&gt;&lt;title&gt;The NHS long term plan.&lt;/title&gt;&lt;/titles&gt;&lt;dates&gt;&lt;year&gt;2019&lt;/year&gt;&lt;/dates&gt;&lt;pub-location&gt;London&lt;/pub-location&gt;&lt;publisher&gt;NHS&lt;/publisher&gt;&lt;urls&gt;&lt;related-urls&gt;&lt;url&gt;https://www.longtermplan.nhs.uk/&lt;/url&gt;&lt;/related-urls&gt;&lt;/urls&gt;&lt;access-date&gt;4th September 2022&lt;/access-date&gt;&lt;/record&gt;&lt;/Cite&gt;&lt;/EndNote&gt;</w:instrText>
      </w:r>
      <w:r w:rsidR="00613132" w:rsidRPr="00F7350B">
        <w:rPr>
          <w:rFonts w:cstheme="minorHAnsi"/>
        </w:rPr>
        <w:fldChar w:fldCharType="separate"/>
      </w:r>
      <w:r w:rsidR="00FE1531" w:rsidRPr="00F7350B">
        <w:rPr>
          <w:rFonts w:cstheme="minorHAnsi"/>
          <w:noProof/>
        </w:rPr>
        <w:t>[4]</w:t>
      </w:r>
      <w:r w:rsidR="00613132" w:rsidRPr="00F7350B">
        <w:rPr>
          <w:rFonts w:cstheme="minorHAnsi"/>
        </w:rPr>
        <w:fldChar w:fldCharType="end"/>
      </w:r>
      <w:r w:rsidRPr="00F7350B">
        <w:rPr>
          <w:rFonts w:cstheme="minorHAnsi"/>
        </w:rPr>
        <w:t xml:space="preserve">. </w:t>
      </w:r>
      <w:r w:rsidR="00C67E21" w:rsidRPr="00F7350B">
        <w:rPr>
          <w:rFonts w:cstheme="minorHAnsi"/>
        </w:rPr>
        <w:t xml:space="preserve"> Nurses, midwives and paramedics </w:t>
      </w:r>
      <w:r w:rsidR="00F2156F" w:rsidRPr="00F7350B">
        <w:rPr>
          <w:rFonts w:cstheme="minorHAnsi"/>
        </w:rPr>
        <w:t>compris</w:t>
      </w:r>
      <w:r w:rsidR="007D5CC9" w:rsidRPr="00F7350B">
        <w:rPr>
          <w:rFonts w:cstheme="minorHAnsi"/>
        </w:rPr>
        <w:t>e</w:t>
      </w:r>
      <w:r w:rsidR="00F2156F" w:rsidRPr="00F7350B">
        <w:rPr>
          <w:rFonts w:cstheme="minorHAnsi"/>
        </w:rPr>
        <w:t xml:space="preserve"> approximately 30% of the total workforce and over half of the clinical workforce</w:t>
      </w:r>
      <w:r w:rsidR="00C2317A" w:rsidRPr="00F7350B">
        <w:rPr>
          <w:rFonts w:cstheme="minorHAnsi"/>
        </w:rPr>
        <w:fldChar w:fldCharType="begin"/>
      </w:r>
      <w:r w:rsidR="00FE1531" w:rsidRPr="00F7350B">
        <w:rPr>
          <w:rFonts w:cstheme="minorHAnsi"/>
        </w:rPr>
        <w:instrText xml:space="preserve"> ADDIN EN.CITE &lt;EndNote&gt;&lt;Cite&gt;&lt;Author&gt;Taylor&lt;/Author&gt;&lt;Year&gt;2022&lt;/Year&gt;&lt;RecNum&gt;183&lt;/RecNum&gt;&lt;DisplayText&gt;[5]&lt;/DisplayText&gt;&lt;record&gt;&lt;rec-number&gt;183&lt;/rec-number&gt;&lt;foreign-keys&gt;&lt;key app="EN" db-id="ddsrss5fwwt9s9efafpp952zrvzxad0zvxp0" timestamp="0"&gt;183&lt;/key&gt;&lt;/foreign-keys&gt;&lt;ref-type name="Journal Article"&gt;17&lt;/ref-type&gt;&lt;contributors&gt;&lt;authors&gt;&lt;author&gt;Taylor, C.&lt;/author&gt;&lt;author&gt;Mattick, K.&lt;/author&gt;&lt;author&gt;Carrieri, D.&lt;/author&gt;&lt;author&gt;Cox, A.&lt;/author&gt;&lt;author&gt;Maben, J.&lt;/author&gt;&lt;/authors&gt;&lt;/contributors&gt;&lt;titles&gt;&lt;title&gt;‘The WOW factors’: comparing workforce organization and well-being for doctors, nurses, midwives and paramedics in England&lt;/title&gt;&lt;secondary-title&gt;British Medical Bulletin&lt;/secondary-title&gt;&lt;/titles&gt;&lt;pages&gt;60-79&lt;/pages&gt;&lt;volume&gt;141&lt;/volume&gt;&lt;number&gt;1&lt;/number&gt;&lt;dates&gt;&lt;year&gt;2022&lt;/year&gt;&lt;/dates&gt;&lt;isbn&gt;0007-1420&lt;/isbn&gt;&lt;urls&gt;&lt;related-urls&gt;&lt;url&gt;https://doi.org/10.1093/bmb/ldac003&lt;/url&gt;&lt;/related-urls&gt;&lt;/urls&gt;&lt;electronic-resource-num&gt;10.1093/bmb/ldac003&lt;/electronic-resource-num&gt;&lt;access-date&gt;4/30/2022&lt;/access-date&gt;&lt;/record&gt;&lt;/Cite&gt;&lt;/EndNote&gt;</w:instrText>
      </w:r>
      <w:r w:rsidR="00C2317A" w:rsidRPr="00F7350B">
        <w:rPr>
          <w:rFonts w:cstheme="minorHAnsi"/>
        </w:rPr>
        <w:fldChar w:fldCharType="separate"/>
      </w:r>
      <w:r w:rsidR="00FE1531" w:rsidRPr="00F7350B">
        <w:rPr>
          <w:rFonts w:cstheme="minorHAnsi"/>
          <w:noProof/>
        </w:rPr>
        <w:t>[5]</w:t>
      </w:r>
      <w:r w:rsidR="00C2317A" w:rsidRPr="00F7350B">
        <w:rPr>
          <w:rFonts w:cstheme="minorHAnsi"/>
        </w:rPr>
        <w:fldChar w:fldCharType="end"/>
      </w:r>
      <w:r w:rsidR="00C67E21" w:rsidRPr="00F7350B">
        <w:rPr>
          <w:rFonts w:cstheme="minorHAnsi"/>
        </w:rPr>
        <w:t xml:space="preserve">. </w:t>
      </w:r>
      <w:r w:rsidR="001B551A" w:rsidRPr="00F7350B">
        <w:rPr>
          <w:rStyle w:val="cf31"/>
          <w:rFonts w:asciiTheme="minorHAnsi" w:hAnsiTheme="minorHAnsi" w:cstheme="minorHAnsi"/>
          <w:sz w:val="22"/>
          <w:szCs w:val="22"/>
        </w:rPr>
        <w:t>NHS staff are more likely to incur a work-related illness or injury than staff in other sectors</w:t>
      </w:r>
      <w:r w:rsidR="004F2F40" w:rsidRPr="00F7350B">
        <w:rPr>
          <w:rStyle w:val="cf31"/>
          <w:rFonts w:asciiTheme="minorHAnsi" w:hAnsiTheme="minorHAnsi" w:cstheme="minorHAnsi"/>
          <w:sz w:val="22"/>
          <w:szCs w:val="22"/>
        </w:rPr>
        <w:fldChar w:fldCharType="begin"/>
      </w:r>
      <w:r w:rsidR="00EB20FA" w:rsidRPr="00F7350B">
        <w:rPr>
          <w:rStyle w:val="cf31"/>
          <w:rFonts w:asciiTheme="minorHAnsi" w:hAnsiTheme="minorHAnsi" w:cstheme="minorHAnsi"/>
          <w:sz w:val="22"/>
          <w:szCs w:val="22"/>
        </w:rPr>
        <w:instrText xml:space="preserve"> ADDIN EN.CITE &lt;EndNote&gt;&lt;Cite&gt;&lt;Author&gt;Boorman&lt;/Author&gt;&lt;Year&gt;2009&lt;/Year&gt;&lt;RecNum&gt;288&lt;/RecNum&gt;&lt;DisplayText&gt;[7, 8]&lt;/DisplayText&gt;&lt;record&gt;&lt;rec-number&gt;288&lt;/rec-number&gt;&lt;foreign-keys&gt;&lt;key app="EN" db-id="ddsrss5fwwt9s9efafpp952zrvzxad0zvxp0" timestamp="1663833847"&gt;288&lt;/key&gt;&lt;/foreign-keys&gt;&lt;ref-type name="Report"&gt;27&lt;/ref-type&gt;&lt;contributors&gt;&lt;authors&gt;&lt;author&gt;Boorman, S.&lt;/author&gt;&lt;/authors&gt;&lt;/contributors&gt;&lt;titles&gt;&lt;title&gt;NHS Health and Well-being Review: Interim Report and Final Report&lt;/title&gt;&lt;/titles&gt;&lt;volume&gt;Department of Health&lt;/volume&gt;&lt;dates&gt;&lt;year&gt;2009&lt;/year&gt;&lt;/dates&gt;&lt;pub-location&gt;London&lt;/pub-location&gt;&lt;urls&gt;&lt;/urls&gt;&lt;/record&gt;&lt;/Cite&gt;&lt;Cite&gt;&lt;Author&gt;HEE&lt;/Author&gt;&lt;Year&gt;2019&lt;/Year&gt;&lt;RecNum&gt;119&lt;/RecNum&gt;&lt;record&gt;&lt;rec-number&gt;119&lt;/rec-number&gt;&lt;foreign-keys&gt;&lt;key app="EN" db-id="ddsrss5fwwt9s9efafpp952zrvzxad0zvxp0" timestamp="0"&gt;119&lt;/key&gt;&lt;/foreign-keys&gt;&lt;ref-type name="Report"&gt;27&lt;/ref-type&gt;&lt;contributors&gt;&lt;authors&gt;&lt;author&gt;HEE&lt;/author&gt;&lt;/authors&gt;&lt;/contributors&gt;&lt;titles&gt;&lt;title&gt;NHS Staff and Learners&amp;apos; Mental Health Commission&lt;/title&gt;&lt;/titles&gt;&lt;dates&gt;&lt;year&gt;2019&lt;/year&gt;&lt;/dates&gt;&lt;pub-location&gt;London&lt;/pub-location&gt;&lt;publisher&gt;Health Education England&lt;/publisher&gt;&lt;urls&gt;&lt;related-urls&gt;&lt;url&gt;https://www.hee.nhs.uk/sites/default/files/documents/NHS%20%28HEE%29%20-%20Mental%20Wellbeing%20Commission%20Report.pdf&lt;/url&gt;&lt;/related-urls&gt;&lt;/urls&gt;&lt;access-date&gt;4th September 2022&lt;/access-date&gt;&lt;/record&gt;&lt;/Cite&gt;&lt;/EndNote&gt;</w:instrText>
      </w:r>
      <w:r w:rsidR="004F2F40" w:rsidRPr="00F7350B">
        <w:rPr>
          <w:rStyle w:val="cf31"/>
          <w:rFonts w:asciiTheme="minorHAnsi" w:hAnsiTheme="minorHAnsi" w:cstheme="minorHAnsi"/>
          <w:sz w:val="22"/>
          <w:szCs w:val="22"/>
        </w:rPr>
        <w:fldChar w:fldCharType="separate"/>
      </w:r>
      <w:r w:rsidR="004F2F40" w:rsidRPr="00F7350B">
        <w:rPr>
          <w:rStyle w:val="cf31"/>
          <w:rFonts w:asciiTheme="minorHAnsi" w:hAnsiTheme="minorHAnsi" w:cstheme="minorHAnsi"/>
          <w:noProof/>
          <w:sz w:val="22"/>
          <w:szCs w:val="22"/>
        </w:rPr>
        <w:t>[7, 8]</w:t>
      </w:r>
      <w:r w:rsidR="004F2F40" w:rsidRPr="00F7350B">
        <w:rPr>
          <w:rStyle w:val="cf31"/>
          <w:rFonts w:asciiTheme="minorHAnsi" w:hAnsiTheme="minorHAnsi" w:cstheme="minorHAnsi"/>
          <w:sz w:val="22"/>
          <w:szCs w:val="22"/>
        </w:rPr>
        <w:fldChar w:fldCharType="end"/>
      </w:r>
      <w:r w:rsidR="001B551A" w:rsidRPr="00F7350B">
        <w:rPr>
          <w:rStyle w:val="cf41"/>
          <w:rFonts w:asciiTheme="minorHAnsi" w:hAnsiTheme="minorHAnsi" w:cstheme="minorHAnsi"/>
          <w:sz w:val="22"/>
          <w:szCs w:val="22"/>
        </w:rPr>
        <w:t xml:space="preserve"> </w:t>
      </w:r>
      <w:r w:rsidR="001B551A" w:rsidRPr="00F7350B">
        <w:rPr>
          <w:rStyle w:val="cf31"/>
          <w:rFonts w:asciiTheme="minorHAnsi" w:hAnsiTheme="minorHAnsi" w:cstheme="minorHAnsi"/>
          <w:sz w:val="22"/>
          <w:szCs w:val="22"/>
        </w:rPr>
        <w:t>with higher rates of</w:t>
      </w:r>
      <w:r w:rsidR="001B551A" w:rsidRPr="00F7350B">
        <w:rPr>
          <w:rFonts w:cstheme="minorHAnsi"/>
          <w:color w:val="231F20"/>
        </w:rPr>
        <w:t xml:space="preserve"> </w:t>
      </w:r>
      <w:r w:rsidR="001B551A" w:rsidRPr="00F7350B">
        <w:rPr>
          <w:rStyle w:val="cf31"/>
          <w:rFonts w:asciiTheme="minorHAnsi" w:hAnsiTheme="minorHAnsi" w:cstheme="minorHAnsi"/>
          <w:sz w:val="22"/>
          <w:szCs w:val="22"/>
        </w:rPr>
        <w:t>sickness absence compared to the average UK worker</w:t>
      </w:r>
      <w:r w:rsidR="00AC70B3" w:rsidRPr="00F7350B">
        <w:rPr>
          <w:rStyle w:val="cf31"/>
          <w:rFonts w:asciiTheme="minorHAnsi" w:hAnsiTheme="minorHAnsi" w:cstheme="minorHAnsi"/>
          <w:sz w:val="22"/>
          <w:szCs w:val="22"/>
        </w:rPr>
        <w:fldChar w:fldCharType="begin"/>
      </w:r>
      <w:r w:rsidR="00EB20FA" w:rsidRPr="00F7350B">
        <w:rPr>
          <w:rStyle w:val="cf31"/>
          <w:rFonts w:asciiTheme="minorHAnsi" w:hAnsiTheme="minorHAnsi" w:cstheme="minorHAnsi"/>
          <w:sz w:val="22"/>
          <w:szCs w:val="22"/>
        </w:rPr>
        <w:instrText xml:space="preserve"> ADDIN EN.CITE &lt;EndNote&gt;&lt;Cite&gt;&lt;Author&gt;BMA&lt;/Author&gt;&lt;Year&gt;2018&lt;/Year&gt;&lt;RecNum&gt;361&lt;/RecNum&gt;&lt;DisplayText&gt;[9]&lt;/DisplayText&gt;&lt;record&gt;&lt;rec-number&gt;361&lt;/rec-number&gt;&lt;foreign-keys&gt;&lt;key app="EN" db-id="ddsrss5fwwt9s9efafpp952zrvzxad0zvxp0" timestamp="1700750393"&gt;361&lt;/key&gt;&lt;/foreign-keys&gt;&lt;ref-type name="Report"&gt;27&lt;/ref-type&gt;&lt;contributors&gt;&lt;authors&gt;&lt;author&gt;BMA&lt;/author&gt;&lt;/authors&gt;&lt;/contributors&gt;&lt;titles&gt;&lt;title&gt;Supporting Health and Wellbeing at Work&lt;/title&gt;&lt;/titles&gt;&lt;dates&gt;&lt;year&gt;2018&lt;/year&gt;&lt;/dates&gt;&lt;pub-location&gt;London&lt;/pub-location&gt;&lt;publisher&gt;British Medical Association&lt;/publisher&gt;&lt;urls&gt;&lt;related-urls&gt;&lt;url&gt;https://www.bma.org.uk/media/2076/bma-supporting-health-and-wellbeing-at-work-oct-2018.pdf&lt;/url&gt;&lt;/related-urls&gt;&lt;/urls&gt;&lt;/record&gt;&lt;/Cite&gt;&lt;/EndNote&gt;</w:instrText>
      </w:r>
      <w:r w:rsidR="00AC70B3" w:rsidRPr="00F7350B">
        <w:rPr>
          <w:rStyle w:val="cf31"/>
          <w:rFonts w:asciiTheme="minorHAnsi" w:hAnsiTheme="minorHAnsi" w:cstheme="minorHAnsi"/>
          <w:sz w:val="22"/>
          <w:szCs w:val="22"/>
        </w:rPr>
        <w:fldChar w:fldCharType="separate"/>
      </w:r>
      <w:r w:rsidR="004F2F40" w:rsidRPr="00F7350B">
        <w:rPr>
          <w:rStyle w:val="cf31"/>
          <w:rFonts w:asciiTheme="minorHAnsi" w:hAnsiTheme="minorHAnsi" w:cstheme="minorHAnsi"/>
          <w:noProof/>
          <w:sz w:val="22"/>
          <w:szCs w:val="22"/>
        </w:rPr>
        <w:t>[9]</w:t>
      </w:r>
      <w:r w:rsidR="00AC70B3" w:rsidRPr="00F7350B">
        <w:rPr>
          <w:rStyle w:val="cf31"/>
          <w:rFonts w:asciiTheme="minorHAnsi" w:hAnsiTheme="minorHAnsi" w:cstheme="minorHAnsi"/>
          <w:sz w:val="22"/>
          <w:szCs w:val="22"/>
        </w:rPr>
        <w:fldChar w:fldCharType="end"/>
      </w:r>
      <w:r w:rsidR="001B551A" w:rsidRPr="00F7350B">
        <w:rPr>
          <w:rStyle w:val="cf41"/>
          <w:rFonts w:asciiTheme="minorHAnsi" w:hAnsiTheme="minorHAnsi" w:cstheme="minorHAnsi"/>
          <w:sz w:val="22"/>
          <w:szCs w:val="22"/>
        </w:rPr>
        <w:t xml:space="preserve">. </w:t>
      </w:r>
      <w:r w:rsidR="001B551A" w:rsidRPr="00F7350B">
        <w:rPr>
          <w:rStyle w:val="cf31"/>
          <w:rFonts w:asciiTheme="minorHAnsi" w:hAnsiTheme="minorHAnsi" w:cstheme="minorHAnsi"/>
          <w:sz w:val="22"/>
          <w:szCs w:val="22"/>
        </w:rPr>
        <w:t>Stress among healthcare staff is greater than in the general</w:t>
      </w:r>
      <w:r w:rsidR="001B551A" w:rsidRPr="00F7350B">
        <w:rPr>
          <w:rFonts w:cstheme="minorHAnsi"/>
          <w:color w:val="231F20"/>
        </w:rPr>
        <w:t xml:space="preserve"> </w:t>
      </w:r>
      <w:r w:rsidR="001B551A" w:rsidRPr="00F7350B">
        <w:rPr>
          <w:rStyle w:val="cf31"/>
          <w:rFonts w:asciiTheme="minorHAnsi" w:hAnsiTheme="minorHAnsi" w:cstheme="minorHAnsi"/>
          <w:sz w:val="22"/>
          <w:szCs w:val="22"/>
        </w:rPr>
        <w:t xml:space="preserve">working population and explains more than 25% of absence. </w:t>
      </w:r>
      <w:r w:rsidR="00C67E21" w:rsidRPr="00F7350B">
        <w:rPr>
          <w:rFonts w:cstheme="minorHAnsi"/>
        </w:rPr>
        <w:t xml:space="preserve"> </w:t>
      </w:r>
      <w:r w:rsidRPr="00F7350B">
        <w:rPr>
          <w:rFonts w:cstheme="minorHAnsi"/>
        </w:rPr>
        <w:t>The most recent NHS Staff Survey (2022)</w:t>
      </w:r>
      <w:r w:rsidR="00FE1531" w:rsidRPr="00F7350B">
        <w:rPr>
          <w:rFonts w:cstheme="minorHAnsi"/>
        </w:rPr>
        <w:fldChar w:fldCharType="begin"/>
      </w:r>
      <w:r w:rsidR="004F2F40" w:rsidRPr="00F7350B">
        <w:rPr>
          <w:rFonts w:cstheme="minorHAnsi"/>
        </w:rPr>
        <w:instrText xml:space="preserve"> ADDIN EN.CITE &lt;EndNote&gt;&lt;Cite&gt;&lt;Author&gt;NHS&lt;/Author&gt;&lt;Year&gt;2023&lt;/Year&gt;&lt;RecNum&gt;336&lt;/RecNum&gt;&lt;DisplayText&gt;[10]&lt;/DisplayText&gt;&lt;record&gt;&lt;rec-number&gt;336&lt;/rec-number&gt;&lt;foreign-keys&gt;&lt;key app="EN" db-id="ddsrss5fwwt9s9efafpp952zrvzxad0zvxp0" timestamp="1686831893"&gt;336&lt;/key&gt;&lt;/foreign-keys&gt;&lt;ref-type name="Web Page"&gt;12&lt;/ref-type&gt;&lt;contributors&gt;&lt;authors&gt;&lt;author&gt;NHS&lt;/author&gt;&lt;/authors&gt;&lt;/contributors&gt;&lt;titles&gt;&lt;title&gt;NHS Staff Survey 2022 Results&lt;/title&gt;&lt;/titles&gt;&lt;dates&gt;&lt;year&gt;2023&lt;/year&gt;&lt;/dates&gt;&lt;urls&gt;&lt;related-urls&gt;&lt;url&gt;https://www.nhsstaffsurveys.com/results/&lt;/url&gt;&lt;/related-urls&gt;&lt;/urls&gt;&lt;/record&gt;&lt;/Cite&gt;&lt;/EndNote&gt;</w:instrText>
      </w:r>
      <w:r w:rsidR="00FE1531" w:rsidRPr="00F7350B">
        <w:rPr>
          <w:rFonts w:cstheme="minorHAnsi"/>
        </w:rPr>
        <w:fldChar w:fldCharType="separate"/>
      </w:r>
      <w:r w:rsidR="004F2F40" w:rsidRPr="00F7350B">
        <w:rPr>
          <w:rFonts w:cstheme="minorHAnsi"/>
          <w:noProof/>
        </w:rPr>
        <w:t>[10]</w:t>
      </w:r>
      <w:r w:rsidR="00FE1531" w:rsidRPr="00F7350B">
        <w:rPr>
          <w:rFonts w:cstheme="minorHAnsi"/>
        </w:rPr>
        <w:fldChar w:fldCharType="end"/>
      </w:r>
      <w:r w:rsidRPr="00F7350B">
        <w:rPr>
          <w:rFonts w:cstheme="minorHAnsi"/>
        </w:rPr>
        <w:t xml:space="preserve"> reports </w:t>
      </w:r>
      <w:r w:rsidR="00D07E8E" w:rsidRPr="00F7350B">
        <w:rPr>
          <w:rFonts w:cstheme="minorHAnsi"/>
        </w:rPr>
        <w:t>45% of staff have felt unwell because of work-related stress in the last 12 months</w:t>
      </w:r>
      <w:r w:rsidR="00BA1D51" w:rsidRPr="00F7350B">
        <w:rPr>
          <w:rFonts w:cstheme="minorHAnsi"/>
        </w:rPr>
        <w:t xml:space="preserve">, 57% </w:t>
      </w:r>
      <w:r w:rsidR="00052EDA" w:rsidRPr="00F7350B">
        <w:rPr>
          <w:rFonts w:cstheme="minorHAnsi"/>
        </w:rPr>
        <w:t>staff report going into work despite not feeling well enough to perform their duties</w:t>
      </w:r>
      <w:r w:rsidR="0006189E" w:rsidRPr="00F7350B">
        <w:rPr>
          <w:rFonts w:cstheme="minorHAnsi"/>
        </w:rPr>
        <w:t xml:space="preserve">, and </w:t>
      </w:r>
      <w:r w:rsidR="00BA1D51" w:rsidRPr="00F7350B">
        <w:rPr>
          <w:rFonts w:cstheme="minorHAnsi"/>
        </w:rPr>
        <w:t>34%</w:t>
      </w:r>
      <w:r w:rsidR="0006189E" w:rsidRPr="00F7350B">
        <w:rPr>
          <w:rFonts w:cstheme="minorHAnsi"/>
        </w:rPr>
        <w:t xml:space="preserve"> staff stated they feel burnt out because of their work</w:t>
      </w:r>
      <w:r w:rsidR="004F5CF6" w:rsidRPr="00F7350B">
        <w:rPr>
          <w:rFonts w:cstheme="minorHAnsi"/>
        </w:rPr>
        <w:t>.</w:t>
      </w:r>
      <w:r w:rsidR="0006189E" w:rsidRPr="00F7350B">
        <w:rPr>
          <w:rFonts w:cstheme="minorHAnsi"/>
        </w:rPr>
        <w:t xml:space="preserve">  </w:t>
      </w:r>
      <w:r w:rsidR="00046C5D">
        <w:rPr>
          <w:rFonts w:cstheme="minorHAnsi"/>
        </w:rPr>
        <w:t>T</w:t>
      </w:r>
      <w:r w:rsidR="00FB2A8F" w:rsidRPr="00F7350B">
        <w:rPr>
          <w:rFonts w:cstheme="minorHAnsi"/>
        </w:rPr>
        <w:t xml:space="preserve">he </w:t>
      </w:r>
      <w:r w:rsidR="0006189E" w:rsidRPr="00F7350B">
        <w:rPr>
          <w:rFonts w:cstheme="minorHAnsi"/>
        </w:rPr>
        <w:t>rates are amongst the highest in nurses</w:t>
      </w:r>
      <w:r w:rsidR="0006189E">
        <w:t xml:space="preserve">, </w:t>
      </w:r>
      <w:proofErr w:type="gramStart"/>
      <w:r w:rsidR="0006189E">
        <w:t>midwives</w:t>
      </w:r>
      <w:proofErr w:type="gramEnd"/>
      <w:r w:rsidR="0006189E">
        <w:t xml:space="preserve"> and paramedics</w:t>
      </w:r>
      <w:r w:rsidR="00C403F9">
        <w:t>.</w:t>
      </w:r>
    </w:p>
    <w:p w14:paraId="7652EDA6" w14:textId="2C5AB1DB" w:rsidR="00834BEE" w:rsidRDefault="00834BEE" w:rsidP="00834BEE">
      <w:pPr>
        <w:pStyle w:val="pf0"/>
        <w:spacing w:before="0" w:beforeAutospacing="0" w:after="0" w:afterAutospacing="0" w:line="360" w:lineRule="auto"/>
        <w:rPr>
          <w:rStyle w:val="cf31"/>
          <w:rFonts w:asciiTheme="minorHAnsi" w:eastAsiaTheme="majorEastAsia" w:hAnsiTheme="minorHAnsi" w:cstheme="minorHAnsi"/>
          <w:sz w:val="22"/>
          <w:szCs w:val="22"/>
        </w:rPr>
      </w:pPr>
      <w:r w:rsidRPr="00C03B3D">
        <w:rPr>
          <w:rStyle w:val="cf51"/>
          <w:rFonts w:asciiTheme="minorHAnsi" w:hAnsiTheme="minorHAnsi" w:cstheme="minorHAnsi"/>
          <w:sz w:val="22"/>
          <w:szCs w:val="22"/>
        </w:rPr>
        <w:t>Multiple reports have highlighted the need to reduce stress and improve psychological health in NHS staff recognising high financial and personal costs</w:t>
      </w:r>
      <w:r w:rsidR="00AC70B3">
        <w:rPr>
          <w:rStyle w:val="cf51"/>
          <w:rFonts w:asciiTheme="minorHAnsi" w:hAnsiTheme="minorHAnsi" w:cstheme="minorHAnsi"/>
          <w:sz w:val="22"/>
          <w:szCs w:val="22"/>
        </w:rPr>
        <w:fldChar w:fldCharType="begin">
          <w:fldData xml:space="preserve">PEVuZE5vdGU+PENpdGU+PEF1dGhvcj5OSFM8L0F1dGhvcj48WWVhcj4yMDE5PC9ZZWFyPjxSZWNO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</w:fldData>
        </w:fldChar>
      </w:r>
      <w:r w:rsidR="00EB20FA">
        <w:rPr>
          <w:rStyle w:val="cf51"/>
          <w:rFonts w:asciiTheme="minorHAnsi" w:hAnsiTheme="minorHAnsi" w:cstheme="minorHAnsi"/>
          <w:sz w:val="22"/>
          <w:szCs w:val="22"/>
        </w:rPr>
        <w:instrText xml:space="preserve"> ADDIN EN.CITE </w:instrText>
      </w:r>
      <w:r w:rsidR="00EB20FA">
        <w:rPr>
          <w:rStyle w:val="cf51"/>
          <w:rFonts w:asciiTheme="minorHAnsi" w:hAnsiTheme="minorHAnsi" w:cstheme="minorHAnsi"/>
          <w:sz w:val="22"/>
          <w:szCs w:val="22"/>
        </w:rPr>
        <w:fldChar w:fldCharType="begin">
          <w:fldData xml:space="preserve">PEVuZE5vdGU+PENpdGU+PEF1dGhvcj5OSFM8L0F1dGhvcj48WWVhcj4yMDE5PC9ZZWFyPjxSZWNO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</w:fldData>
        </w:fldChar>
      </w:r>
      <w:r w:rsidR="00EB20FA">
        <w:rPr>
          <w:rStyle w:val="cf51"/>
          <w:rFonts w:asciiTheme="minorHAnsi" w:hAnsiTheme="minorHAnsi" w:cstheme="minorHAnsi"/>
          <w:sz w:val="22"/>
          <w:szCs w:val="22"/>
        </w:rPr>
        <w:instrText xml:space="preserve"> ADDIN EN.CITE.DATA </w:instrText>
      </w:r>
      <w:r w:rsidR="00EB20FA">
        <w:rPr>
          <w:rStyle w:val="cf51"/>
          <w:rFonts w:asciiTheme="minorHAnsi" w:hAnsiTheme="minorHAnsi" w:cstheme="minorHAnsi"/>
          <w:sz w:val="22"/>
          <w:szCs w:val="22"/>
        </w:rPr>
      </w:r>
      <w:r w:rsidR="00EB20FA">
        <w:rPr>
          <w:rStyle w:val="cf51"/>
          <w:rFonts w:asciiTheme="minorHAnsi" w:hAnsiTheme="minorHAnsi" w:cstheme="minorHAnsi"/>
          <w:sz w:val="22"/>
          <w:szCs w:val="22"/>
        </w:rPr>
        <w:fldChar w:fldCharType="end"/>
      </w:r>
      <w:r w:rsidR="00AC70B3">
        <w:rPr>
          <w:rStyle w:val="cf51"/>
          <w:rFonts w:asciiTheme="minorHAnsi" w:hAnsiTheme="minorHAnsi" w:cstheme="minorHAnsi"/>
          <w:sz w:val="22"/>
          <w:szCs w:val="22"/>
        </w:rPr>
      </w:r>
      <w:r w:rsidR="00AC70B3">
        <w:rPr>
          <w:rStyle w:val="cf51"/>
          <w:rFonts w:asciiTheme="minorHAnsi" w:hAnsiTheme="minorHAnsi" w:cstheme="minorHAnsi"/>
          <w:sz w:val="22"/>
          <w:szCs w:val="22"/>
        </w:rPr>
        <w:fldChar w:fldCharType="separate"/>
      </w:r>
      <w:r w:rsidR="004F2F40">
        <w:rPr>
          <w:rStyle w:val="cf51"/>
          <w:rFonts w:asciiTheme="minorHAnsi" w:hAnsiTheme="minorHAnsi" w:cstheme="minorHAnsi"/>
          <w:noProof/>
          <w:sz w:val="22"/>
          <w:szCs w:val="22"/>
        </w:rPr>
        <w:t>[4, 11-13]</w:t>
      </w:r>
      <w:r w:rsidR="00AC70B3">
        <w:rPr>
          <w:rStyle w:val="cf51"/>
          <w:rFonts w:asciiTheme="minorHAnsi" w:hAnsiTheme="minorHAnsi" w:cstheme="minorHAnsi"/>
          <w:sz w:val="22"/>
          <w:szCs w:val="22"/>
        </w:rPr>
        <w:fldChar w:fldCharType="end"/>
      </w:r>
      <w:r w:rsidRPr="00C03B3D">
        <w:rPr>
          <w:rStyle w:val="cf51"/>
          <w:rFonts w:asciiTheme="minorHAnsi" w:hAnsiTheme="minorHAnsi" w:cstheme="minorHAnsi"/>
          <w:sz w:val="22"/>
          <w:szCs w:val="22"/>
        </w:rPr>
        <w:t>. Poor psychological ill-health is estimated to cost the NHS £12.1 billion a year</w:t>
      </w:r>
      <w:r w:rsidR="00AC70B3">
        <w:rPr>
          <w:rStyle w:val="cf51"/>
          <w:rFonts w:asciiTheme="minorHAnsi" w:hAnsiTheme="minorHAnsi" w:cstheme="minorHAnsi"/>
          <w:sz w:val="22"/>
          <w:szCs w:val="22"/>
        </w:rPr>
        <w:fldChar w:fldCharType="begin"/>
      </w:r>
      <w:r w:rsidR="004F2F40">
        <w:rPr>
          <w:rStyle w:val="cf51"/>
          <w:rFonts w:asciiTheme="minorHAnsi" w:hAnsiTheme="minorHAnsi" w:cstheme="minorHAnsi"/>
          <w:sz w:val="22"/>
          <w:szCs w:val="22"/>
        </w:rPr>
        <w:instrText xml:space="preserve"> ADDIN EN.CITE &lt;EndNote&gt;&lt;Cite&gt;&lt;Author&gt;Daniels&lt;/Author&gt;&lt;Year&gt;2022&lt;/Year&gt;&lt;RecNum&gt;217&lt;/RecNum&gt;&lt;DisplayText&gt;[14]&lt;/DisplayText&gt;&lt;record&gt;&lt;rec-number&gt;217&lt;/rec-number&gt;&lt;foreign-keys&gt;&lt;key app="EN" db-id="ddsrss5fwwt9s9efafpp952zrvzxad0zvxp0" timestamp="1662989679"&gt;217&lt;/key&gt;&lt;/foreign-keys&gt;&lt;ref-type name="Report"&gt;27&lt;/ref-type&gt;&lt;contributors&gt;&lt;authors&gt;&lt;author&gt;Daniels, K. &lt;/author&gt;&lt;author&gt;Connolly, S. &lt;/author&gt;&lt;author&gt;Woodard, R.&lt;/author&gt;&lt;author&gt;van Stolk, C&lt;/author&gt;&lt;author&gt;Patey, J.&lt;/author&gt;&lt;author&gt;Fong, K.&lt;/author&gt;&lt;author&gt;France, R.&lt;/author&gt;&lt;author&gt;Vigurs, C. &lt;/author&gt;&lt;author&gt;Herd, M.&lt;/author&gt;&lt;/authors&gt;&lt;/contributors&gt;&lt;titles&gt;&lt;title&gt;NHS staff wellbeing: Why investing in organisational and management practices makes business sense&lt;/title&gt;&lt;/titles&gt;&lt;dates&gt;&lt;year&gt;2022&lt;/year&gt;&lt;/dates&gt;&lt;pub-location&gt;London&lt;/pub-location&gt;&lt;publisher&gt;IPPO&lt;/publisher&gt;&lt;urls&gt;&lt;related-urls&gt;&lt;url&gt;https://eppi.ioe.ac.uk/CMS/Portals/0/IPPO%20NHS%20Staff%20Wellbeing%20report_LO160622-1849.pdf&lt;/url&gt;&lt;/related-urls&gt;&lt;/urls&gt;&lt;access-date&gt;4th September 2022&lt;/access-date&gt;&lt;/record&gt;&lt;/Cite&gt;&lt;/EndNote&gt;</w:instrText>
      </w:r>
      <w:r w:rsidR="00AC70B3">
        <w:rPr>
          <w:rStyle w:val="cf51"/>
          <w:rFonts w:asciiTheme="minorHAnsi" w:hAnsiTheme="minorHAnsi" w:cstheme="minorHAnsi"/>
          <w:sz w:val="22"/>
          <w:szCs w:val="22"/>
        </w:rPr>
        <w:fldChar w:fldCharType="separate"/>
      </w:r>
      <w:r w:rsidR="004F2F40">
        <w:rPr>
          <w:rStyle w:val="cf51"/>
          <w:rFonts w:asciiTheme="minorHAnsi" w:hAnsiTheme="minorHAnsi" w:cstheme="minorHAnsi"/>
          <w:noProof/>
          <w:sz w:val="22"/>
          <w:szCs w:val="22"/>
        </w:rPr>
        <w:t>[14]</w:t>
      </w:r>
      <w:r w:rsidR="00AC70B3">
        <w:rPr>
          <w:rStyle w:val="cf51"/>
          <w:rFonts w:asciiTheme="minorHAnsi" w:hAnsiTheme="minorHAnsi" w:cstheme="minorHAnsi"/>
          <w:sz w:val="22"/>
          <w:szCs w:val="22"/>
        </w:rPr>
        <w:fldChar w:fldCharType="end"/>
      </w:r>
      <w:r w:rsidRPr="00C03B3D">
        <w:rPr>
          <w:rStyle w:val="cf51"/>
          <w:rFonts w:asciiTheme="minorHAnsi" w:hAnsiTheme="minorHAnsi" w:cstheme="minorHAnsi"/>
          <w:sz w:val="22"/>
          <w:szCs w:val="22"/>
        </w:rPr>
        <w:t xml:space="preserve">. </w:t>
      </w:r>
      <w:r w:rsidR="00046C5D">
        <w:rPr>
          <w:rStyle w:val="cf31"/>
          <w:rFonts w:asciiTheme="minorHAnsi" w:eastAsiaTheme="majorEastAsia" w:hAnsiTheme="minorHAnsi" w:cstheme="minorHAnsi"/>
          <w:sz w:val="22"/>
          <w:szCs w:val="22"/>
        </w:rPr>
        <w:t>E</w:t>
      </w:r>
      <w:r w:rsidRPr="00C03B3D">
        <w:rPr>
          <w:rStyle w:val="cf31"/>
          <w:rFonts w:asciiTheme="minorHAnsi" w:eastAsiaTheme="majorEastAsia" w:hAnsiTheme="minorHAnsi" w:cstheme="minorHAnsi"/>
          <w:sz w:val="22"/>
          <w:szCs w:val="22"/>
        </w:rPr>
        <w:t xml:space="preserve">vidence </w:t>
      </w:r>
      <w:r w:rsidR="00046C5D">
        <w:rPr>
          <w:rStyle w:val="cf31"/>
          <w:rFonts w:asciiTheme="minorHAnsi" w:eastAsiaTheme="majorEastAsia" w:hAnsiTheme="minorHAnsi" w:cstheme="minorHAnsi"/>
          <w:sz w:val="22"/>
          <w:szCs w:val="22"/>
        </w:rPr>
        <w:t>suggests</w:t>
      </w:r>
      <w:r w:rsidRPr="00C03B3D">
        <w:rPr>
          <w:rStyle w:val="cf31"/>
          <w:rFonts w:asciiTheme="minorHAnsi" w:eastAsiaTheme="majorEastAsia" w:hAnsiTheme="minorHAnsi" w:cstheme="minorHAnsi"/>
          <w:sz w:val="22"/>
          <w:szCs w:val="22"/>
        </w:rPr>
        <w:t xml:space="preserve"> staff wellbeing</w:t>
      </w:r>
      <w:r>
        <w:rPr>
          <w:rFonts w:asciiTheme="minorHAnsi" w:hAnsiTheme="minorHAnsi" w:cstheme="minorHAnsi"/>
          <w:sz w:val="22"/>
          <w:szCs w:val="22"/>
        </w:rPr>
        <w:t xml:space="preserve"> </w:t>
      </w:r>
      <w:r w:rsidRPr="00C03B3D">
        <w:rPr>
          <w:rStyle w:val="cf31"/>
          <w:rFonts w:asciiTheme="minorHAnsi" w:eastAsiaTheme="majorEastAsia" w:hAnsiTheme="minorHAnsi" w:cstheme="minorHAnsi"/>
          <w:sz w:val="22"/>
          <w:szCs w:val="22"/>
        </w:rPr>
        <w:t>at work</w:t>
      </w:r>
      <w:r w:rsidR="00516131">
        <w:rPr>
          <w:rStyle w:val="cf31"/>
          <w:rFonts w:asciiTheme="minorHAnsi" w:eastAsiaTheme="majorEastAsia" w:hAnsiTheme="minorHAnsi" w:cstheme="minorHAnsi"/>
          <w:sz w:val="22"/>
          <w:szCs w:val="22"/>
        </w:rPr>
        <w:t xml:space="preserve"> </w:t>
      </w:r>
      <w:r w:rsidR="009E733A">
        <w:rPr>
          <w:rStyle w:val="cf31"/>
          <w:rFonts w:asciiTheme="minorHAnsi" w:eastAsiaTheme="majorEastAsia" w:hAnsiTheme="minorHAnsi" w:cstheme="minorHAnsi"/>
          <w:sz w:val="22"/>
          <w:szCs w:val="22"/>
        </w:rPr>
        <w:t xml:space="preserve">is associated with both </w:t>
      </w:r>
      <w:r w:rsidRPr="00C03B3D">
        <w:rPr>
          <w:rStyle w:val="cf31"/>
          <w:rFonts w:asciiTheme="minorHAnsi" w:eastAsiaTheme="majorEastAsia" w:hAnsiTheme="minorHAnsi" w:cstheme="minorHAnsi"/>
          <w:sz w:val="22"/>
          <w:szCs w:val="22"/>
        </w:rPr>
        <w:t>patient experience and safety outcomes</w:t>
      </w:r>
      <w:r w:rsidR="00AC70B3">
        <w:rPr>
          <w:rStyle w:val="cf31"/>
          <w:rFonts w:asciiTheme="minorHAnsi" w:eastAsiaTheme="majorEastAsia" w:hAnsiTheme="minorHAnsi" w:cstheme="minorHAnsi"/>
          <w:sz w:val="22"/>
          <w:szCs w:val="22"/>
        </w:rPr>
        <w:fldChar w:fldCharType="begin"/>
      </w:r>
      <w:r w:rsidR="002F0933">
        <w:rPr>
          <w:rStyle w:val="cf31"/>
          <w:rFonts w:asciiTheme="minorHAnsi" w:eastAsiaTheme="majorEastAsia" w:hAnsiTheme="minorHAnsi" w:cstheme="minorHAnsi"/>
          <w:sz w:val="22"/>
          <w:szCs w:val="22"/>
        </w:rPr>
        <w:instrText xml:space="preserve"> ADDIN EN.CITE &lt;EndNote&gt;&lt;Cite&gt;&lt;Author&gt;Maben&lt;/Author&gt;&lt;Year&gt;2023&lt;/Year&gt;&lt;RecNum&gt;286&lt;/RecNum&gt;&lt;DisplayText&gt;[15]&lt;/DisplayText&gt;&lt;record&gt;&lt;rec-number&gt;286&lt;/rec-number&gt;&lt;foreign-keys&gt;&lt;key app="EN" db-id="ddsrss5fwwt9s9efafpp952zrvzxad0zvxp0" timestamp="1663256672"&gt;286&lt;/key&gt;&lt;/foreign-keys&gt;&lt;ref-type name="Book Section"&gt;5&lt;/ref-type&gt;&lt;contributors&gt;&lt;authors&gt;&lt;author&gt;Maben, J.&lt;/author&gt;&lt;author&gt;Ball, J.&lt;/author&gt;&lt;author&gt;Edmondson, A. &lt;/author&gt;&lt;/authors&gt;&lt;secondary-authors&gt;&lt;author&gt;This Institute&lt;/author&gt;&lt;/secondary-authors&gt;&lt;/contributors&gt;&lt;titles&gt;&lt;title&gt;Workplace Conditions (Elements of Improving Quality and Safety in Healthcare)&lt;/title&gt;&lt;secondary-title&gt;The Great Big Book of Quality Improvement&lt;/secondary-title&gt;&lt;/titles&gt;&lt;dates&gt;&lt;year&gt;2023&lt;/year&gt;&lt;/dates&gt;&lt;pub-location&gt;Cambridge&lt;/pub-location&gt;&lt;publisher&gt;Cambridge University Press&lt;/publisher&gt;&lt;urls&gt;&lt;/urls&gt;&lt;/record&gt;&lt;/Cite&gt;&lt;/EndNote&gt;</w:instrText>
      </w:r>
      <w:r w:rsidR="00AC70B3">
        <w:rPr>
          <w:rStyle w:val="cf31"/>
          <w:rFonts w:asciiTheme="minorHAnsi" w:eastAsiaTheme="majorEastAsia" w:hAnsiTheme="minorHAnsi" w:cstheme="minorHAnsi"/>
          <w:sz w:val="22"/>
          <w:szCs w:val="22"/>
        </w:rPr>
        <w:fldChar w:fldCharType="separate"/>
      </w:r>
      <w:r w:rsidR="004F2F40">
        <w:rPr>
          <w:rStyle w:val="cf31"/>
          <w:rFonts w:asciiTheme="minorHAnsi" w:eastAsiaTheme="majorEastAsia" w:hAnsiTheme="minorHAnsi" w:cstheme="minorHAnsi"/>
          <w:noProof/>
          <w:sz w:val="22"/>
          <w:szCs w:val="22"/>
        </w:rPr>
        <w:t>[15]</w:t>
      </w:r>
      <w:r w:rsidR="00AC70B3">
        <w:rPr>
          <w:rStyle w:val="cf31"/>
          <w:rFonts w:asciiTheme="minorHAnsi" w:eastAsiaTheme="majorEastAsia" w:hAnsiTheme="minorHAnsi" w:cstheme="minorHAnsi"/>
          <w:sz w:val="22"/>
          <w:szCs w:val="22"/>
        </w:rPr>
        <w:fldChar w:fldCharType="end"/>
      </w:r>
      <w:r w:rsidR="00395387">
        <w:rPr>
          <w:rStyle w:val="cf31"/>
          <w:rFonts w:asciiTheme="minorHAnsi" w:eastAsiaTheme="majorEastAsia" w:hAnsiTheme="minorHAnsi" w:cstheme="minorHAnsi"/>
          <w:sz w:val="22"/>
          <w:szCs w:val="22"/>
        </w:rPr>
        <w:t>.</w:t>
      </w:r>
      <w:r w:rsidR="00C72017">
        <w:rPr>
          <w:rStyle w:val="cf31"/>
          <w:rFonts w:asciiTheme="minorHAnsi" w:eastAsiaTheme="majorEastAsia" w:hAnsiTheme="minorHAnsi" w:cstheme="minorHAnsi"/>
          <w:sz w:val="22"/>
          <w:szCs w:val="22"/>
        </w:rPr>
        <w:t xml:space="preserve"> </w:t>
      </w:r>
      <w:r w:rsidR="005C4991">
        <w:rPr>
          <w:rStyle w:val="cf31"/>
          <w:rFonts w:asciiTheme="minorHAnsi" w:eastAsiaTheme="majorEastAsia" w:hAnsiTheme="minorHAnsi" w:cstheme="minorHAnsi"/>
          <w:sz w:val="22"/>
          <w:szCs w:val="22"/>
        </w:rPr>
        <w:t xml:space="preserve">Work </w:t>
      </w:r>
      <w:r w:rsidR="001D1084">
        <w:rPr>
          <w:rStyle w:val="cf31"/>
          <w:rFonts w:asciiTheme="minorHAnsi" w:eastAsiaTheme="majorEastAsia" w:hAnsiTheme="minorHAnsi" w:cstheme="minorHAnsi"/>
          <w:sz w:val="22"/>
          <w:szCs w:val="22"/>
        </w:rPr>
        <w:t>investigating</w:t>
      </w:r>
      <w:r w:rsidR="005C4991">
        <w:rPr>
          <w:rStyle w:val="cf31"/>
          <w:rFonts w:asciiTheme="minorHAnsi" w:eastAsiaTheme="majorEastAsia" w:hAnsiTheme="minorHAnsi" w:cstheme="minorHAnsi"/>
          <w:sz w:val="22"/>
          <w:szCs w:val="22"/>
        </w:rPr>
        <w:t xml:space="preserve"> this </w:t>
      </w:r>
      <w:r w:rsidR="00750E3E">
        <w:rPr>
          <w:rStyle w:val="cf31"/>
          <w:rFonts w:asciiTheme="minorHAnsi" w:eastAsiaTheme="majorEastAsia" w:hAnsiTheme="minorHAnsi" w:cstheme="minorHAnsi"/>
          <w:sz w:val="22"/>
          <w:szCs w:val="22"/>
        </w:rPr>
        <w:t>further</w:t>
      </w:r>
      <w:r w:rsidR="005C4991">
        <w:rPr>
          <w:rStyle w:val="cf31"/>
          <w:rFonts w:asciiTheme="minorHAnsi" w:eastAsiaTheme="majorEastAsia" w:hAnsiTheme="minorHAnsi" w:cstheme="minorHAnsi"/>
          <w:sz w:val="22"/>
          <w:szCs w:val="22"/>
        </w:rPr>
        <w:t>, suggests t</w:t>
      </w:r>
      <w:r w:rsidR="00C72017" w:rsidRPr="00C72017">
        <w:rPr>
          <w:rStyle w:val="cf31"/>
          <w:rFonts w:asciiTheme="minorHAnsi" w:eastAsiaTheme="majorEastAsia" w:hAnsiTheme="minorHAnsi" w:cstheme="minorHAnsi"/>
          <w:sz w:val="22"/>
          <w:szCs w:val="22"/>
        </w:rPr>
        <w:t>hree workplace conditions</w:t>
      </w:r>
      <w:r w:rsidR="00046C5D">
        <w:rPr>
          <w:rStyle w:val="cf31"/>
          <w:rFonts w:asciiTheme="minorHAnsi" w:eastAsiaTheme="majorEastAsia" w:hAnsiTheme="minorHAnsi" w:cstheme="minorHAnsi"/>
          <w:sz w:val="22"/>
          <w:szCs w:val="22"/>
        </w:rPr>
        <w:t>;</w:t>
      </w:r>
      <w:r w:rsidR="00C72017" w:rsidRPr="00C72017">
        <w:rPr>
          <w:rStyle w:val="cf31"/>
          <w:rFonts w:asciiTheme="minorHAnsi" w:eastAsiaTheme="majorEastAsia" w:hAnsiTheme="minorHAnsi" w:cstheme="minorHAnsi"/>
          <w:sz w:val="22"/>
          <w:szCs w:val="22"/>
        </w:rPr>
        <w:t xml:space="preserve"> </w:t>
      </w:r>
      <w:r w:rsidR="00046C5D" w:rsidRPr="000E289C">
        <w:rPr>
          <w:rStyle w:val="cf01"/>
          <w:rFonts w:asciiTheme="minorHAnsi" w:eastAsiaTheme="majorEastAsia" w:hAnsiTheme="minorHAnsi" w:cstheme="minorHAnsi"/>
          <w:sz w:val="22"/>
          <w:szCs w:val="22"/>
        </w:rPr>
        <w:t xml:space="preserve">staffing for quality; psychological safety, teamwork, and </w:t>
      </w:r>
      <w:r w:rsidR="00046C5D" w:rsidRPr="000E289C">
        <w:rPr>
          <w:rStyle w:val="cf01"/>
          <w:rFonts w:asciiTheme="minorHAnsi" w:eastAsiaTheme="majorEastAsia" w:hAnsiTheme="minorHAnsi" w:cstheme="minorHAnsi"/>
          <w:sz w:val="22"/>
          <w:szCs w:val="22"/>
        </w:rPr>
        <w:lastRenderedPageBreak/>
        <w:t xml:space="preserve">speaking up; and staff health and wellbeing at work </w:t>
      </w:r>
      <w:r w:rsidR="001D1084">
        <w:rPr>
          <w:rStyle w:val="cf31"/>
          <w:rFonts w:asciiTheme="minorHAnsi" w:eastAsiaTheme="majorEastAsia" w:hAnsiTheme="minorHAnsi" w:cstheme="minorHAnsi"/>
          <w:sz w:val="22"/>
          <w:szCs w:val="22"/>
        </w:rPr>
        <w:t>are</w:t>
      </w:r>
      <w:r w:rsidR="00A579B0">
        <w:rPr>
          <w:rStyle w:val="cf31"/>
          <w:rFonts w:asciiTheme="minorHAnsi" w:eastAsiaTheme="majorEastAsia" w:hAnsiTheme="minorHAnsi" w:cstheme="minorHAnsi"/>
          <w:sz w:val="22"/>
          <w:szCs w:val="22"/>
        </w:rPr>
        <w:t xml:space="preserve"> </w:t>
      </w:r>
      <w:r w:rsidR="00C72017" w:rsidRPr="00C72017">
        <w:rPr>
          <w:rStyle w:val="cf31"/>
          <w:rFonts w:asciiTheme="minorHAnsi" w:eastAsiaTheme="majorEastAsia" w:hAnsiTheme="minorHAnsi" w:cstheme="minorHAnsi"/>
          <w:sz w:val="22"/>
          <w:szCs w:val="22"/>
        </w:rPr>
        <w:t>essential to improving quality and safety in healthcare</w:t>
      </w:r>
      <w:r w:rsidR="002F0933">
        <w:rPr>
          <w:rStyle w:val="cf31"/>
          <w:rFonts w:asciiTheme="minorHAnsi" w:eastAsiaTheme="majorEastAsia" w:hAnsiTheme="minorHAnsi" w:cstheme="minorHAnsi"/>
          <w:sz w:val="22"/>
          <w:szCs w:val="22"/>
        </w:rPr>
        <w:fldChar w:fldCharType="begin"/>
      </w:r>
      <w:r w:rsidR="002F0933">
        <w:rPr>
          <w:rStyle w:val="cf31"/>
          <w:rFonts w:asciiTheme="minorHAnsi" w:eastAsiaTheme="majorEastAsia" w:hAnsiTheme="minorHAnsi" w:cstheme="minorHAnsi"/>
          <w:sz w:val="22"/>
          <w:szCs w:val="22"/>
        </w:rPr>
        <w:instrText xml:space="preserve"> ADDIN EN.CITE &lt;EndNote&gt;&lt;Cite&gt;&lt;Author&gt;Maben&lt;/Author&gt;&lt;Year&gt;2023&lt;/Year&gt;&lt;RecNum&gt;286&lt;/RecNum&gt;&lt;DisplayText&gt;[15]&lt;/DisplayText&gt;&lt;record&gt;&lt;rec-number&gt;286&lt;/rec-number&gt;&lt;foreign-keys&gt;&lt;key app="EN" db-id="ddsrss5fwwt9s9efafpp952zrvzxad0zvxp0" timestamp="1663256672"&gt;286&lt;/key&gt;&lt;/foreign-keys&gt;&lt;ref-type name="Book Section"&gt;5&lt;/ref-type&gt;&lt;contributors&gt;&lt;authors&gt;&lt;author&gt;Maben, J.&lt;/author&gt;&lt;author&gt;Ball, J.&lt;/author&gt;&lt;author&gt;Edmondson, A. &lt;/author&gt;&lt;/authors&gt;&lt;secondary-authors&gt;&lt;author&gt;This Institute&lt;/author&gt;&lt;/secondary-authors&gt;&lt;/contributors&gt;&lt;titles&gt;&lt;title&gt;Workplace Conditions (Elements of Improving Quality and Safety in Healthcare)&lt;/title&gt;&lt;secondary-title&gt;The Great Big Book of Quality Improvement&lt;/secondary-title&gt;&lt;/titles&gt;&lt;dates&gt;&lt;year&gt;2023&lt;/year&gt;&lt;/dates&gt;&lt;pub-location&gt;Cambridge&lt;/pub-location&gt;&lt;publisher&gt;Cambridge University Press&lt;/publisher&gt;&lt;urls&gt;&lt;/urls&gt;&lt;/record&gt;&lt;/Cite&gt;&lt;/EndNote&gt;</w:instrText>
      </w:r>
      <w:r w:rsidR="002F0933">
        <w:rPr>
          <w:rStyle w:val="cf31"/>
          <w:rFonts w:asciiTheme="minorHAnsi" w:eastAsiaTheme="majorEastAsia" w:hAnsiTheme="minorHAnsi" w:cstheme="minorHAnsi"/>
          <w:sz w:val="22"/>
          <w:szCs w:val="22"/>
        </w:rPr>
        <w:fldChar w:fldCharType="separate"/>
      </w:r>
      <w:r w:rsidR="002F0933">
        <w:rPr>
          <w:rStyle w:val="cf31"/>
          <w:rFonts w:asciiTheme="minorHAnsi" w:eastAsiaTheme="majorEastAsia" w:hAnsiTheme="minorHAnsi" w:cstheme="minorHAnsi"/>
          <w:noProof/>
          <w:sz w:val="22"/>
          <w:szCs w:val="22"/>
        </w:rPr>
        <w:t>[15]</w:t>
      </w:r>
      <w:r w:rsidR="002F0933">
        <w:rPr>
          <w:rStyle w:val="cf31"/>
          <w:rFonts w:asciiTheme="minorHAnsi" w:eastAsiaTheme="majorEastAsia" w:hAnsiTheme="minorHAnsi" w:cstheme="minorHAnsi"/>
          <w:sz w:val="22"/>
          <w:szCs w:val="22"/>
        </w:rPr>
        <w:fldChar w:fldCharType="end"/>
      </w:r>
      <w:r w:rsidR="00046C5D" w:rsidRPr="00C72017">
        <w:rPr>
          <w:rStyle w:val="cf81"/>
          <w:rFonts w:asciiTheme="minorHAnsi" w:hAnsiTheme="minorHAnsi" w:cstheme="minorHAnsi"/>
          <w:sz w:val="22"/>
          <w:szCs w:val="22"/>
        </w:rPr>
        <w:t>.</w:t>
      </w:r>
      <w:r w:rsidR="00046C5D">
        <w:rPr>
          <w:rStyle w:val="cf81"/>
          <w:rFonts w:asciiTheme="minorHAnsi" w:hAnsiTheme="minorHAnsi" w:cstheme="minorHAnsi"/>
          <w:sz w:val="22"/>
          <w:szCs w:val="22"/>
        </w:rPr>
        <w:t xml:space="preserve"> </w:t>
      </w:r>
      <w:r w:rsidR="00046C5D" w:rsidRPr="00C03B3D">
        <w:rPr>
          <w:rStyle w:val="cf81"/>
          <w:rFonts w:asciiTheme="minorHAnsi" w:hAnsiTheme="minorHAnsi" w:cstheme="minorHAnsi"/>
          <w:sz w:val="22"/>
          <w:szCs w:val="22"/>
        </w:rPr>
        <w:t xml:space="preserve"> </w:t>
      </w:r>
    </w:p>
    <w:p w14:paraId="1ECE7085" w14:textId="13246FBF" w:rsidR="00724AA9" w:rsidRDefault="00BE466C" w:rsidP="00724AA9">
      <w:pPr>
        <w:spacing w:line="360" w:lineRule="auto"/>
      </w:pPr>
      <w:r>
        <w:t>There is a large body of literature on interventions that offer prevention, support or treatment to nurses, midwives and/or paramedics experiencing psychological ill-health</w:t>
      </w:r>
      <w:r w:rsidR="00766E87">
        <w:fldChar w:fldCharType="begin">
          <w:fldData xml:space="preserve">PEVuZE5vdGU+PENpdGU+PEF1dGhvcj5LaW5tYW48L0F1dGhvcj48WWVhcj4yMDIwPC9ZZWFyPjxS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</w:fldData>
        </w:fldChar>
      </w:r>
      <w:r w:rsidR="004F2F40">
        <w:instrText xml:space="preserve"> ADDIN EN.CITE </w:instrText>
      </w:r>
      <w:r w:rsidR="004F2F40">
        <w:fldChar w:fldCharType="begin">
          <w:fldData xml:space="preserve">PEVuZE5vdGU+PENpdGU+PEF1dGhvcj5LaW5tYW48L0F1dGhvcj48WWVhcj4yMDIwPC9ZZWFyPjxS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</w:fldData>
        </w:fldChar>
      </w:r>
      <w:r w:rsidR="004F2F40">
        <w:instrText xml:space="preserve"> ADDIN EN.CITE.DATA </w:instrText>
      </w:r>
      <w:r w:rsidR="004F2F40">
        <w:fldChar w:fldCharType="end"/>
      </w:r>
      <w:r w:rsidR="00766E87">
        <w:fldChar w:fldCharType="separate"/>
      </w:r>
      <w:r w:rsidR="004F2F40">
        <w:rPr>
          <w:noProof/>
        </w:rPr>
        <w:t>[16-19]</w:t>
      </w:r>
      <w:r w:rsidR="00766E87">
        <w:fldChar w:fldCharType="end"/>
      </w:r>
      <w:r w:rsidR="00245966">
        <w:t xml:space="preserve"> </w:t>
      </w:r>
      <w:r w:rsidR="004842B5">
        <w:t xml:space="preserve">yet </w:t>
      </w:r>
      <w:r w:rsidR="00944D11">
        <w:t>the problem of</w:t>
      </w:r>
      <w:r w:rsidR="004842B5">
        <w:t xml:space="preserve"> psychological ill-health of the workforce</w:t>
      </w:r>
      <w:r w:rsidR="00944D11">
        <w:t xml:space="preserve"> remains</w:t>
      </w:r>
      <w:r w:rsidR="004842B5">
        <w:t xml:space="preserve">.  Much </w:t>
      </w:r>
      <w:r w:rsidR="00724AA9">
        <w:t>evidence is profession-specific</w:t>
      </w:r>
      <w:r w:rsidR="007E2308">
        <w:t xml:space="preserve"> </w:t>
      </w:r>
      <w:r w:rsidR="00724AA9">
        <w:t>and</w:t>
      </w:r>
      <w:r w:rsidR="007E2308">
        <w:t>/or</w:t>
      </w:r>
      <w:r w:rsidR="00724AA9">
        <w:t xml:space="preserve"> </w:t>
      </w:r>
      <w:r w:rsidR="00BA1D51">
        <w:t>does</w:t>
      </w:r>
      <w:r w:rsidR="00724AA9">
        <w:t xml:space="preserve"> not tak</w:t>
      </w:r>
      <w:r w:rsidR="00BA1D51">
        <w:t>e</w:t>
      </w:r>
      <w:r w:rsidR="00724AA9">
        <w:t xml:space="preserve"> account of the complex context of the healthcare work environment</w:t>
      </w:r>
      <w:r w:rsidR="00A83FDF">
        <w:t xml:space="preserve">, </w:t>
      </w:r>
      <w:r w:rsidR="00BA1D51">
        <w:t xml:space="preserve">which </w:t>
      </w:r>
      <w:r w:rsidR="00A73FB4">
        <w:t xml:space="preserve">limits </w:t>
      </w:r>
      <w:r w:rsidR="00BA1D51">
        <w:t>understanding of</w:t>
      </w:r>
      <w:r w:rsidR="007E2308">
        <w:t xml:space="preserve"> the causes of </w:t>
      </w:r>
      <w:r w:rsidR="00BA1D51">
        <w:t>(</w:t>
      </w:r>
      <w:r w:rsidR="007E2308">
        <w:t>and solutions to</w:t>
      </w:r>
      <w:r w:rsidR="00BA1D51">
        <w:t>)</w:t>
      </w:r>
      <w:r w:rsidR="007E2308">
        <w:t xml:space="preserve"> psychological ill-health.  </w:t>
      </w:r>
    </w:p>
    <w:p w14:paraId="2C3CD810" w14:textId="77DFB0F3" w:rsidR="005B1373" w:rsidRDefault="00245788" w:rsidP="00411759">
      <w:pPr>
        <w:spacing w:line="360" w:lineRule="auto"/>
      </w:pPr>
      <w:r>
        <w:t xml:space="preserve">Therefore, our </w:t>
      </w:r>
      <w:r w:rsidR="00326E28">
        <w:t xml:space="preserve">review aimed to </w:t>
      </w:r>
      <w:r w:rsidR="00411759">
        <w:t>answer the following question</w:t>
      </w:r>
      <w:r w:rsidR="0046263E">
        <w:t xml:space="preserve">: </w:t>
      </w:r>
    </w:p>
    <w:p w14:paraId="7B572C29" w14:textId="2AE1C0AC" w:rsidR="00120F54" w:rsidRPr="007A0700" w:rsidRDefault="002E0A5A" w:rsidP="00120F54">
      <w:pPr>
        <w:pStyle w:val="ListParagraph"/>
        <w:numPr>
          <w:ilvl w:val="0"/>
          <w:numId w:val="1"/>
        </w:numPr>
        <w:spacing w:line="360" w:lineRule="auto"/>
      </w:pPr>
      <w:r w:rsidRPr="00120F54">
        <w:rPr>
          <w:rFonts w:cstheme="minorHAnsi"/>
        </w:rPr>
        <w:t xml:space="preserve">How, why and in what </w:t>
      </w:r>
      <w:proofErr w:type="gramStart"/>
      <w:r w:rsidRPr="00120F54">
        <w:rPr>
          <w:rFonts w:cstheme="minorHAnsi"/>
        </w:rPr>
        <w:t xml:space="preserve">contexts  </w:t>
      </w:r>
      <w:r w:rsidR="004F46A7">
        <w:rPr>
          <w:rFonts w:cstheme="minorHAnsi"/>
        </w:rPr>
        <w:t>(</w:t>
      </w:r>
      <w:proofErr w:type="gramEnd"/>
      <w:r w:rsidR="004F46A7">
        <w:rPr>
          <w:rFonts w:cstheme="minorHAnsi"/>
        </w:rPr>
        <w:t xml:space="preserve">i) </w:t>
      </w:r>
      <w:r w:rsidR="00D262C7">
        <w:rPr>
          <w:rFonts w:cstheme="minorHAnsi"/>
        </w:rPr>
        <w:t xml:space="preserve">do </w:t>
      </w:r>
      <w:r w:rsidRPr="00120F54">
        <w:rPr>
          <w:rFonts w:cstheme="minorHAnsi"/>
        </w:rPr>
        <w:t>nurses, midwives and paramedics experience work-related psychological ill-health</w:t>
      </w:r>
      <w:r w:rsidR="00C10A8B" w:rsidRPr="00120F54">
        <w:rPr>
          <w:rFonts w:cstheme="minorHAnsi"/>
        </w:rPr>
        <w:t xml:space="preserve">, </w:t>
      </w:r>
      <w:r w:rsidR="00120F54">
        <w:t xml:space="preserve">and </w:t>
      </w:r>
      <w:r w:rsidR="004F46A7">
        <w:t xml:space="preserve">(ii) </w:t>
      </w:r>
      <w:r w:rsidR="00331F42">
        <w:t>are</w:t>
      </w:r>
      <w:r w:rsidR="00120F54">
        <w:t xml:space="preserve"> existing interventions insufficient to mitigate it</w:t>
      </w:r>
      <w:r w:rsidR="005D0C6B">
        <w:t>?</w:t>
      </w:r>
    </w:p>
    <w:p w14:paraId="293950A2" w14:textId="1A14CBF9" w:rsidR="00B469C4" w:rsidRDefault="00A87236" w:rsidP="00120F54">
      <w:pPr>
        <w:pStyle w:val="Heading1"/>
        <w:spacing w:line="360" w:lineRule="auto"/>
      </w:pPr>
      <w:r w:rsidRPr="00483DC4">
        <w:t>Methods</w:t>
      </w:r>
    </w:p>
    <w:p w14:paraId="1206FCF5" w14:textId="0852216B" w:rsidR="00D04944" w:rsidRDefault="00C87F42" w:rsidP="00FD301C">
      <w:pPr>
        <w:pStyle w:val="Heading2"/>
        <w:spacing w:line="360" w:lineRule="auto"/>
      </w:pPr>
      <w:r w:rsidRPr="004244C8">
        <w:t>Design</w:t>
      </w:r>
      <w:r>
        <w:t xml:space="preserve"> </w:t>
      </w:r>
    </w:p>
    <w:p w14:paraId="218C84B6" w14:textId="51082081" w:rsidR="00DB10B6" w:rsidRPr="00DB10B6" w:rsidRDefault="00464226" w:rsidP="00FD301C">
      <w:pPr>
        <w:spacing w:before="100" w:beforeAutospacing="1" w:after="100" w:afterAutospacing="1" w:line="360" w:lineRule="auto"/>
        <w:rPr>
          <w:rFonts w:eastAsia="Calibri" w:cstheme="minorHAnsi"/>
          <w:lang w:val="en-CA"/>
        </w:rPr>
      </w:pPr>
      <w:r w:rsidRPr="00DB10B6">
        <w:t xml:space="preserve">We undertook a realist synthesis </w:t>
      </w:r>
      <w:r w:rsidR="002E0A5A">
        <w:t>adhering to</w:t>
      </w:r>
      <w:r w:rsidR="00DB10B6" w:rsidRPr="00DB10B6">
        <w:t xml:space="preserve"> RAMESES guidelines</w:t>
      </w:r>
      <w:r w:rsidR="009C6438">
        <w:fldChar w:fldCharType="begin"/>
      </w:r>
      <w:r w:rsidR="004F2F40">
        <w:instrText xml:space="preserve"> ADDIN EN.CITE &lt;EndNote&gt;&lt;Cite&gt;&lt;Author&gt;Wong&lt;/Author&gt;&lt;Year&gt;2013&lt;/Year&gt;&lt;RecNum&gt;184&lt;/RecNum&gt;&lt;DisplayText&gt;[20]&lt;/DisplayText&gt;&lt;record&gt;&lt;rec-number&gt;184&lt;/rec-number&gt;&lt;foreign-keys&gt;&lt;key app="EN" db-id="ddsrss5fwwt9s9efafpp952zrvzxad0zvxp0" timestamp="0"&gt;184&lt;/key&gt;&lt;/foreign-keys&gt;&lt;ref-type name="Journal Article"&gt;17&lt;/ref-type&gt;&lt;contributors&gt;&lt;authors&gt;&lt;author&gt;Wong, G.&lt;/author&gt;&lt;author&gt;Greenhalgh, T.&lt;/author&gt;&lt;author&gt;Westhorp, G.&lt;/author&gt;&lt;author&gt;Buckingham, J.&lt;/author&gt;&lt;author&gt;Pawson, R.&lt;/author&gt;&lt;/authors&gt;&lt;/contributors&gt;&lt;titles&gt;&lt;title&gt;RAMESES publication standards: realist syntheses&lt;/title&gt;&lt;secondary-title&gt;BMC Medicine&lt;/secondary-title&gt;&lt;/titles&gt;&lt;periodical&gt;&lt;full-title&gt;BMC Medicine&lt;/full-title&gt;&lt;/periodical&gt;&lt;pages&gt;1-14&lt;/pages&gt;&lt;volume&gt;11&lt;/volume&gt;&lt;number&gt;1&lt;/number&gt;&lt;dates&gt;&lt;year&gt;2013&lt;/year&gt;&lt;/dates&gt;&lt;isbn&gt;1741-7015&lt;/isbn&gt;&lt;label&gt;Wong2013&lt;/label&gt;&lt;work-type&gt;journal article&lt;/work-type&gt;&lt;urls&gt;&lt;related-urls&gt;&lt;url&gt;http://dx.doi.org/10.1186/1741-7015-11-21&lt;/url&gt;&lt;/related-urls&gt;&lt;/urls&gt;&lt;electronic-resource-num&gt;10.1186/1741-7015-11-21&lt;/electronic-resource-num&gt;&lt;/record&gt;&lt;/Cite&gt;&lt;Cite&gt;&lt;Author&gt;Wong&lt;/Author&gt;&lt;Year&gt;2013&lt;/Year&gt;&lt;RecNum&gt;184&lt;/RecNum&gt;&lt;record&gt;&lt;rec-number&gt;184&lt;/rec-number&gt;&lt;foreign-keys&gt;&lt;key app="EN" db-id="ddsrss5fwwt9s9efafpp952zrvzxad0zvxp0" timestamp="0"&gt;184&lt;/key&gt;&lt;/foreign-keys&gt;&lt;ref-type name="Journal Article"&gt;17&lt;/ref-type&gt;&lt;contributors&gt;&lt;authors&gt;&lt;author&gt;Wong, G.&lt;/author&gt;&lt;author&gt;Greenhalgh, T.&lt;/author&gt;&lt;author&gt;Westhorp, G.&lt;/author&gt;&lt;author&gt;Buckingham, J.&lt;/author&gt;&lt;author&gt;Pawson, R.&lt;/author&gt;&lt;/authors&gt;&lt;/contributors&gt;&lt;titles&gt;&lt;title&gt;RAMESES publication standards: realist syntheses&lt;/title&gt;&lt;secondary-title&gt;BMC Medicine&lt;/secondary-title&gt;&lt;/titles&gt;&lt;periodical&gt;&lt;full-title&gt;BMC Medicine&lt;/full-title&gt;&lt;/periodical&gt;&lt;pages&gt;1-14&lt;/pages&gt;&lt;volume&gt;11&lt;/volume&gt;&lt;number&gt;1&lt;/number&gt;&lt;dates&gt;&lt;year&gt;2013&lt;/year&gt;&lt;/dates&gt;&lt;isbn&gt;1741-7015&lt;/isbn&gt;&lt;label&gt;Wong2013&lt;/label&gt;&lt;work-type&gt;journal article&lt;/work-type&gt;&lt;urls&gt;&lt;related-urls&gt;&lt;url&gt;http://dx.doi.org/10.1186/1741-7015-11-21&lt;/url&gt;&lt;/related-urls&gt;&lt;/urls&gt;&lt;electronic-resource-num&gt;10.1186/1741-7015-11-21&lt;/electronic-resource-num&gt;&lt;/record&gt;&lt;/Cite&gt;&lt;/EndNote&gt;</w:instrText>
      </w:r>
      <w:r w:rsidR="009C6438">
        <w:fldChar w:fldCharType="separate"/>
      </w:r>
      <w:r w:rsidR="004F2F40">
        <w:rPr>
          <w:noProof/>
        </w:rPr>
        <w:t>[20]</w:t>
      </w:r>
      <w:r w:rsidR="009C6438">
        <w:fldChar w:fldCharType="end"/>
      </w:r>
      <w:r w:rsidR="008D5976">
        <w:t xml:space="preserve">, </w:t>
      </w:r>
      <w:r w:rsidR="00046C5D">
        <w:t>(</w:t>
      </w:r>
      <w:r w:rsidR="008D5976">
        <w:t xml:space="preserve">Appendix </w:t>
      </w:r>
      <w:r w:rsidR="00CC09ED">
        <w:t>1</w:t>
      </w:r>
      <w:r w:rsidR="00046C5D">
        <w:t>)</w:t>
      </w:r>
      <w:r w:rsidR="00550CB8">
        <w:t>.  The protocol is published on full on the funders website</w:t>
      </w:r>
      <w:r w:rsidR="00A81329">
        <w:t xml:space="preserve"> </w:t>
      </w:r>
      <w:r w:rsidR="00A81329">
        <w:rPr>
          <w:lang w:val="en-CA"/>
        </w:rPr>
        <w:t>(</w:t>
      </w:r>
      <w:hyperlink r:id="rId12" w:history="1">
        <w:r w:rsidR="00A81329" w:rsidRPr="00E21866">
          <w:rPr>
            <w:rStyle w:val="Hyperlink"/>
            <w:lang w:val="en-CA"/>
          </w:rPr>
          <w:t>https://fundingawards.nihr.ac.uk/award/NIHR129528</w:t>
        </w:r>
      </w:hyperlink>
      <w:proofErr w:type="gramStart"/>
      <w:r w:rsidR="00A81329">
        <w:rPr>
          <w:lang w:val="en-CA"/>
        </w:rPr>
        <w:t xml:space="preserve">) </w:t>
      </w:r>
      <w:r w:rsidR="009275E1">
        <w:t>,</w:t>
      </w:r>
      <w:proofErr w:type="gramEnd"/>
      <w:r w:rsidR="009275E1">
        <w:t xml:space="preserve"> and registered with Prospero (ID: </w:t>
      </w:r>
      <w:r w:rsidR="00056361">
        <w:t>CRD42020172420</w:t>
      </w:r>
      <w:r w:rsidR="00705A55">
        <w:t>)</w:t>
      </w:r>
      <w:r w:rsidRPr="00DB10B6">
        <w:t xml:space="preserve">.  Realist synthesis is a </w:t>
      </w:r>
      <w:r w:rsidR="00C87F42" w:rsidRPr="00DB10B6">
        <w:t>theory</w:t>
      </w:r>
      <w:r w:rsidR="00912741">
        <w:t>-</w:t>
      </w:r>
      <w:r w:rsidR="00C87F42" w:rsidRPr="00DB10B6">
        <w:t>driven approach</w:t>
      </w:r>
      <w:r w:rsidR="00912741">
        <w:t xml:space="preserve"> </w:t>
      </w:r>
      <w:r w:rsidR="00A05472">
        <w:t xml:space="preserve">that </w:t>
      </w:r>
      <w:r w:rsidR="00912741">
        <w:t xml:space="preserve">seeks to </w:t>
      </w:r>
      <w:proofErr w:type="gramStart"/>
      <w:r w:rsidR="00912741">
        <w:t>answer</w:t>
      </w:r>
      <w:proofErr w:type="gramEnd"/>
      <w:r w:rsidR="000711E2" w:rsidRPr="00DB10B6">
        <w:t xml:space="preserve"> </w:t>
      </w:r>
      <w:r w:rsidR="00EC477E" w:rsidRPr="00DB10B6">
        <w:t>‘what works, for whom, how and in what circumstances/context’</w:t>
      </w:r>
      <w:r w:rsidR="00EA2822" w:rsidRPr="00DB10B6">
        <w:t>.</w:t>
      </w:r>
      <w:r w:rsidR="00F025ED">
        <w:t xml:space="preserve"> </w:t>
      </w:r>
      <w:r w:rsidR="00EA2822" w:rsidRPr="00DB10B6">
        <w:t xml:space="preserve"> </w:t>
      </w:r>
      <w:r w:rsidR="00912741" w:rsidRPr="00912741">
        <w:t xml:space="preserve"> </w:t>
      </w:r>
      <w:r w:rsidR="00F74F42">
        <w:rPr>
          <w:rFonts w:eastAsia="Calibri" w:cstheme="minorHAnsi"/>
          <w:lang w:val="en-CA"/>
        </w:rPr>
        <w:t xml:space="preserve">Previous reviews of psychological ill-health in healthcare workers have tended to focus </w:t>
      </w:r>
      <w:r w:rsidR="0060680E">
        <w:rPr>
          <w:rFonts w:eastAsia="Calibri" w:cstheme="minorHAnsi"/>
          <w:lang w:val="en-CA"/>
        </w:rPr>
        <w:t>either</w:t>
      </w:r>
      <w:r w:rsidR="00F74F42">
        <w:rPr>
          <w:rFonts w:eastAsia="Calibri" w:cstheme="minorHAnsi"/>
          <w:lang w:val="en-CA"/>
        </w:rPr>
        <w:t xml:space="preserve"> on </w:t>
      </w:r>
      <w:r w:rsidR="0060680E">
        <w:rPr>
          <w:rFonts w:eastAsia="Calibri" w:cstheme="minorHAnsi"/>
          <w:lang w:val="en-CA"/>
        </w:rPr>
        <w:t>causes</w:t>
      </w:r>
      <w:r w:rsidR="00B91818">
        <w:rPr>
          <w:rFonts w:eastAsia="Calibri" w:cstheme="minorHAnsi"/>
          <w:lang w:val="en-CA"/>
        </w:rPr>
        <w:t xml:space="preserve"> (e.g. </w:t>
      </w:r>
      <w:r w:rsidR="00C6363E">
        <w:rPr>
          <w:rFonts w:eastAsia="Calibri" w:cstheme="minorHAnsi"/>
          <w:lang w:val="en-CA"/>
        </w:rPr>
        <w:fldChar w:fldCharType="begin">
          <w:fldData xml:space="preserve">PEVuZE5vdGU+PENpdGU+PEF1dGhvcj5BbGJlbmRpbi1HYXJjaWE8L0F1dGhvcj48WWVhcj4yMDIx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=
</w:fldData>
        </w:fldChar>
      </w:r>
      <w:r w:rsidR="00C6363E">
        <w:rPr>
          <w:rFonts w:eastAsia="Calibri" w:cstheme="minorHAnsi"/>
          <w:lang w:val="en-CA"/>
        </w:rPr>
        <w:instrText xml:space="preserve"> ADDIN EN.CITE </w:instrText>
      </w:r>
      <w:r w:rsidR="00C6363E">
        <w:rPr>
          <w:rFonts w:eastAsia="Calibri" w:cstheme="minorHAnsi"/>
          <w:lang w:val="en-CA"/>
        </w:rPr>
        <w:fldChar w:fldCharType="begin">
          <w:fldData xml:space="preserve">PEVuZE5vdGU+PENpdGU+PEF1dGhvcj5BbGJlbmRpbi1HYXJjaWE8L0F1dGhvcj48WWVhcj4yMDIx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=
</w:fldData>
        </w:fldChar>
      </w:r>
      <w:r w:rsidR="00C6363E">
        <w:rPr>
          <w:rFonts w:eastAsia="Calibri" w:cstheme="minorHAnsi"/>
          <w:lang w:val="en-CA"/>
        </w:rPr>
        <w:instrText xml:space="preserve"> ADDIN EN.CITE.DATA </w:instrText>
      </w:r>
      <w:r w:rsidR="00C6363E">
        <w:rPr>
          <w:rFonts w:eastAsia="Calibri" w:cstheme="minorHAnsi"/>
          <w:lang w:val="en-CA"/>
        </w:rPr>
      </w:r>
      <w:r w:rsidR="00C6363E">
        <w:rPr>
          <w:rFonts w:eastAsia="Calibri" w:cstheme="minorHAnsi"/>
          <w:lang w:val="en-CA"/>
        </w:rPr>
        <w:fldChar w:fldCharType="end"/>
      </w:r>
      <w:r w:rsidR="00C6363E">
        <w:rPr>
          <w:rFonts w:eastAsia="Calibri" w:cstheme="minorHAnsi"/>
          <w:lang w:val="en-CA"/>
        </w:rPr>
      </w:r>
      <w:r w:rsidR="00C6363E">
        <w:rPr>
          <w:rFonts w:eastAsia="Calibri" w:cstheme="minorHAnsi"/>
          <w:lang w:val="en-CA"/>
        </w:rPr>
        <w:fldChar w:fldCharType="separate"/>
      </w:r>
      <w:r w:rsidR="00C6363E">
        <w:rPr>
          <w:rFonts w:eastAsia="Calibri" w:cstheme="minorHAnsi"/>
          <w:noProof/>
          <w:lang w:val="en-CA"/>
        </w:rPr>
        <w:t>[21, 22]</w:t>
      </w:r>
      <w:r w:rsidR="00C6363E">
        <w:rPr>
          <w:rFonts w:eastAsia="Calibri" w:cstheme="minorHAnsi"/>
          <w:lang w:val="en-CA"/>
        </w:rPr>
        <w:fldChar w:fldCharType="end"/>
      </w:r>
      <w:r w:rsidR="00B91818">
        <w:rPr>
          <w:rFonts w:eastAsia="Calibri" w:cstheme="minorHAnsi"/>
          <w:lang w:val="en-CA"/>
        </w:rPr>
        <w:t>)</w:t>
      </w:r>
      <w:r w:rsidR="0060680E">
        <w:rPr>
          <w:rFonts w:eastAsia="Calibri" w:cstheme="minorHAnsi"/>
          <w:lang w:val="en-CA"/>
        </w:rPr>
        <w:t xml:space="preserve"> or </w:t>
      </w:r>
      <w:r w:rsidR="00F74F42">
        <w:rPr>
          <w:rFonts w:eastAsia="Calibri" w:cstheme="minorHAnsi"/>
          <w:lang w:val="en-CA"/>
        </w:rPr>
        <w:t>interventions</w:t>
      </w:r>
      <w:r w:rsidR="00B91818">
        <w:rPr>
          <w:rFonts w:eastAsia="Calibri" w:cstheme="minorHAnsi"/>
          <w:lang w:val="en-CA"/>
        </w:rPr>
        <w:t xml:space="preserve"> (e.g. </w:t>
      </w:r>
      <w:r w:rsidR="00C6363E">
        <w:rPr>
          <w:rFonts w:eastAsia="Calibri" w:cstheme="minorHAnsi"/>
          <w:lang w:val="en-CA"/>
        </w:rPr>
        <w:fldChar w:fldCharType="begin">
          <w:fldData xml:space="preserve">PEVuZE5vdGU+PENpdGU+PEF1dGhvcj5Db2hlbjwvQXV0aG9yPjxZZWFyPjIwMjM8L1llYXI+PFJl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</w:fldData>
        </w:fldChar>
      </w:r>
      <w:r w:rsidR="00C6363E">
        <w:rPr>
          <w:rFonts w:eastAsia="Calibri" w:cstheme="minorHAnsi"/>
          <w:lang w:val="en-CA"/>
        </w:rPr>
        <w:instrText xml:space="preserve"> ADDIN EN.CITE </w:instrText>
      </w:r>
      <w:r w:rsidR="00C6363E">
        <w:rPr>
          <w:rFonts w:eastAsia="Calibri" w:cstheme="minorHAnsi"/>
          <w:lang w:val="en-CA"/>
        </w:rPr>
        <w:fldChar w:fldCharType="begin">
          <w:fldData xml:space="preserve">PEVuZE5vdGU+PENpdGU+PEF1dGhvcj5Db2hlbjwvQXV0aG9yPjxZZWFyPjIwMjM8L1llYXI+PFJl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</w:fldData>
        </w:fldChar>
      </w:r>
      <w:r w:rsidR="00C6363E">
        <w:rPr>
          <w:rFonts w:eastAsia="Calibri" w:cstheme="minorHAnsi"/>
          <w:lang w:val="en-CA"/>
        </w:rPr>
        <w:instrText xml:space="preserve"> ADDIN EN.CITE.DATA </w:instrText>
      </w:r>
      <w:r w:rsidR="00C6363E">
        <w:rPr>
          <w:rFonts w:eastAsia="Calibri" w:cstheme="minorHAnsi"/>
          <w:lang w:val="en-CA"/>
        </w:rPr>
      </w:r>
      <w:r w:rsidR="00C6363E">
        <w:rPr>
          <w:rFonts w:eastAsia="Calibri" w:cstheme="minorHAnsi"/>
          <w:lang w:val="en-CA"/>
        </w:rPr>
        <w:fldChar w:fldCharType="end"/>
      </w:r>
      <w:r w:rsidR="00C6363E">
        <w:rPr>
          <w:rFonts w:eastAsia="Calibri" w:cstheme="minorHAnsi"/>
          <w:lang w:val="en-CA"/>
        </w:rPr>
      </w:r>
      <w:r w:rsidR="00C6363E">
        <w:rPr>
          <w:rFonts w:eastAsia="Calibri" w:cstheme="minorHAnsi"/>
          <w:lang w:val="en-CA"/>
        </w:rPr>
        <w:fldChar w:fldCharType="separate"/>
      </w:r>
      <w:r w:rsidR="00C6363E">
        <w:rPr>
          <w:rFonts w:eastAsia="Calibri" w:cstheme="minorHAnsi"/>
          <w:noProof/>
          <w:lang w:val="en-CA"/>
        </w:rPr>
        <w:t>[23-25]</w:t>
      </w:r>
      <w:r w:rsidR="00C6363E">
        <w:rPr>
          <w:rFonts w:eastAsia="Calibri" w:cstheme="minorHAnsi"/>
          <w:lang w:val="en-CA"/>
        </w:rPr>
        <w:fldChar w:fldCharType="end"/>
      </w:r>
      <w:r w:rsidR="00B91818">
        <w:rPr>
          <w:rFonts w:eastAsia="Calibri" w:cstheme="minorHAnsi"/>
          <w:lang w:val="en-CA"/>
        </w:rPr>
        <w:t>)</w:t>
      </w:r>
      <w:r w:rsidR="008333B1">
        <w:rPr>
          <w:rFonts w:eastAsia="Calibri" w:cstheme="minorHAnsi"/>
          <w:lang w:val="en-CA"/>
        </w:rPr>
        <w:t xml:space="preserve"> </w:t>
      </w:r>
      <w:r w:rsidR="0060680E">
        <w:rPr>
          <w:rFonts w:eastAsia="Calibri" w:cstheme="minorHAnsi"/>
          <w:lang w:val="en-CA"/>
        </w:rPr>
        <w:t xml:space="preserve">(rather than </w:t>
      </w:r>
      <w:r w:rsidR="00096216">
        <w:rPr>
          <w:rFonts w:eastAsia="Calibri" w:cstheme="minorHAnsi"/>
          <w:lang w:val="en-CA"/>
        </w:rPr>
        <w:t>both combined</w:t>
      </w:r>
      <w:r w:rsidR="0060680E">
        <w:rPr>
          <w:rFonts w:eastAsia="Calibri" w:cstheme="minorHAnsi"/>
          <w:lang w:val="en-CA"/>
        </w:rPr>
        <w:t xml:space="preserve">) </w:t>
      </w:r>
      <w:r w:rsidR="008333B1">
        <w:rPr>
          <w:rFonts w:eastAsia="Calibri" w:cstheme="minorHAnsi"/>
          <w:lang w:val="en-CA"/>
        </w:rPr>
        <w:t>and</w:t>
      </w:r>
      <w:r w:rsidR="00096216">
        <w:rPr>
          <w:rFonts w:eastAsia="Calibri" w:cstheme="minorHAnsi"/>
          <w:lang w:val="en-CA"/>
        </w:rPr>
        <w:t xml:space="preserve"> </w:t>
      </w:r>
      <w:r w:rsidR="00201B88">
        <w:rPr>
          <w:rFonts w:eastAsia="Calibri" w:cstheme="minorHAnsi"/>
          <w:lang w:val="en-CA"/>
        </w:rPr>
        <w:t>have</w:t>
      </w:r>
      <w:r w:rsidR="00E54D28">
        <w:rPr>
          <w:rFonts w:eastAsia="Calibri" w:cstheme="minorHAnsi"/>
          <w:lang w:val="en-CA"/>
        </w:rPr>
        <w:t xml:space="preserve"> not </w:t>
      </w:r>
      <w:r w:rsidR="00201B88">
        <w:rPr>
          <w:rFonts w:eastAsia="Calibri" w:cstheme="minorHAnsi"/>
          <w:lang w:val="en-CA"/>
        </w:rPr>
        <w:t xml:space="preserve">prioritised </w:t>
      </w:r>
      <w:r w:rsidR="00E8125D">
        <w:rPr>
          <w:rFonts w:eastAsia="Calibri" w:cstheme="minorHAnsi"/>
          <w:lang w:val="en-CA"/>
        </w:rPr>
        <w:t>consider</w:t>
      </w:r>
      <w:r w:rsidR="00201B88">
        <w:rPr>
          <w:rFonts w:eastAsia="Calibri" w:cstheme="minorHAnsi"/>
          <w:lang w:val="en-CA"/>
        </w:rPr>
        <w:t>ation of</w:t>
      </w:r>
      <w:r w:rsidR="00E54D28">
        <w:rPr>
          <w:rFonts w:eastAsia="Calibri" w:cstheme="minorHAnsi"/>
          <w:lang w:val="en-CA"/>
        </w:rPr>
        <w:t xml:space="preserve"> </w:t>
      </w:r>
      <w:r w:rsidR="008333B1">
        <w:rPr>
          <w:rFonts w:eastAsia="Calibri" w:cstheme="minorHAnsi"/>
          <w:lang w:val="en-CA"/>
        </w:rPr>
        <w:t xml:space="preserve">contextual factors impacting on how </w:t>
      </w:r>
      <w:r w:rsidR="0004100A">
        <w:rPr>
          <w:rFonts w:eastAsia="Calibri" w:cstheme="minorHAnsi"/>
          <w:lang w:val="en-CA"/>
        </w:rPr>
        <w:t xml:space="preserve">psychological ill-health develops or </w:t>
      </w:r>
      <w:r w:rsidR="00096216">
        <w:rPr>
          <w:rFonts w:eastAsia="Calibri" w:cstheme="minorHAnsi"/>
          <w:lang w:val="en-CA"/>
        </w:rPr>
        <w:t>how</w:t>
      </w:r>
      <w:r w:rsidR="008333B1">
        <w:rPr>
          <w:rFonts w:eastAsia="Calibri" w:cstheme="minorHAnsi"/>
          <w:lang w:val="en-CA"/>
        </w:rPr>
        <w:t xml:space="preserve"> an intervention works or not</w:t>
      </w:r>
      <w:r w:rsidR="00C6363E">
        <w:rPr>
          <w:rFonts w:eastAsia="Calibri" w:cstheme="minorHAnsi"/>
          <w:lang w:val="en-CA"/>
        </w:rPr>
        <w:fldChar w:fldCharType="begin"/>
      </w:r>
      <w:r w:rsidR="00C6363E">
        <w:rPr>
          <w:rFonts w:eastAsia="Calibri" w:cstheme="minorHAnsi"/>
          <w:lang w:val="en-CA"/>
        </w:rPr>
        <w:instrText xml:space="preserve"> ADDIN EN.CITE &lt;EndNote&gt;&lt;Cite&gt;&lt;Author&gt;Kinman&lt;/Author&gt;&lt;Year&gt;2020&lt;/Year&gt;&lt;RecNum&gt;76&lt;/RecNum&gt;&lt;DisplayText&gt;[16]&lt;/DisplayText&gt;&lt;record&gt;&lt;rec-number&gt;76&lt;/rec-number&gt;&lt;foreign-keys&gt;&lt;key app="EN" db-id="ddsrss5fwwt9s9efafpp952zrvzxad0zvxp0" timestamp="0"&gt;76&lt;/key&gt;&lt;/foreign-keys&gt;&lt;ref-type name="Report"&gt;27&lt;/ref-type&gt;&lt;contributors&gt;&lt;authors&gt;&lt;author&gt;Kinman, G.&lt;/author&gt;&lt;author&gt;Teoh, K.&lt;/author&gt;&lt;author&gt;Harriss, A.&lt;/author&gt;&lt;/authors&gt;&lt;/contributors&gt;&lt;titles&gt;&lt;title&gt;The Mental Health and Wellbeing of Nurses and Midwives in the United Kingdom. &lt;/title&gt;&lt;/titles&gt;&lt;dates&gt;&lt;year&gt;2020&lt;/year&gt;&lt;/dates&gt;&lt;publisher&gt;Society of Occupational Medicine&lt;/publisher&gt;&lt;urls&gt;&lt;related-urls&gt;&lt;url&gt;https://www.som.org.uk/sites/som.org.uk/files/The_Mental_Health_and_Wellbeing_of_Nurses_and_Midwives_in_the_United_Kingdom.pdf&lt;/url&gt;&lt;/related-urls&gt;&lt;/urls&gt;&lt;access-date&gt;7th September 2022&lt;/access-date&gt;&lt;/record&gt;&lt;/Cite&gt;&lt;/EndNote&gt;</w:instrText>
      </w:r>
      <w:r w:rsidR="00C6363E">
        <w:rPr>
          <w:rFonts w:eastAsia="Calibri" w:cstheme="minorHAnsi"/>
          <w:lang w:val="en-CA"/>
        </w:rPr>
        <w:fldChar w:fldCharType="separate"/>
      </w:r>
      <w:r w:rsidR="00C6363E">
        <w:rPr>
          <w:rFonts w:eastAsia="Calibri" w:cstheme="minorHAnsi"/>
          <w:noProof/>
          <w:lang w:val="en-CA"/>
        </w:rPr>
        <w:t>[16]</w:t>
      </w:r>
      <w:r w:rsidR="00C6363E">
        <w:rPr>
          <w:rFonts w:eastAsia="Calibri" w:cstheme="minorHAnsi"/>
          <w:lang w:val="en-CA"/>
        </w:rPr>
        <w:fldChar w:fldCharType="end"/>
      </w:r>
      <w:r w:rsidR="00F74F42">
        <w:rPr>
          <w:rFonts w:eastAsia="Calibri" w:cstheme="minorHAnsi"/>
          <w:lang w:val="en-CA"/>
        </w:rPr>
        <w:t xml:space="preserve">. </w:t>
      </w:r>
      <w:r w:rsidR="00912741">
        <w:rPr>
          <w:rFonts w:eastAsia="Calibri" w:cstheme="minorHAnsi"/>
          <w:lang w:val="en-CA"/>
        </w:rPr>
        <w:t xml:space="preserve">A realist synthesis </w:t>
      </w:r>
      <w:r w:rsidR="00131EBE">
        <w:rPr>
          <w:rFonts w:eastAsia="Calibri" w:cstheme="minorHAnsi"/>
          <w:lang w:val="en-CA"/>
        </w:rPr>
        <w:t xml:space="preserve">places context centre-stage, </w:t>
      </w:r>
      <w:r w:rsidR="00BD6141">
        <w:rPr>
          <w:rFonts w:eastAsia="Calibri" w:cstheme="minorHAnsi"/>
          <w:lang w:val="en-CA"/>
        </w:rPr>
        <w:t>to</w:t>
      </w:r>
      <w:r w:rsidR="00EF37B8">
        <w:rPr>
          <w:rFonts w:eastAsia="Calibri" w:cstheme="minorHAnsi"/>
          <w:lang w:val="en-CA"/>
        </w:rPr>
        <w:t xml:space="preserve"> </w:t>
      </w:r>
      <w:r w:rsidR="00D5305C">
        <w:rPr>
          <w:rFonts w:eastAsia="Calibri" w:cstheme="minorHAnsi"/>
          <w:lang w:val="en-CA"/>
        </w:rPr>
        <w:t xml:space="preserve">take account of </w:t>
      </w:r>
      <w:r w:rsidR="00DB10B6" w:rsidRPr="00DB10B6">
        <w:rPr>
          <w:rFonts w:eastAsia="Calibri" w:cstheme="minorHAnsi"/>
          <w:lang w:val="en-CA"/>
        </w:rPr>
        <w:t xml:space="preserve">organisational and structural contexts (e.g., </w:t>
      </w:r>
      <w:r w:rsidR="00F76155">
        <w:rPr>
          <w:rFonts w:eastAsia="Calibri" w:cstheme="minorHAnsi"/>
          <w:lang w:val="en-CA"/>
        </w:rPr>
        <w:t>specialty, setting</w:t>
      </w:r>
      <w:r w:rsidR="00096216">
        <w:rPr>
          <w:rFonts w:eastAsia="Calibri" w:cstheme="minorHAnsi"/>
          <w:lang w:val="en-CA"/>
        </w:rPr>
        <w:t xml:space="preserve">, </w:t>
      </w:r>
      <w:r w:rsidR="00096216">
        <w:rPr>
          <w:rFonts w:ascii="Calibri" w:hAnsi="Calibri" w:cs="Calibri"/>
          <w:color w:val="000000"/>
        </w:rPr>
        <w:t>culture and policies, economic</w:t>
      </w:r>
      <w:r w:rsidR="00EF37B8" w:rsidRPr="008226C4">
        <w:rPr>
          <w:rFonts w:ascii="Calibri" w:hAnsi="Calibri"/>
          <w:color w:val="000000"/>
        </w:rPr>
        <w:t xml:space="preserve"> and</w:t>
      </w:r>
      <w:r w:rsidR="00912741" w:rsidRPr="008226C4">
        <w:rPr>
          <w:rFonts w:ascii="Calibri" w:hAnsi="Calibri"/>
          <w:color w:val="000000"/>
        </w:rPr>
        <w:t xml:space="preserve"> </w:t>
      </w:r>
      <w:r w:rsidR="00096216">
        <w:rPr>
          <w:rFonts w:ascii="Calibri" w:hAnsi="Calibri" w:cs="Calibri"/>
          <w:color w:val="000000"/>
        </w:rPr>
        <w:t>wider societal factors</w:t>
      </w:r>
      <w:r w:rsidR="00AC70B3">
        <w:rPr>
          <w:rFonts w:ascii="Calibri" w:hAnsi="Calibri" w:cs="Calibri"/>
          <w:color w:val="000000"/>
        </w:rPr>
        <w:fldChar w:fldCharType="begin"/>
      </w:r>
      <w:r w:rsidR="00C6363E">
        <w:rPr>
          <w:rFonts w:ascii="Calibri" w:hAnsi="Calibri" w:cs="Calibri"/>
          <w:color w:val="000000"/>
        </w:rPr>
        <w:instrText xml:space="preserve"> ADDIN EN.CITE &lt;EndNote&gt;&lt;Cite&gt;&lt;Author&gt;Greenhalgh&lt;/Author&gt;&lt;Year&gt;2022&lt;/Year&gt;&lt;RecNum&gt;362&lt;/RecNum&gt;&lt;DisplayText&gt;[26]&lt;/DisplayText&gt;&lt;record&gt;&lt;rec-number&gt;362&lt;/rec-number&gt;&lt;foreign-keys&gt;&lt;key app="EN" db-id="ddsrss5fwwt9s9efafpp952zrvzxad0zvxp0" timestamp="1700751496"&gt;362&lt;/key&gt;&lt;/foreign-keys&gt;&lt;ref-type name="Journal Article"&gt;17&lt;/ref-type&gt;&lt;contributors&gt;&lt;authors&gt;&lt;author&gt;Greenhalgh, J&lt;/author&gt;&lt;author&gt;Manzano, A&lt;/author&gt;&lt;/authors&gt;&lt;/contributors&gt;&lt;titles&gt;&lt;title&gt;Understanding &amp;apos;context&amp;apos; in realist evaluation and synthesis&lt;/title&gt;&lt;secondary-title&gt;International Journal of Social Research Methodology&lt;/secondary-title&gt;&lt;/titles&gt;&lt;periodical&gt;&lt;full-title&gt;International Journal of Social Research Methodology&lt;/full-title&gt;&lt;/periodical&gt;&lt;pages&gt;583-595&lt;/pages&gt;&lt;volume&gt;25&lt;/volume&gt;&lt;number&gt;5&lt;/number&gt;&lt;dates&gt;&lt;year&gt;2022&lt;/year&gt;&lt;/dates&gt;&lt;urls&gt;&lt;/urls&gt;&lt;electronic-resource-num&gt;10.1080/13645579.2021.1918484&lt;/electronic-resource-num&gt;&lt;/record&gt;&lt;/Cite&gt;&lt;/EndNote&gt;</w:instrText>
      </w:r>
      <w:r w:rsidR="00AC70B3">
        <w:rPr>
          <w:rFonts w:ascii="Calibri" w:hAnsi="Calibri" w:cs="Calibri"/>
          <w:color w:val="000000"/>
        </w:rPr>
        <w:fldChar w:fldCharType="separate"/>
      </w:r>
      <w:r w:rsidR="00C6363E">
        <w:rPr>
          <w:rFonts w:ascii="Calibri" w:hAnsi="Calibri" w:cs="Calibri"/>
          <w:noProof/>
          <w:color w:val="000000"/>
        </w:rPr>
        <w:t>[26]</w:t>
      </w:r>
      <w:r w:rsidR="00AC70B3">
        <w:rPr>
          <w:rFonts w:ascii="Calibri" w:hAnsi="Calibri" w:cs="Calibri"/>
          <w:color w:val="000000"/>
        </w:rPr>
        <w:fldChar w:fldCharType="end"/>
      </w:r>
      <w:r w:rsidR="00DB10B6" w:rsidRPr="00DB10B6">
        <w:rPr>
          <w:rFonts w:eastAsia="Calibri" w:cstheme="minorHAnsi"/>
          <w:lang w:val="en-CA"/>
        </w:rPr>
        <w:t>)</w:t>
      </w:r>
      <w:r w:rsidR="00EF37B8">
        <w:rPr>
          <w:rFonts w:eastAsia="Calibri" w:cstheme="minorHAnsi"/>
          <w:lang w:val="en-CA"/>
        </w:rPr>
        <w:t xml:space="preserve"> </w:t>
      </w:r>
      <w:r w:rsidR="00C26D17">
        <w:rPr>
          <w:rFonts w:eastAsia="Calibri" w:cstheme="minorHAnsi"/>
          <w:lang w:val="en-CA"/>
        </w:rPr>
        <w:t>and</w:t>
      </w:r>
      <w:r w:rsidR="00912741">
        <w:rPr>
          <w:rFonts w:eastAsia="Calibri" w:cstheme="minorHAnsi"/>
          <w:lang w:val="en-CA"/>
        </w:rPr>
        <w:t xml:space="preserve"> explore</w:t>
      </w:r>
      <w:r w:rsidR="00DB10B6" w:rsidRPr="00DB10B6">
        <w:rPr>
          <w:rFonts w:eastAsia="Calibri" w:cstheme="minorHAnsi"/>
          <w:lang w:val="en-CA"/>
        </w:rPr>
        <w:t xml:space="preserve"> profession</w:t>
      </w:r>
      <w:r w:rsidR="00912741">
        <w:rPr>
          <w:rFonts w:eastAsia="Calibri" w:cstheme="minorHAnsi"/>
          <w:lang w:val="en-CA"/>
        </w:rPr>
        <w:t>-</w:t>
      </w:r>
      <w:r w:rsidR="00DB10B6" w:rsidRPr="00DB10B6">
        <w:rPr>
          <w:rFonts w:eastAsia="Calibri" w:cstheme="minorHAnsi"/>
          <w:lang w:val="en-CA"/>
        </w:rPr>
        <w:t xml:space="preserve">specific working practices (e.g. shift work, team or </w:t>
      </w:r>
      <w:r w:rsidR="00601071" w:rsidRPr="00DB10B6">
        <w:rPr>
          <w:rFonts w:eastAsia="Calibri" w:cstheme="minorHAnsi"/>
          <w:lang w:val="en-CA"/>
        </w:rPr>
        <w:t>lone working</w:t>
      </w:r>
      <w:r w:rsidR="00DB10B6" w:rsidRPr="00DB10B6">
        <w:rPr>
          <w:rFonts w:eastAsia="Calibri" w:cstheme="minorHAnsi"/>
          <w:lang w:val="en-CA"/>
        </w:rPr>
        <w:t xml:space="preserve">) </w:t>
      </w:r>
      <w:r w:rsidR="004E3728">
        <w:rPr>
          <w:rFonts w:eastAsia="Calibri" w:cstheme="minorHAnsi"/>
          <w:lang w:val="en-CA"/>
        </w:rPr>
        <w:t xml:space="preserve">and </w:t>
      </w:r>
      <w:r w:rsidR="00912741" w:rsidRPr="00DB10B6">
        <w:rPr>
          <w:rFonts w:eastAsia="Calibri" w:cstheme="minorHAnsi"/>
          <w:lang w:val="en-CA"/>
        </w:rPr>
        <w:t xml:space="preserve">similarities and </w:t>
      </w:r>
      <w:r w:rsidR="00DB10B6" w:rsidRPr="00DB10B6">
        <w:rPr>
          <w:rFonts w:eastAsia="Calibri" w:cstheme="minorHAnsi"/>
          <w:lang w:val="en-CA"/>
        </w:rPr>
        <w:t xml:space="preserve">differences in </w:t>
      </w:r>
      <w:r w:rsidR="00DB10B6" w:rsidRPr="00DB10B6">
        <w:rPr>
          <w:rFonts w:cstheme="minorHAnsi"/>
        </w:rPr>
        <w:t>o</w:t>
      </w:r>
      <w:r w:rsidR="00DB10B6" w:rsidRPr="00DB10B6">
        <w:rPr>
          <w:rFonts w:cstheme="minorHAnsi"/>
          <w:color w:val="2A2A2A"/>
          <w:shd w:val="clear" w:color="auto" w:fill="FFFFFF"/>
        </w:rPr>
        <w:t>rganisational factors,</w:t>
      </w:r>
      <w:r w:rsidR="00DB10B6" w:rsidRPr="00DB10B6">
        <w:t xml:space="preserve"> </w:t>
      </w:r>
      <w:r w:rsidR="00DB10B6" w:rsidRPr="00DB10B6">
        <w:rPr>
          <w:rFonts w:eastAsia="Calibri" w:cstheme="minorHAnsi"/>
          <w:lang w:val="en-CA"/>
        </w:rPr>
        <w:t>context and working practices (</w:t>
      </w:r>
      <w:r w:rsidR="00D5305C">
        <w:rPr>
          <w:rFonts w:eastAsia="Calibri" w:cstheme="minorHAnsi"/>
          <w:lang w:val="en-CA"/>
        </w:rPr>
        <w:t>which we call “</w:t>
      </w:r>
      <w:r w:rsidR="00DB10B6" w:rsidRPr="00DB10B6">
        <w:rPr>
          <w:rFonts w:eastAsia="Calibri" w:cstheme="minorHAnsi"/>
          <w:lang w:val="en-CA"/>
        </w:rPr>
        <w:t>service architecture</w:t>
      </w:r>
      <w:r w:rsidR="00046C5D">
        <w:rPr>
          <w:rFonts w:eastAsia="Calibri" w:cstheme="minorHAnsi"/>
          <w:lang w:val="en-CA"/>
        </w:rPr>
        <w:t>”</w:t>
      </w:r>
      <w:r w:rsidR="00046C5D" w:rsidRPr="00DB10B6">
        <w:rPr>
          <w:rFonts w:eastAsia="Calibri" w:cstheme="minorHAnsi"/>
          <w:lang w:val="en-CA"/>
        </w:rPr>
        <w:t>)</w:t>
      </w:r>
      <w:r w:rsidR="00046C5D">
        <w:rPr>
          <w:rFonts w:eastAsia="Calibri" w:cstheme="minorHAnsi"/>
          <w:lang w:val="en-CA"/>
        </w:rPr>
        <w:t>.</w:t>
      </w:r>
      <w:r w:rsidR="00046C5D" w:rsidRPr="00DB10B6">
        <w:rPr>
          <w:rFonts w:eastAsia="Calibri" w:cstheme="minorHAnsi"/>
          <w:lang w:val="en-CA"/>
        </w:rPr>
        <w:t xml:space="preserve"> </w:t>
      </w:r>
      <w:r w:rsidR="00046C5D">
        <w:rPr>
          <w:rFonts w:eastAsia="Calibri" w:cstheme="minorHAnsi"/>
          <w:lang w:val="en-CA"/>
        </w:rPr>
        <w:t>E</w:t>
      </w:r>
      <w:r w:rsidR="00671B67">
        <w:rPr>
          <w:rFonts w:eastAsia="Calibri" w:cstheme="minorHAnsi"/>
          <w:lang w:val="en-CA"/>
        </w:rPr>
        <w:t xml:space="preserve">xploring tensions between different aspects of work for healthcare employees, </w:t>
      </w:r>
      <w:r w:rsidR="00DB10B6" w:rsidRPr="00DB10B6">
        <w:rPr>
          <w:rFonts w:eastAsia="Calibri" w:cstheme="minorHAnsi"/>
          <w:lang w:val="en-CA"/>
        </w:rPr>
        <w:t xml:space="preserve">we </w:t>
      </w:r>
      <w:r w:rsidR="00912741">
        <w:rPr>
          <w:rFonts w:eastAsia="Calibri" w:cstheme="minorHAnsi"/>
          <w:lang w:val="en-CA"/>
        </w:rPr>
        <w:t>were able to</w:t>
      </w:r>
      <w:r w:rsidR="006120F4">
        <w:rPr>
          <w:rFonts w:eastAsia="Calibri" w:cstheme="minorHAnsi"/>
          <w:lang w:val="en-CA"/>
        </w:rPr>
        <w:t xml:space="preserve"> develop programme theory to</w:t>
      </w:r>
      <w:r w:rsidR="00912741">
        <w:rPr>
          <w:rFonts w:eastAsia="Calibri" w:cstheme="minorHAnsi"/>
          <w:lang w:val="en-CA"/>
        </w:rPr>
        <w:t xml:space="preserve"> </w:t>
      </w:r>
      <w:r w:rsidR="000B5460">
        <w:rPr>
          <w:rFonts w:eastAsia="Calibri" w:cstheme="minorHAnsi"/>
          <w:lang w:val="en-CA"/>
        </w:rPr>
        <w:t>expl</w:t>
      </w:r>
      <w:r w:rsidR="007A1C69">
        <w:rPr>
          <w:rFonts w:eastAsia="Calibri" w:cstheme="minorHAnsi"/>
          <w:lang w:val="en-CA"/>
        </w:rPr>
        <w:t>ain</w:t>
      </w:r>
      <w:r w:rsidR="000B5460">
        <w:rPr>
          <w:rFonts w:eastAsia="Calibri" w:cstheme="minorHAnsi"/>
          <w:lang w:val="en-CA"/>
        </w:rPr>
        <w:t xml:space="preserve"> </w:t>
      </w:r>
      <w:r w:rsidR="00DB10B6" w:rsidRPr="00DB10B6">
        <w:rPr>
          <w:rFonts w:eastAsia="Calibri" w:cstheme="minorHAnsi"/>
          <w:lang w:val="en-CA"/>
        </w:rPr>
        <w:t xml:space="preserve">how these might influence the development of psychological ill-health and the uptake and success of interventions aimed at supporting psychological wellness. </w:t>
      </w:r>
      <w:r w:rsidR="002F2A58">
        <w:rPr>
          <w:rFonts w:eastAsia="Calibri" w:cstheme="minorHAnsi"/>
          <w:lang w:val="en-CA"/>
        </w:rPr>
        <w:t xml:space="preserve"> See Box 1 for a glossary of terms.</w:t>
      </w:r>
    </w:p>
    <w:p w14:paraId="44F282A6" w14:textId="77777777" w:rsidR="005D0C6B" w:rsidRDefault="005D0C6B">
      <w:pPr>
        <w:rPr>
          <w:b/>
          <w:bCs/>
        </w:rPr>
      </w:pPr>
      <w:r>
        <w:rPr>
          <w:b/>
          <w:bCs/>
        </w:rPr>
        <w:br w:type="page"/>
      </w:r>
    </w:p>
    <w:p w14:paraId="0CDF0D98" w14:textId="31A93F6A" w:rsidR="00532B06" w:rsidRPr="0005279C" w:rsidRDefault="00532B06" w:rsidP="00532B06">
      <w:pPr>
        <w:rPr>
          <w:b/>
          <w:bCs/>
        </w:rPr>
      </w:pPr>
      <w:r w:rsidRPr="0005279C">
        <w:rPr>
          <w:b/>
          <w:bCs/>
        </w:rPr>
        <w:lastRenderedPageBreak/>
        <w:t>Box 1: Glossary</w:t>
      </w:r>
      <w:r>
        <w:rPr>
          <w:b/>
          <w:bCs/>
        </w:rPr>
        <w:t xml:space="preserve"> of Terms</w:t>
      </w:r>
    </w:p>
    <w:p w14:paraId="6419320B" w14:textId="77777777" w:rsidR="00532B06" w:rsidRPr="0005279C" w:rsidRDefault="00532B06" w:rsidP="00532B06">
      <w:pPr>
        <w:pBdr>
          <w:top w:val="single" w:sz="4" w:space="1" w:color="auto"/>
          <w:left w:val="single" w:sz="4" w:space="4" w:color="auto"/>
          <w:bottom w:val="single" w:sz="4" w:space="1" w:color="auto"/>
          <w:right w:val="single" w:sz="4" w:space="4" w:color="auto"/>
        </w:pBdr>
        <w:spacing w:after="0" w:line="240" w:lineRule="auto"/>
        <w:rPr>
          <w:rFonts w:cstheme="minorHAnsi"/>
          <w:bCs/>
          <w:sz w:val="20"/>
          <w:szCs w:val="20"/>
        </w:rPr>
      </w:pPr>
      <w:r w:rsidRPr="0005279C">
        <w:rPr>
          <w:rFonts w:cstheme="minorHAnsi"/>
          <w:b/>
          <w:bCs/>
          <w:sz w:val="20"/>
          <w:szCs w:val="20"/>
        </w:rPr>
        <w:t xml:space="preserve">Appraisal journalling: </w:t>
      </w:r>
      <w:r w:rsidRPr="0005279C">
        <w:rPr>
          <w:rFonts w:cstheme="minorHAnsi"/>
          <w:bCs/>
          <w:sz w:val="20"/>
          <w:szCs w:val="20"/>
        </w:rPr>
        <w:t>Creation of journal entries for each paper that addresses (a) the important insights described or inspired from the document in relation to the overall analysis and (b) team member journal-on-journaling to build co-productive analysis.</w:t>
      </w:r>
    </w:p>
    <w:p w14:paraId="35A1C82F" w14:textId="77777777" w:rsidR="00532B06" w:rsidRPr="0005279C" w:rsidRDefault="00532B06" w:rsidP="00532B06">
      <w:pPr>
        <w:pBdr>
          <w:top w:val="single" w:sz="4" w:space="1" w:color="auto"/>
          <w:left w:val="single" w:sz="4" w:space="4" w:color="auto"/>
          <w:bottom w:val="single" w:sz="4" w:space="1" w:color="auto"/>
          <w:right w:val="single" w:sz="4" w:space="4" w:color="auto"/>
        </w:pBdr>
        <w:spacing w:after="0" w:line="240" w:lineRule="auto"/>
        <w:rPr>
          <w:rFonts w:cstheme="minorHAnsi"/>
          <w:bCs/>
          <w:sz w:val="20"/>
          <w:szCs w:val="20"/>
        </w:rPr>
      </w:pPr>
    </w:p>
    <w:p w14:paraId="1A89740A" w14:textId="77777777" w:rsidR="00532B06" w:rsidRPr="0005279C" w:rsidRDefault="00532B06" w:rsidP="00532B06">
      <w:pPr>
        <w:pBdr>
          <w:top w:val="single" w:sz="4" w:space="1" w:color="auto"/>
          <w:left w:val="single" w:sz="4" w:space="4" w:color="auto"/>
          <w:bottom w:val="single" w:sz="4" w:space="1" w:color="auto"/>
          <w:right w:val="single" w:sz="4" w:space="4" w:color="auto"/>
        </w:pBdr>
        <w:spacing w:after="0" w:line="240" w:lineRule="auto"/>
        <w:rPr>
          <w:rFonts w:cstheme="minorHAnsi"/>
          <w:sz w:val="20"/>
          <w:szCs w:val="20"/>
        </w:rPr>
      </w:pPr>
      <w:r w:rsidRPr="0005279C">
        <w:rPr>
          <w:rFonts w:cstheme="minorHAnsi"/>
          <w:b/>
          <w:bCs/>
          <w:sz w:val="20"/>
          <w:szCs w:val="20"/>
        </w:rPr>
        <w:t>COVID-19:</w:t>
      </w:r>
      <w:r w:rsidRPr="0005279C">
        <w:rPr>
          <w:rFonts w:cstheme="minorHAnsi"/>
          <w:sz w:val="20"/>
          <w:szCs w:val="20"/>
        </w:rPr>
        <w:t xml:space="preserve"> </w:t>
      </w:r>
      <w:r w:rsidRPr="0005279C">
        <w:rPr>
          <w:sz w:val="20"/>
          <w:szCs w:val="20"/>
        </w:rPr>
        <w:t>A highly contagious respiratory disease caused by the SARS-CoV-2 virus (severe acute respiratory syndrome coronavirus 2).  The disease SARS-CoV-2 causes is called coronavirus disease 2019 (COVID-19).</w:t>
      </w:r>
    </w:p>
    <w:p w14:paraId="2635699E"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color w:val="000000"/>
          <w:sz w:val="20"/>
          <w:szCs w:val="20"/>
        </w:rPr>
      </w:pPr>
    </w:p>
    <w:p w14:paraId="6A219EE6"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color w:val="000000"/>
          <w:sz w:val="20"/>
          <w:szCs w:val="20"/>
        </w:rPr>
      </w:pPr>
      <w:r w:rsidRPr="0005279C">
        <w:rPr>
          <w:rFonts w:cstheme="minorHAnsi"/>
          <w:b/>
          <w:bCs/>
          <w:color w:val="000000"/>
          <w:sz w:val="20"/>
          <w:szCs w:val="20"/>
        </w:rPr>
        <w:t>Context–mechanism–outcome configurations (</w:t>
      </w:r>
      <w:proofErr w:type="spellStart"/>
      <w:r w:rsidRPr="0005279C">
        <w:rPr>
          <w:rFonts w:cstheme="minorHAnsi"/>
          <w:b/>
          <w:bCs/>
          <w:color w:val="000000"/>
          <w:sz w:val="20"/>
          <w:szCs w:val="20"/>
        </w:rPr>
        <w:t>CMOcs</w:t>
      </w:r>
      <w:proofErr w:type="spellEnd"/>
      <w:r w:rsidRPr="0005279C">
        <w:rPr>
          <w:rFonts w:cstheme="minorHAnsi"/>
          <w:b/>
          <w:bCs/>
          <w:color w:val="000000"/>
          <w:sz w:val="20"/>
          <w:szCs w:val="20"/>
        </w:rPr>
        <w:t>):</w:t>
      </w:r>
      <w:r w:rsidRPr="0005279C">
        <w:rPr>
          <w:rFonts w:cstheme="minorHAnsi"/>
          <w:color w:val="000000"/>
          <w:sz w:val="20"/>
          <w:szCs w:val="20"/>
        </w:rPr>
        <w:t xml:space="preserve">  Relationships between the building blocks of realist analysis (i.e. how mechanisms are triggered under specific contexts to cause </w:t>
      </w:r>
      <w:proofErr w:type="gramStart"/>
      <w:r w:rsidRPr="0005279C">
        <w:rPr>
          <w:rFonts w:cstheme="minorHAnsi"/>
          <w:color w:val="000000"/>
          <w:sz w:val="20"/>
          <w:szCs w:val="20"/>
        </w:rPr>
        <w:t>particular outcomes</w:t>
      </w:r>
      <w:proofErr w:type="gramEnd"/>
      <w:r w:rsidRPr="0005279C">
        <w:rPr>
          <w:rFonts w:cstheme="minorHAnsi"/>
          <w:color w:val="000000"/>
          <w:sz w:val="20"/>
          <w:szCs w:val="20"/>
        </w:rPr>
        <w:t>).</w:t>
      </w:r>
    </w:p>
    <w:p w14:paraId="26D9C8DB"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color w:val="000000"/>
          <w:sz w:val="20"/>
          <w:szCs w:val="20"/>
        </w:rPr>
      </w:pPr>
    </w:p>
    <w:p w14:paraId="0BFB313C"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color w:val="000000"/>
          <w:sz w:val="20"/>
          <w:szCs w:val="20"/>
        </w:rPr>
      </w:pPr>
      <w:r w:rsidRPr="0005279C">
        <w:rPr>
          <w:rFonts w:cstheme="minorHAnsi"/>
          <w:b/>
          <w:bCs/>
          <w:color w:val="000000"/>
          <w:sz w:val="20"/>
          <w:szCs w:val="20"/>
        </w:rPr>
        <w:t>Contexts:</w:t>
      </w:r>
      <w:r w:rsidRPr="0005279C">
        <w:rPr>
          <w:rFonts w:cstheme="minorHAnsi"/>
          <w:color w:val="000000"/>
          <w:sz w:val="20"/>
          <w:szCs w:val="20"/>
        </w:rPr>
        <w:t xml:space="preserve">  Settings, structures, environments, </w:t>
      </w:r>
      <w:proofErr w:type="gramStart"/>
      <w:r w:rsidRPr="0005279C">
        <w:rPr>
          <w:rFonts w:cstheme="minorHAnsi"/>
          <w:color w:val="000000"/>
          <w:sz w:val="20"/>
          <w:szCs w:val="20"/>
        </w:rPr>
        <w:t>conditions</w:t>
      </w:r>
      <w:proofErr w:type="gramEnd"/>
      <w:r w:rsidRPr="0005279C">
        <w:rPr>
          <w:rFonts w:cstheme="minorHAnsi"/>
          <w:color w:val="000000"/>
          <w:sz w:val="20"/>
          <w:szCs w:val="20"/>
        </w:rPr>
        <w:t xml:space="preserve"> or circumstances that trigger behavioural and emotional responses (i.e. mechanisms) in those affected.</w:t>
      </w:r>
    </w:p>
    <w:p w14:paraId="3E9C7CB3"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color w:val="000000"/>
          <w:sz w:val="20"/>
          <w:szCs w:val="20"/>
        </w:rPr>
      </w:pPr>
    </w:p>
    <w:p w14:paraId="1468B7D2" w14:textId="4F892FDE"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color w:val="000000"/>
          <w:sz w:val="20"/>
          <w:szCs w:val="20"/>
        </w:rPr>
      </w:pPr>
      <w:r w:rsidRPr="0005279C">
        <w:rPr>
          <w:rFonts w:cstheme="minorHAnsi"/>
          <w:b/>
          <w:bCs/>
          <w:color w:val="000000"/>
          <w:sz w:val="20"/>
          <w:szCs w:val="20"/>
        </w:rPr>
        <w:t>Mechanisms:</w:t>
      </w:r>
      <w:r w:rsidRPr="0005279C">
        <w:rPr>
          <w:rFonts w:cstheme="minorHAnsi"/>
          <w:color w:val="000000"/>
          <w:sz w:val="20"/>
          <w:szCs w:val="20"/>
        </w:rPr>
        <w:t xml:space="preserve">  The way in which individuals and groups respond to and reason about the resources, opportunities or challenges offered by a particular programme, </w:t>
      </w:r>
      <w:proofErr w:type="gramStart"/>
      <w:r w:rsidRPr="0005279C">
        <w:rPr>
          <w:rFonts w:cstheme="minorHAnsi"/>
          <w:color w:val="000000"/>
          <w:sz w:val="20"/>
          <w:szCs w:val="20"/>
        </w:rPr>
        <w:t>intervention</w:t>
      </w:r>
      <w:proofErr w:type="gramEnd"/>
      <w:r w:rsidRPr="0005279C">
        <w:rPr>
          <w:rFonts w:cstheme="minorHAnsi"/>
          <w:color w:val="000000"/>
          <w:sz w:val="20"/>
          <w:szCs w:val="20"/>
        </w:rPr>
        <w:t xml:space="preserve"> or process. Mechanisms are triggered in specific contexts and lead to changes in behaviour. Consist of the resource offered and the reasoning response to the resource</w:t>
      </w:r>
      <w:r w:rsidR="006C4301">
        <w:rPr>
          <w:rFonts w:cstheme="minorHAnsi"/>
          <w:color w:val="000000"/>
          <w:sz w:val="20"/>
          <w:szCs w:val="20"/>
        </w:rPr>
        <w:fldChar w:fldCharType="begin"/>
      </w:r>
      <w:r w:rsidR="00C6363E">
        <w:rPr>
          <w:rFonts w:cstheme="minorHAnsi"/>
          <w:color w:val="000000"/>
          <w:sz w:val="20"/>
          <w:szCs w:val="20"/>
        </w:rPr>
        <w:instrText xml:space="preserve"> ADDIN EN.CITE &lt;EndNote&gt;&lt;Cite&gt;&lt;Author&gt;Dalkin&lt;/Author&gt;&lt;Year&gt;2015&lt;/Year&gt;&lt;RecNum&gt;171&lt;/RecNum&gt;&lt;DisplayText&gt;[27]&lt;/DisplayText&gt;&lt;record&gt;&lt;rec-number&gt;171&lt;/rec-number&gt;&lt;foreign-keys&gt;&lt;key app="EN" db-id="ddsrss5fwwt9s9efafpp952zrvzxad0zvxp0" timestamp="0"&gt;171&lt;/key&gt;&lt;/foreign-keys&gt;&lt;ref-type name="Journal Article"&gt;17&lt;/ref-type&gt;&lt;contributors&gt;&lt;authors&gt;&lt;author&gt;Dalkin, S.&lt;/author&gt;&lt;author&gt;Greenhalgh, M.&lt;/author&gt;&lt;author&gt;Jones, J.&lt;/author&gt;&lt;author&gt;Cunningham, D.&lt;/author&gt;&lt;author&gt;Lhussier, M.&lt;/author&gt;&lt;/authors&gt;&lt;/contributors&gt;&lt;titles&gt;&lt;title&gt;What’s in a mechanism? Development of a key concept in realist evaluation&lt;/title&gt;&lt;secondary-title&gt;Implementation Science&lt;/secondary-title&gt;&lt;/titles&gt;&lt;pages&gt;49&lt;/pages&gt;&lt;volume&gt;10&lt;/volume&gt;&lt;number&gt;1&lt;/number&gt;&lt;dates&gt;&lt;year&gt;2015&lt;/year&gt;&lt;pub-dates&gt;&lt;date&gt;2015/04/16&lt;/date&gt;&lt;/pub-dates&gt;&lt;/dates&gt;&lt;isbn&gt;1748-5908&lt;/isbn&gt;&lt;urls&gt;&lt;related-urls&gt;&lt;url&gt;https://doi.org/10.1186/s13012-015-0237-x&lt;/url&gt;&lt;/related-urls&gt;&lt;/urls&gt;&lt;electronic-resource-num&gt;10.1186/s13012-015-0237-x&lt;/electronic-resource-num&gt;&lt;/record&gt;&lt;/Cite&gt;&lt;/EndNote&gt;</w:instrText>
      </w:r>
      <w:r w:rsidR="006C4301">
        <w:rPr>
          <w:rFonts w:cstheme="minorHAnsi"/>
          <w:color w:val="000000"/>
          <w:sz w:val="20"/>
          <w:szCs w:val="20"/>
        </w:rPr>
        <w:fldChar w:fldCharType="separate"/>
      </w:r>
      <w:r w:rsidR="00C6363E">
        <w:rPr>
          <w:rFonts w:cstheme="minorHAnsi"/>
          <w:noProof/>
          <w:color w:val="000000"/>
          <w:sz w:val="20"/>
          <w:szCs w:val="20"/>
        </w:rPr>
        <w:t>[27]</w:t>
      </w:r>
      <w:r w:rsidR="006C4301">
        <w:rPr>
          <w:rFonts w:cstheme="minorHAnsi"/>
          <w:color w:val="000000"/>
          <w:sz w:val="20"/>
          <w:szCs w:val="20"/>
        </w:rPr>
        <w:fldChar w:fldCharType="end"/>
      </w:r>
      <w:r w:rsidRPr="0005279C">
        <w:rPr>
          <w:rFonts w:cstheme="minorHAnsi"/>
          <w:color w:val="000000"/>
          <w:sz w:val="20"/>
          <w:szCs w:val="20"/>
        </w:rPr>
        <w:t>.</w:t>
      </w:r>
    </w:p>
    <w:p w14:paraId="1060B022"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color w:val="000000"/>
          <w:sz w:val="20"/>
          <w:szCs w:val="20"/>
        </w:rPr>
      </w:pPr>
    </w:p>
    <w:p w14:paraId="6851CEB5"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color w:val="000000"/>
          <w:sz w:val="20"/>
          <w:szCs w:val="20"/>
        </w:rPr>
      </w:pPr>
      <w:r w:rsidRPr="0005279C">
        <w:rPr>
          <w:rFonts w:cstheme="minorHAnsi"/>
          <w:b/>
          <w:bCs/>
          <w:color w:val="000000"/>
          <w:sz w:val="20"/>
          <w:szCs w:val="20"/>
        </w:rPr>
        <w:t>Outcomes:</w:t>
      </w:r>
      <w:r w:rsidRPr="0005279C">
        <w:rPr>
          <w:rFonts w:cstheme="minorHAnsi"/>
          <w:color w:val="000000"/>
          <w:sz w:val="20"/>
          <w:szCs w:val="20"/>
        </w:rPr>
        <w:t xml:space="preserve">  Impacts or behaviours resulting from the interaction between mechanisms and contexts</w:t>
      </w:r>
    </w:p>
    <w:p w14:paraId="2573E519"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b/>
          <w:bCs/>
          <w:color w:val="000000"/>
          <w:sz w:val="20"/>
          <w:szCs w:val="20"/>
        </w:rPr>
      </w:pPr>
    </w:p>
    <w:p w14:paraId="6A28C6C6"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color w:val="000000"/>
          <w:sz w:val="20"/>
          <w:szCs w:val="20"/>
        </w:rPr>
      </w:pPr>
      <w:r w:rsidRPr="0005279C">
        <w:rPr>
          <w:rFonts w:cstheme="minorHAnsi"/>
          <w:b/>
          <w:bCs/>
          <w:color w:val="000000"/>
          <w:sz w:val="20"/>
          <w:szCs w:val="20"/>
        </w:rPr>
        <w:t>Programme theory (initial and final):</w:t>
      </w:r>
      <w:r w:rsidRPr="0005279C">
        <w:rPr>
          <w:rFonts w:cstheme="minorHAnsi"/>
          <w:color w:val="000000"/>
          <w:sz w:val="20"/>
          <w:szCs w:val="20"/>
        </w:rPr>
        <w:t xml:space="preserve">  A set of theoretical explanations or assumptions about how a particular programme, process or interventions is expected to </w:t>
      </w:r>
      <w:proofErr w:type="gramStart"/>
      <w:r w:rsidRPr="0005279C">
        <w:rPr>
          <w:rFonts w:cstheme="minorHAnsi"/>
          <w:color w:val="000000"/>
          <w:sz w:val="20"/>
          <w:szCs w:val="20"/>
        </w:rPr>
        <w:t>work</w:t>
      </w:r>
      <w:proofErr w:type="gramEnd"/>
    </w:p>
    <w:p w14:paraId="395E79D7"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color w:val="000000"/>
          <w:sz w:val="20"/>
          <w:szCs w:val="20"/>
        </w:rPr>
      </w:pPr>
    </w:p>
    <w:p w14:paraId="7874F3C2"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Style w:val="Emphasis"/>
          <w:rFonts w:cstheme="minorHAnsi"/>
          <w:i w:val="0"/>
          <w:iCs w:val="0"/>
          <w:sz w:val="20"/>
          <w:szCs w:val="20"/>
          <w:shd w:val="clear" w:color="auto" w:fill="FFFFFF"/>
        </w:rPr>
      </w:pPr>
      <w:r w:rsidRPr="0005279C">
        <w:rPr>
          <w:b/>
          <w:bCs/>
          <w:sz w:val="20"/>
          <w:szCs w:val="20"/>
        </w:rPr>
        <w:t xml:space="preserve">RAMESES guidelines: </w:t>
      </w:r>
      <w:r w:rsidRPr="0005279C">
        <w:rPr>
          <w:rStyle w:val="Emphasis"/>
          <w:rFonts w:cstheme="minorHAnsi"/>
          <w:b/>
          <w:bCs/>
          <w:sz w:val="20"/>
          <w:szCs w:val="20"/>
          <w:shd w:val="clear" w:color="auto" w:fill="FFFFFF"/>
        </w:rPr>
        <w:t>R</w:t>
      </w:r>
      <w:r w:rsidRPr="0005279C">
        <w:rPr>
          <w:rStyle w:val="Emphasis"/>
          <w:rFonts w:cstheme="minorHAnsi"/>
          <w:sz w:val="20"/>
          <w:szCs w:val="20"/>
          <w:shd w:val="clear" w:color="auto" w:fill="FFFFFF"/>
        </w:rPr>
        <w:t xml:space="preserve">ealist </w:t>
      </w:r>
      <w:proofErr w:type="gramStart"/>
      <w:r w:rsidRPr="0005279C">
        <w:rPr>
          <w:rStyle w:val="Emphasis"/>
          <w:rFonts w:cstheme="minorHAnsi"/>
          <w:b/>
          <w:bCs/>
          <w:sz w:val="20"/>
          <w:szCs w:val="20"/>
          <w:shd w:val="clear" w:color="auto" w:fill="FFFFFF"/>
        </w:rPr>
        <w:t>A</w:t>
      </w:r>
      <w:r w:rsidRPr="0005279C">
        <w:rPr>
          <w:rStyle w:val="Emphasis"/>
          <w:rFonts w:cstheme="minorHAnsi"/>
          <w:sz w:val="20"/>
          <w:szCs w:val="20"/>
          <w:shd w:val="clear" w:color="auto" w:fill="FFFFFF"/>
        </w:rPr>
        <w:t>nd</w:t>
      </w:r>
      <w:proofErr w:type="gramEnd"/>
      <w:r w:rsidRPr="0005279C">
        <w:rPr>
          <w:rStyle w:val="Emphasis"/>
          <w:rFonts w:cstheme="minorHAnsi"/>
          <w:sz w:val="20"/>
          <w:szCs w:val="20"/>
          <w:shd w:val="clear" w:color="auto" w:fill="FFFFFF"/>
        </w:rPr>
        <w:t xml:space="preserve"> </w:t>
      </w:r>
      <w:r w:rsidRPr="0005279C">
        <w:rPr>
          <w:rStyle w:val="Emphasis"/>
          <w:rFonts w:cstheme="minorHAnsi"/>
          <w:b/>
          <w:bCs/>
          <w:sz w:val="20"/>
          <w:szCs w:val="20"/>
          <w:shd w:val="clear" w:color="auto" w:fill="FFFFFF"/>
        </w:rPr>
        <w:t>Me</w:t>
      </w:r>
      <w:r w:rsidRPr="0005279C">
        <w:rPr>
          <w:rStyle w:val="Emphasis"/>
          <w:rFonts w:cstheme="minorHAnsi"/>
          <w:sz w:val="20"/>
          <w:szCs w:val="20"/>
          <w:shd w:val="clear" w:color="auto" w:fill="FFFFFF"/>
        </w:rPr>
        <w:t xml:space="preserve">ta-narrative </w:t>
      </w:r>
      <w:r w:rsidRPr="0005279C">
        <w:rPr>
          <w:rStyle w:val="Emphasis"/>
          <w:rFonts w:cstheme="minorHAnsi"/>
          <w:b/>
          <w:bCs/>
          <w:sz w:val="20"/>
          <w:szCs w:val="20"/>
          <w:shd w:val="clear" w:color="auto" w:fill="FFFFFF"/>
        </w:rPr>
        <w:t>E</w:t>
      </w:r>
      <w:r w:rsidRPr="0005279C">
        <w:rPr>
          <w:rStyle w:val="Emphasis"/>
          <w:rFonts w:cstheme="minorHAnsi"/>
          <w:sz w:val="20"/>
          <w:szCs w:val="20"/>
          <w:shd w:val="clear" w:color="auto" w:fill="FFFFFF"/>
        </w:rPr>
        <w:t xml:space="preserve">vidence </w:t>
      </w:r>
      <w:r w:rsidRPr="0005279C">
        <w:rPr>
          <w:rStyle w:val="Emphasis"/>
          <w:rFonts w:cstheme="minorHAnsi"/>
          <w:b/>
          <w:bCs/>
          <w:sz w:val="20"/>
          <w:szCs w:val="20"/>
          <w:shd w:val="clear" w:color="auto" w:fill="FFFFFF"/>
        </w:rPr>
        <w:t>S</w:t>
      </w:r>
      <w:r w:rsidRPr="0005279C">
        <w:rPr>
          <w:rStyle w:val="Emphasis"/>
          <w:rFonts w:cstheme="minorHAnsi"/>
          <w:sz w:val="20"/>
          <w:szCs w:val="20"/>
          <w:shd w:val="clear" w:color="auto" w:fill="FFFFFF"/>
        </w:rPr>
        <w:t xml:space="preserve">yntheses: </w:t>
      </w:r>
      <w:r w:rsidRPr="0005279C">
        <w:rPr>
          <w:rStyle w:val="Emphasis"/>
          <w:rFonts w:cstheme="minorHAnsi"/>
          <w:b/>
          <w:bCs/>
          <w:sz w:val="20"/>
          <w:szCs w:val="20"/>
          <w:shd w:val="clear" w:color="auto" w:fill="FFFFFF"/>
        </w:rPr>
        <w:t>E</w:t>
      </w:r>
      <w:r w:rsidRPr="0005279C">
        <w:rPr>
          <w:rStyle w:val="Emphasis"/>
          <w:rFonts w:cstheme="minorHAnsi"/>
          <w:sz w:val="20"/>
          <w:szCs w:val="20"/>
          <w:shd w:val="clear" w:color="auto" w:fill="FFFFFF"/>
        </w:rPr>
        <w:t xml:space="preserve">volving </w:t>
      </w:r>
      <w:r w:rsidRPr="0005279C">
        <w:rPr>
          <w:rStyle w:val="Emphasis"/>
          <w:rFonts w:cstheme="minorHAnsi"/>
          <w:b/>
          <w:bCs/>
          <w:sz w:val="20"/>
          <w:szCs w:val="20"/>
          <w:shd w:val="clear" w:color="auto" w:fill="FFFFFF"/>
        </w:rPr>
        <w:t>S</w:t>
      </w:r>
      <w:r w:rsidRPr="0005279C">
        <w:rPr>
          <w:rStyle w:val="Emphasis"/>
          <w:rFonts w:cstheme="minorHAnsi"/>
          <w:sz w:val="20"/>
          <w:szCs w:val="20"/>
          <w:shd w:val="clear" w:color="auto" w:fill="FFFFFF"/>
        </w:rPr>
        <w:t>tandards guidelines for ensure rigour.</w:t>
      </w:r>
    </w:p>
    <w:p w14:paraId="39B864B2"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b/>
          <w:bCs/>
          <w:sz w:val="20"/>
          <w:szCs w:val="20"/>
        </w:rPr>
      </w:pPr>
    </w:p>
    <w:p w14:paraId="71FBC705"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color w:val="202124"/>
          <w:sz w:val="20"/>
          <w:szCs w:val="20"/>
          <w:shd w:val="clear" w:color="auto" w:fill="FFFFFF"/>
        </w:rPr>
      </w:pPr>
      <w:r w:rsidRPr="0005279C">
        <w:rPr>
          <w:b/>
          <w:bCs/>
          <w:sz w:val="20"/>
          <w:szCs w:val="20"/>
        </w:rPr>
        <w:t xml:space="preserve">Realist synthesis: </w:t>
      </w:r>
      <w:r w:rsidRPr="0005279C">
        <w:rPr>
          <w:rFonts w:cstheme="minorHAnsi"/>
          <w:color w:val="040C28"/>
          <w:sz w:val="20"/>
          <w:szCs w:val="20"/>
        </w:rPr>
        <w:t>the analysis and of a wide range of evidence that seeks to identify underlying causal mechanisms and explore how they work under what conditions</w:t>
      </w:r>
      <w:r w:rsidRPr="0005279C">
        <w:rPr>
          <w:rFonts w:cstheme="minorHAnsi"/>
          <w:color w:val="202124"/>
          <w:sz w:val="20"/>
          <w:szCs w:val="20"/>
          <w:shd w:val="clear" w:color="auto" w:fill="FFFFFF"/>
        </w:rPr>
        <w:t>, answering the question "what works for whom under what circumstances?" rather than "what works?</w:t>
      </w:r>
    </w:p>
    <w:p w14:paraId="630EFA28"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b/>
          <w:bCs/>
          <w:sz w:val="20"/>
          <w:szCs w:val="20"/>
        </w:rPr>
      </w:pPr>
    </w:p>
    <w:p w14:paraId="509FCDBC"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sz w:val="20"/>
          <w:szCs w:val="20"/>
        </w:rPr>
      </w:pPr>
      <w:proofErr w:type="spellStart"/>
      <w:r w:rsidRPr="0005279C">
        <w:rPr>
          <w:b/>
          <w:bCs/>
          <w:sz w:val="20"/>
          <w:szCs w:val="20"/>
        </w:rPr>
        <w:t>Retroduction</w:t>
      </w:r>
      <w:proofErr w:type="spellEnd"/>
      <w:r w:rsidRPr="0005279C">
        <w:rPr>
          <w:b/>
          <w:bCs/>
          <w:sz w:val="20"/>
          <w:szCs w:val="20"/>
        </w:rPr>
        <w:t>:</w:t>
      </w:r>
      <w:r w:rsidRPr="0005279C">
        <w:rPr>
          <w:sz w:val="20"/>
          <w:szCs w:val="20"/>
        </w:rPr>
        <w:t xml:space="preserve"> identification of hidden causal forces that lie behind identified patterns or changes in those patterns or</w:t>
      </w:r>
      <w:r w:rsidRPr="0005279C">
        <w:rPr>
          <w:rFonts w:cstheme="minorHAnsi"/>
          <w:color w:val="000000"/>
          <w:sz w:val="20"/>
          <w:szCs w:val="20"/>
        </w:rPr>
        <w:t xml:space="preserve"> </w:t>
      </w:r>
      <w:proofErr w:type="spellStart"/>
      <w:r w:rsidRPr="0005279C">
        <w:rPr>
          <w:rFonts w:cstheme="minorHAnsi"/>
          <w:b/>
          <w:bCs/>
          <w:color w:val="000000"/>
          <w:sz w:val="20"/>
          <w:szCs w:val="20"/>
        </w:rPr>
        <w:t>Retroductive</w:t>
      </w:r>
      <w:proofErr w:type="spellEnd"/>
      <w:r w:rsidRPr="0005279C">
        <w:rPr>
          <w:rFonts w:cstheme="minorHAnsi"/>
          <w:b/>
          <w:bCs/>
          <w:color w:val="000000"/>
          <w:sz w:val="20"/>
          <w:szCs w:val="20"/>
        </w:rPr>
        <w:t>:</w:t>
      </w:r>
      <w:r w:rsidRPr="0005279C">
        <w:rPr>
          <w:rFonts w:cstheme="minorHAnsi"/>
          <w:color w:val="000000"/>
          <w:sz w:val="20"/>
          <w:szCs w:val="20"/>
        </w:rPr>
        <w:t xml:space="preserve">  The </w:t>
      </w:r>
      <w:r w:rsidRPr="0005279C">
        <w:rPr>
          <w:rFonts w:cstheme="minorHAnsi"/>
          <w:sz w:val="20"/>
          <w:szCs w:val="20"/>
        </w:rPr>
        <w:t>activity of uncovering underpinning mechanisms.</w:t>
      </w:r>
    </w:p>
    <w:p w14:paraId="1DA49325" w14:textId="77777777" w:rsidR="00532B06" w:rsidRPr="0005279C" w:rsidRDefault="00532B06" w:rsidP="00532B06">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heme="minorHAnsi"/>
          <w:color w:val="000000"/>
          <w:sz w:val="20"/>
          <w:szCs w:val="20"/>
        </w:rPr>
      </w:pPr>
    </w:p>
    <w:p w14:paraId="4DADB0DB" w14:textId="77777777" w:rsidR="00532B06" w:rsidRPr="0005279C" w:rsidRDefault="00532B06" w:rsidP="00532B06">
      <w:pPr>
        <w:pBdr>
          <w:top w:val="single" w:sz="4" w:space="1" w:color="auto"/>
          <w:left w:val="single" w:sz="4" w:space="4" w:color="auto"/>
          <w:bottom w:val="single" w:sz="4" w:space="1" w:color="auto"/>
          <w:right w:val="single" w:sz="4" w:space="4" w:color="auto"/>
        </w:pBdr>
        <w:spacing w:after="0" w:line="240" w:lineRule="auto"/>
        <w:rPr>
          <w:sz w:val="20"/>
          <w:szCs w:val="20"/>
        </w:rPr>
      </w:pPr>
      <w:r w:rsidRPr="0005279C">
        <w:rPr>
          <w:b/>
          <w:bCs/>
          <w:sz w:val="20"/>
          <w:szCs w:val="20"/>
        </w:rPr>
        <w:t xml:space="preserve">Reverse chronology quota sampling (RCQ): </w:t>
      </w:r>
      <w:r w:rsidRPr="0005279C">
        <w:rPr>
          <w:sz w:val="20"/>
          <w:szCs w:val="20"/>
        </w:rPr>
        <w:t>working backwards in date order from the most recent relevant publications until a pre-determined set number (quota) of papers had been met.</w:t>
      </w:r>
    </w:p>
    <w:p w14:paraId="1B66A72A" w14:textId="77777777" w:rsidR="00532B06" w:rsidRPr="0005279C" w:rsidRDefault="00532B06" w:rsidP="00532B06">
      <w:pPr>
        <w:pBdr>
          <w:top w:val="single" w:sz="4" w:space="1" w:color="auto"/>
          <w:left w:val="single" w:sz="4" w:space="4" w:color="auto"/>
          <w:bottom w:val="single" w:sz="4" w:space="1" w:color="auto"/>
          <w:right w:val="single" w:sz="4" w:space="4" w:color="auto"/>
        </w:pBdr>
        <w:spacing w:after="0" w:line="240" w:lineRule="auto"/>
        <w:rPr>
          <w:b/>
          <w:bCs/>
          <w:sz w:val="20"/>
          <w:szCs w:val="20"/>
        </w:rPr>
      </w:pPr>
    </w:p>
    <w:p w14:paraId="4C27B56C" w14:textId="77777777" w:rsidR="00532B06" w:rsidRPr="0005279C" w:rsidRDefault="00532B06" w:rsidP="00532B06">
      <w:pPr>
        <w:pBdr>
          <w:top w:val="single" w:sz="4" w:space="1" w:color="auto"/>
          <w:left w:val="single" w:sz="4" w:space="4" w:color="auto"/>
          <w:bottom w:val="single" w:sz="4" w:space="1" w:color="auto"/>
          <w:right w:val="single" w:sz="4" w:space="4" w:color="auto"/>
        </w:pBdr>
        <w:spacing w:after="0" w:line="240" w:lineRule="auto"/>
        <w:rPr>
          <w:rFonts w:eastAsia="Times New Roman" w:cstheme="minorHAnsi"/>
          <w:color w:val="333333"/>
          <w:sz w:val="20"/>
          <w:szCs w:val="20"/>
        </w:rPr>
      </w:pPr>
      <w:r w:rsidRPr="0005279C">
        <w:rPr>
          <w:b/>
          <w:bCs/>
          <w:sz w:val="20"/>
          <w:szCs w:val="20"/>
        </w:rPr>
        <w:t>Service architecture:</w:t>
      </w:r>
      <w:r w:rsidRPr="0005279C">
        <w:rPr>
          <w:sz w:val="20"/>
          <w:szCs w:val="20"/>
        </w:rPr>
        <w:t xml:space="preserve"> the way work is organised- the </w:t>
      </w:r>
      <w:r w:rsidRPr="0005279C">
        <w:rPr>
          <w:rFonts w:cstheme="minorHAnsi"/>
          <w:sz w:val="20"/>
          <w:szCs w:val="20"/>
        </w:rPr>
        <w:t>o</w:t>
      </w:r>
      <w:r w:rsidRPr="0005279C">
        <w:rPr>
          <w:rFonts w:cstheme="minorHAnsi"/>
          <w:color w:val="2A2A2A"/>
          <w:sz w:val="20"/>
          <w:szCs w:val="20"/>
          <w:shd w:val="clear" w:color="auto" w:fill="FFFFFF"/>
        </w:rPr>
        <w:t>rganisational factors,</w:t>
      </w:r>
      <w:r w:rsidRPr="0005279C">
        <w:rPr>
          <w:sz w:val="20"/>
          <w:szCs w:val="20"/>
        </w:rPr>
        <w:t xml:space="preserve"> </w:t>
      </w:r>
      <w:r w:rsidRPr="0005279C">
        <w:rPr>
          <w:rFonts w:eastAsia="Calibri" w:cstheme="minorHAnsi"/>
          <w:sz w:val="20"/>
          <w:szCs w:val="20"/>
          <w:lang w:val="en-CA"/>
        </w:rPr>
        <w:t>context and working practices</w:t>
      </w:r>
      <w:r w:rsidRPr="0005279C">
        <w:rPr>
          <w:rFonts w:eastAsia="Times New Roman" w:cstheme="minorHAnsi"/>
          <w:color w:val="333333"/>
          <w:sz w:val="20"/>
          <w:szCs w:val="20"/>
        </w:rPr>
        <w:t>.</w:t>
      </w:r>
    </w:p>
    <w:p w14:paraId="2A67CECC" w14:textId="77777777" w:rsidR="00532B06" w:rsidRPr="0005279C" w:rsidRDefault="00532B06" w:rsidP="00532B06">
      <w:pPr>
        <w:pBdr>
          <w:top w:val="single" w:sz="4" w:space="1" w:color="auto"/>
          <w:left w:val="single" w:sz="4" w:space="4" w:color="auto"/>
          <w:bottom w:val="single" w:sz="4" w:space="1" w:color="auto"/>
          <w:right w:val="single" w:sz="4" w:space="4" w:color="auto"/>
        </w:pBdr>
        <w:spacing w:after="0" w:line="240" w:lineRule="auto"/>
        <w:rPr>
          <w:b/>
          <w:bCs/>
          <w:sz w:val="20"/>
          <w:szCs w:val="20"/>
        </w:rPr>
      </w:pPr>
    </w:p>
    <w:p w14:paraId="36BEE32A" w14:textId="2C17CF79" w:rsidR="003E2252" w:rsidRPr="00A46F0C" w:rsidRDefault="00532B06" w:rsidP="00A46F0C">
      <w:pPr>
        <w:pBdr>
          <w:top w:val="single" w:sz="4" w:space="1" w:color="auto"/>
          <w:left w:val="single" w:sz="4" w:space="4" w:color="auto"/>
          <w:bottom w:val="single" w:sz="4" w:space="1" w:color="auto"/>
          <w:right w:val="single" w:sz="4" w:space="4" w:color="auto"/>
        </w:pBdr>
        <w:spacing w:after="0" w:line="240" w:lineRule="auto"/>
        <w:rPr>
          <w:rStyle w:val="Heading2Char"/>
          <w:rFonts w:asciiTheme="minorHAnsi" w:eastAsiaTheme="minorHAnsi" w:hAnsiTheme="minorHAnsi" w:cstheme="minorBidi"/>
          <w:color w:val="auto"/>
          <w:sz w:val="20"/>
          <w:szCs w:val="20"/>
        </w:rPr>
      </w:pPr>
      <w:r w:rsidRPr="0005279C">
        <w:rPr>
          <w:b/>
          <w:bCs/>
          <w:sz w:val="20"/>
          <w:szCs w:val="20"/>
        </w:rPr>
        <w:t>Tensions/key tensions:</w:t>
      </w:r>
      <w:r w:rsidRPr="0005279C">
        <w:rPr>
          <w:sz w:val="20"/>
          <w:szCs w:val="20"/>
        </w:rPr>
        <w:t xml:space="preserve"> aspects of work that are incompatible with each other and affect psychological ill-health.</w:t>
      </w:r>
    </w:p>
    <w:p w14:paraId="636FF3E3" w14:textId="77777777" w:rsidR="00532B06" w:rsidRDefault="00532B06" w:rsidP="00FD301C">
      <w:pPr>
        <w:spacing w:line="360" w:lineRule="auto"/>
        <w:rPr>
          <w:rStyle w:val="Heading2Char"/>
        </w:rPr>
      </w:pPr>
    </w:p>
    <w:p w14:paraId="3D06F2A1" w14:textId="77777777" w:rsidR="005D0C6B" w:rsidRDefault="00351F93" w:rsidP="00FD301C">
      <w:pPr>
        <w:spacing w:line="360" w:lineRule="auto"/>
      </w:pPr>
      <w:r w:rsidRPr="00630F62">
        <w:rPr>
          <w:rStyle w:val="Heading2Char"/>
        </w:rPr>
        <w:t>Stakeholder/P</w:t>
      </w:r>
      <w:r w:rsidR="00BF6DDD">
        <w:rPr>
          <w:rStyle w:val="Heading2Char"/>
        </w:rPr>
        <w:t xml:space="preserve">atient and </w:t>
      </w:r>
      <w:r w:rsidRPr="00630F62">
        <w:rPr>
          <w:rStyle w:val="Heading2Char"/>
        </w:rPr>
        <w:t>P</w:t>
      </w:r>
      <w:r w:rsidR="00BF6DDD">
        <w:rPr>
          <w:rStyle w:val="Heading2Char"/>
        </w:rPr>
        <w:t xml:space="preserve">ublic </w:t>
      </w:r>
      <w:r w:rsidRPr="00630F62">
        <w:rPr>
          <w:rStyle w:val="Heading2Char"/>
        </w:rPr>
        <w:t>I</w:t>
      </w:r>
      <w:r w:rsidR="00BF6DDD">
        <w:rPr>
          <w:rStyle w:val="Heading2Char"/>
        </w:rPr>
        <w:t xml:space="preserve">nvolvement and </w:t>
      </w:r>
      <w:r w:rsidRPr="00630F62">
        <w:rPr>
          <w:rStyle w:val="Heading2Char"/>
        </w:rPr>
        <w:t>E</w:t>
      </w:r>
      <w:r w:rsidR="00BF6DDD">
        <w:rPr>
          <w:rStyle w:val="Heading2Char"/>
        </w:rPr>
        <w:t>ngagement (PPIE)</w:t>
      </w:r>
      <w:r w:rsidRPr="00630F62">
        <w:rPr>
          <w:rStyle w:val="Heading2Char"/>
        </w:rPr>
        <w:t xml:space="preserve"> group:</w:t>
      </w:r>
      <w:r>
        <w:t xml:space="preserve"> </w:t>
      </w:r>
    </w:p>
    <w:p w14:paraId="0023D7BF" w14:textId="268AFC8A" w:rsidR="00CC4858" w:rsidRDefault="00A010C0" w:rsidP="00FD301C">
      <w:pPr>
        <w:spacing w:line="360" w:lineRule="auto"/>
      </w:pPr>
      <w:r>
        <w:t>A stakeholder group</w:t>
      </w:r>
      <w:r w:rsidR="00941327">
        <w:t xml:space="preserve"> comprising nurses, midwives, paramedics (including lived experience of psychological ill-health at work) and members of the public </w:t>
      </w:r>
      <w:r w:rsidR="00BF2BC0">
        <w:t xml:space="preserve">supported the </w:t>
      </w:r>
      <w:r w:rsidR="004A28AC">
        <w:t xml:space="preserve">testing </w:t>
      </w:r>
      <w:r w:rsidR="00BF2BC0">
        <w:t>and refinement of the final programme theory through four meeting</w:t>
      </w:r>
      <w:r w:rsidR="008A6FFC">
        <w:t>s</w:t>
      </w:r>
      <w:r w:rsidR="00BF2BC0">
        <w:t xml:space="preserve"> </w:t>
      </w:r>
      <w:r w:rsidR="008A6FFC">
        <w:t>during</w:t>
      </w:r>
      <w:r w:rsidR="00BF2BC0">
        <w:t xml:space="preserve"> the p</w:t>
      </w:r>
      <w:r w:rsidR="00A8603F">
        <w:t xml:space="preserve">roject. </w:t>
      </w:r>
      <w:r w:rsidR="00C7524C">
        <w:t>Stakeholder meeting</w:t>
      </w:r>
      <w:r w:rsidR="000836CF">
        <w:t>s</w:t>
      </w:r>
      <w:r w:rsidR="00C7524C">
        <w:t xml:space="preserve"> enable</w:t>
      </w:r>
      <w:r w:rsidR="009901BE">
        <w:t>d</w:t>
      </w:r>
      <w:r w:rsidR="00C7524C">
        <w:t xml:space="preserve"> us to te</w:t>
      </w:r>
      <w:r w:rsidR="00A8603F">
        <w:t xml:space="preserve">st the resonance of our emerging theory, and </w:t>
      </w:r>
      <w:r w:rsidR="00FB38A1">
        <w:t xml:space="preserve">to gain wider input to refine and extend our developing </w:t>
      </w:r>
      <w:r w:rsidR="00AC72ED">
        <w:t xml:space="preserve">programme </w:t>
      </w:r>
      <w:r w:rsidR="00FB38A1">
        <w:t>theory.</w:t>
      </w:r>
      <w:r w:rsidR="00A82D2F">
        <w:t xml:space="preserve">  The stakeholder group also </w:t>
      </w:r>
      <w:r w:rsidR="002100B5">
        <w:t>helped refine</w:t>
      </w:r>
      <w:r w:rsidR="00F50210">
        <w:t xml:space="preserve"> the terminology </w:t>
      </w:r>
      <w:r w:rsidR="00A82D2F">
        <w:t xml:space="preserve">of </w:t>
      </w:r>
      <w:r w:rsidR="00096216">
        <w:t>p</w:t>
      </w:r>
      <w:r w:rsidR="00A82D2F">
        <w:t>sychological ill-health applied in this study</w:t>
      </w:r>
      <w:r w:rsidR="008A6FFC">
        <w:t xml:space="preserve">. </w:t>
      </w:r>
    </w:p>
    <w:p w14:paraId="5CBB36BD" w14:textId="293055CB" w:rsidR="00CC4858" w:rsidRPr="00F50210" w:rsidRDefault="00F50210" w:rsidP="00FD301C">
      <w:pPr>
        <w:spacing w:line="360" w:lineRule="auto"/>
        <w:rPr>
          <w:b/>
          <w:bCs/>
        </w:rPr>
      </w:pPr>
      <w:r w:rsidRPr="00F50210">
        <w:rPr>
          <w:b/>
          <w:bCs/>
        </w:rPr>
        <w:lastRenderedPageBreak/>
        <w:t>Terminology</w:t>
      </w:r>
    </w:p>
    <w:p w14:paraId="23217FAC" w14:textId="2913D813" w:rsidR="00265A94" w:rsidRDefault="008A6FFC" w:rsidP="00FD301C">
      <w:pPr>
        <w:spacing w:line="360" w:lineRule="auto"/>
      </w:pPr>
      <w:r>
        <w:t>O</w:t>
      </w:r>
      <w:r w:rsidR="00EC649A">
        <w:t>ur review built upon C</w:t>
      </w:r>
      <w:r w:rsidR="00BF6DDD">
        <w:t xml:space="preserve">are </w:t>
      </w:r>
      <w:r w:rsidR="00EC649A">
        <w:t>U</w:t>
      </w:r>
      <w:r w:rsidR="00BF6DDD">
        <w:t xml:space="preserve">nder </w:t>
      </w:r>
      <w:r w:rsidR="00EC649A">
        <w:t>P</w:t>
      </w:r>
      <w:r w:rsidR="00BF6DDD">
        <w:t xml:space="preserve">ressure </w:t>
      </w:r>
      <w:r w:rsidR="00EC649A">
        <w:t>1</w:t>
      </w:r>
      <w:r w:rsidR="00BF6DDD">
        <w:t xml:space="preserve"> (CUP1)</w:t>
      </w:r>
      <w:r w:rsidR="004F2F40">
        <w:fldChar w:fldCharType="begin"/>
      </w:r>
      <w:r w:rsidR="00C6363E">
        <w:instrText xml:space="preserve"> ADDIN EN.CITE &lt;EndNote&gt;&lt;Cite&gt;&lt;Author&gt;Carrieri&lt;/Author&gt;&lt;Year&gt;2022&lt;/Year&gt;&lt;RecNum&gt;347&lt;/RecNum&gt;&lt;DisplayText&gt;[28]&lt;/DisplayText&gt;&lt;record&gt;&lt;rec-number&gt;347&lt;/rec-number&gt;&lt;foreign-keys&gt;&lt;key app="EN" db-id="ddsrss5fwwt9s9efafpp952zrvzxad0zvxp0" timestamp="1688992215"&gt;347&lt;/key&gt;&lt;/foreign-keys&gt;&lt;ref-type name="Web Page"&gt;12&lt;/ref-type&gt;&lt;contributors&gt;&lt;authors&gt;&lt;author&gt;Carrieri, D.&lt;/author&gt;&lt;author&gt;Mattick, K.&lt;/author&gt;&lt;author&gt;Wong, G.&lt;/author&gt;&lt;author&gt;Papoutsi, C.&lt;/author&gt;&lt;author&gt;Hancock, J.&lt;/author&gt;&lt;author&gt;Pearson, M.&lt;/author&gt;&lt;/authors&gt;&lt;/contributors&gt;&lt;titles&gt;&lt;title&gt;Care Under Pressure 3: Optimising the delivery and impacts of interventions to reduce hospital doctors&amp;apos; mental ill-health in the NHS&lt;/title&gt;&lt;/titles&gt;&lt;dates&gt;&lt;year&gt;2022&lt;/year&gt;&lt;/dates&gt;&lt;publisher&gt;National Institute for Health Research&lt;/publisher&gt;&lt;urls&gt;&lt;related-urls&gt;&lt;url&gt;https://fundingawards.nihr.ac.uk/award/NIHR132931&lt;/url&gt;&lt;/related-urls&gt;&lt;/urls&gt;&lt;/record&gt;&lt;/Cite&gt;&lt;/EndNote&gt;</w:instrText>
      </w:r>
      <w:r w:rsidR="004F2F40">
        <w:fldChar w:fldCharType="separate"/>
      </w:r>
      <w:r w:rsidR="00C6363E">
        <w:rPr>
          <w:noProof/>
        </w:rPr>
        <w:t>[28]</w:t>
      </w:r>
      <w:r w:rsidR="004F2F40">
        <w:fldChar w:fldCharType="end"/>
      </w:r>
      <w:r w:rsidR="00EC649A">
        <w:t xml:space="preserve"> and used </w:t>
      </w:r>
      <w:r w:rsidR="004120D2">
        <w:t xml:space="preserve">similar </w:t>
      </w:r>
      <w:r w:rsidR="00EC7C36">
        <w:t>inclusion and exclusion criteria</w:t>
      </w:r>
      <w:r w:rsidR="00EC649A">
        <w:t xml:space="preserve"> and conceptualisation.  </w:t>
      </w:r>
      <w:r w:rsidR="00FF58A2">
        <w:t>However,</w:t>
      </w:r>
      <w:r w:rsidR="00EC649A">
        <w:t xml:space="preserve"> in a stakeholder meeting </w:t>
      </w:r>
      <w:r>
        <w:t xml:space="preserve">the term </w:t>
      </w:r>
      <w:r w:rsidR="00CC0734">
        <w:t xml:space="preserve">mental ill-health was felt to be stigmatizing and </w:t>
      </w:r>
      <w:r w:rsidR="00BB190A">
        <w:t>alienating</w:t>
      </w:r>
      <w:r w:rsidR="00242D5F">
        <w:t>,</w:t>
      </w:r>
      <w:r w:rsidR="00BB190A">
        <w:t xml:space="preserve"> </w:t>
      </w:r>
      <w:r w:rsidR="00CC0734">
        <w:t>align</w:t>
      </w:r>
      <w:r w:rsidR="00BB190A">
        <w:t>ing</w:t>
      </w:r>
      <w:r w:rsidR="00CC0734">
        <w:t xml:space="preserve"> with clinical diagnoses</w:t>
      </w:r>
      <w:r w:rsidR="00C33BE5">
        <w:t xml:space="preserve"> rather than the broader conceptualisation we </w:t>
      </w:r>
      <w:r>
        <w:t>were seeking</w:t>
      </w:r>
      <w:r w:rsidR="00C33BE5">
        <w:t xml:space="preserve">.  </w:t>
      </w:r>
      <w:r>
        <w:t>Therefore, w</w:t>
      </w:r>
      <w:r w:rsidR="00C512D0">
        <w:t>e u</w:t>
      </w:r>
      <w:r w:rsidR="00601A98">
        <w:t xml:space="preserve">se psychological ill-health to avoid </w:t>
      </w:r>
      <w:proofErr w:type="spellStart"/>
      <w:r w:rsidR="00601A98">
        <w:t>pathologi</w:t>
      </w:r>
      <w:r>
        <w:t>s</w:t>
      </w:r>
      <w:r w:rsidR="00601A98">
        <w:t>ing</w:t>
      </w:r>
      <w:proofErr w:type="spellEnd"/>
      <w:r w:rsidR="00601A98">
        <w:t xml:space="preserve"> mental ill-health</w:t>
      </w:r>
      <w:r>
        <w:t xml:space="preserve"> and encompass </w:t>
      </w:r>
      <w:r w:rsidR="00C0195B">
        <w:t>common psychological ill-health problems (e.g. stress, distress, anxiety, depression</w:t>
      </w:r>
      <w:r w:rsidR="00367FD2">
        <w:t>)</w:t>
      </w:r>
      <w:r w:rsidR="00C0195B">
        <w:t xml:space="preserve"> and both proximal (e.g. retention, absenteeism</w:t>
      </w:r>
      <w:r w:rsidR="00BB190A">
        <w:t>, resilience</w:t>
      </w:r>
      <w:r w:rsidR="00C0195B">
        <w:t>) and distal endpoints (e.g. burnout</w:t>
      </w:r>
      <w:r w:rsidR="00FF58A2">
        <w:t>)</w:t>
      </w:r>
      <w:r w:rsidR="0062652E">
        <w:t xml:space="preserve">, </w:t>
      </w:r>
      <w:proofErr w:type="gramStart"/>
      <w:r w:rsidR="0062652E">
        <w:t>and also</w:t>
      </w:r>
      <w:proofErr w:type="gramEnd"/>
      <w:r w:rsidR="0062652E">
        <w:t xml:space="preserve"> </w:t>
      </w:r>
      <w:r w:rsidR="00F84ED9">
        <w:t>pre-cursors to psychological ill-health (e.g. conflict, moral distress)</w:t>
      </w:r>
      <w:r w:rsidR="00FF58A2">
        <w:t>.</w:t>
      </w:r>
    </w:p>
    <w:p w14:paraId="2019B53B" w14:textId="0AEDE3CA" w:rsidR="00FB3FCD" w:rsidRDefault="008A6FFC" w:rsidP="00C1036F">
      <w:pPr>
        <w:pStyle w:val="Heading2"/>
        <w:spacing w:line="360" w:lineRule="auto"/>
      </w:pPr>
      <w:r>
        <w:t>Initial Programme Theory</w:t>
      </w:r>
    </w:p>
    <w:p w14:paraId="7B47DE0B" w14:textId="63CE3E95" w:rsidR="00FB3FCD" w:rsidRDefault="0039438F" w:rsidP="00FB3FCD">
      <w:pPr>
        <w:spacing w:line="360" w:lineRule="auto"/>
      </w:pPr>
      <w:r>
        <w:t xml:space="preserve">Our starting point in developing our </w:t>
      </w:r>
      <w:r w:rsidR="00325570">
        <w:t xml:space="preserve">initial programme theory </w:t>
      </w:r>
      <w:r w:rsidR="0007787D">
        <w:t xml:space="preserve">(IPT) </w:t>
      </w:r>
      <w:r w:rsidR="00FB3FCD">
        <w:t xml:space="preserve">was </w:t>
      </w:r>
      <w:r w:rsidR="00B02592">
        <w:t>the final programme theory from CUP1</w:t>
      </w:r>
      <w:r w:rsidR="00091A91">
        <w:fldChar w:fldCharType="begin">
          <w:fldData xml:space="preserve">PEVuZE5vdGU+PENpdGU+PEF1dGhvcj5DYXJyaWVyaTwvQXV0aG9yPjxZZWFyPjIwMjA8L1llYXI+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</w:fldData>
        </w:fldChar>
      </w:r>
      <w:r w:rsidR="00C6363E">
        <w:instrText xml:space="preserve"> ADDIN EN.CITE </w:instrText>
      </w:r>
      <w:r w:rsidR="00C6363E">
        <w:fldChar w:fldCharType="begin">
          <w:fldData xml:space="preserve">PEVuZE5vdGU+PENpdGU+PEF1dGhvcj5DYXJyaWVyaTwvQXV0aG9yPjxZZWFyPjIwMjA8L1llYXI+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</w:fldData>
        </w:fldChar>
      </w:r>
      <w:r w:rsidR="00C6363E">
        <w:instrText xml:space="preserve"> ADDIN EN.CITE.DATA </w:instrText>
      </w:r>
      <w:r w:rsidR="00C6363E">
        <w:fldChar w:fldCharType="end"/>
      </w:r>
      <w:r w:rsidR="00091A91">
        <w:fldChar w:fldCharType="separate"/>
      </w:r>
      <w:r w:rsidR="00C6363E">
        <w:rPr>
          <w:noProof/>
        </w:rPr>
        <w:t>[29]</w:t>
      </w:r>
      <w:r w:rsidR="00091A91">
        <w:fldChar w:fldCharType="end"/>
      </w:r>
      <w:r w:rsidR="00FB3FCD">
        <w:t>.</w:t>
      </w:r>
      <w:r w:rsidR="00B3758A">
        <w:t xml:space="preserve">  Th</w:t>
      </w:r>
      <w:r w:rsidR="00F86373">
        <w:t xml:space="preserve">is </w:t>
      </w:r>
      <w:r w:rsidR="00FB3FCD">
        <w:t xml:space="preserve">comprised four intertwined clusters explaining </w:t>
      </w:r>
      <w:r w:rsidR="00916BD1">
        <w:t>causes and interventions</w:t>
      </w:r>
      <w:r w:rsidR="00FB3FCD">
        <w:t xml:space="preserve"> to mitigate mental ill-health in doctors. </w:t>
      </w:r>
      <w:r w:rsidR="00E772B4">
        <w:t>Isolation</w:t>
      </w:r>
      <w:r w:rsidR="00FB3FCD">
        <w:t xml:space="preserve"> </w:t>
      </w:r>
      <w:r w:rsidR="00E772B4">
        <w:t xml:space="preserve">was identified as </w:t>
      </w:r>
      <w:r w:rsidR="00FB3FCD">
        <w:t xml:space="preserve">a key cause, and </w:t>
      </w:r>
      <w:r w:rsidR="008A6FFC">
        <w:t>beneficial</w:t>
      </w:r>
      <w:r w:rsidR="000A7967">
        <w:t xml:space="preserve"> </w:t>
      </w:r>
      <w:r w:rsidR="00462F56">
        <w:t>interventions</w:t>
      </w:r>
      <w:r w:rsidR="000A7967">
        <w:t xml:space="preserve"> </w:t>
      </w:r>
      <w:r w:rsidR="008A6FFC">
        <w:t xml:space="preserve">included those </w:t>
      </w:r>
      <w:r w:rsidR="00FB3FCD">
        <w:t xml:space="preserve">that considered group belonging and relationality, balanced prevention of ill-health with promotion of </w:t>
      </w:r>
      <w:r w:rsidR="000B0175">
        <w:t xml:space="preserve">psychological </w:t>
      </w:r>
      <w:r w:rsidR="00FB3FCD">
        <w:t>wellbeing</w:t>
      </w:r>
      <w:r w:rsidR="00361F93">
        <w:t>,</w:t>
      </w:r>
      <w:r w:rsidR="00FB3FCD">
        <w:t xml:space="preserve"> a</w:t>
      </w:r>
      <w:r w:rsidR="008A6FFC">
        <w:t xml:space="preserve">nd </w:t>
      </w:r>
      <w:r w:rsidR="00FB3FCD">
        <w:t xml:space="preserve">were timely and implemented in a way that engendered trust.  Our </w:t>
      </w:r>
      <w:r w:rsidR="008A6FFC">
        <w:t xml:space="preserve">previous </w:t>
      </w:r>
      <w:r w:rsidR="00FB3FCD">
        <w:t>mapping of</w:t>
      </w:r>
      <w:r w:rsidR="006D451C">
        <w:t xml:space="preserve"> demographic, service architecture and </w:t>
      </w:r>
      <w:r w:rsidR="000B0175">
        <w:t xml:space="preserve">psychological </w:t>
      </w:r>
      <w:r w:rsidR="006D451C">
        <w:t xml:space="preserve">wellbeing indicators across </w:t>
      </w:r>
      <w:r w:rsidR="008A6FFC">
        <w:t>nurses, midwives, paramedics and</w:t>
      </w:r>
      <w:r w:rsidR="00FB3FCD">
        <w:t xml:space="preserve"> doctors</w:t>
      </w:r>
      <w:r w:rsidR="000F70D2">
        <w:t xml:space="preserve"> </w:t>
      </w:r>
      <w:r w:rsidR="00550DA3">
        <w:fldChar w:fldCharType="begin"/>
      </w:r>
      <w:r w:rsidR="00FE1531">
        <w:instrText xml:space="preserve"> ADDIN EN.CITE &lt;EndNote&gt;&lt;Cite&gt;&lt;Author&gt;Taylor&lt;/Author&gt;&lt;Year&gt;2022&lt;/Year&gt;&lt;RecNum&gt;183&lt;/RecNum&gt;&lt;DisplayText&gt;[5]&lt;/DisplayText&gt;&lt;record&gt;&lt;rec-number&gt;183&lt;/rec-number&gt;&lt;foreign-keys&gt;&lt;key app="EN" db-id="ddsrss5fwwt9s9efafpp952zrvzxad0zvxp0" timestamp="0"&gt;183&lt;/key&gt;&lt;/foreign-keys&gt;&lt;ref-type name="Journal Article"&gt;17&lt;/ref-type&gt;&lt;contributors&gt;&lt;authors&gt;&lt;author&gt;Taylor, C.&lt;/author&gt;&lt;author&gt;Mattick, K.&lt;/author&gt;&lt;author&gt;Carrieri, D.&lt;/author&gt;&lt;author&gt;Cox, A.&lt;/author&gt;&lt;author&gt;Maben, J.&lt;/author&gt;&lt;/authors&gt;&lt;/contributors&gt;&lt;titles&gt;&lt;title&gt;‘The WOW factors’: comparing workforce organization and well-being for doctors, nurses, midwives and paramedics in England&lt;/title&gt;&lt;secondary-title&gt;British Medical Bulletin&lt;/secondary-title&gt;&lt;/titles&gt;&lt;pages&gt;60-79&lt;/pages&gt;&lt;volume&gt;141&lt;/volume&gt;&lt;number&gt;1&lt;/number&gt;&lt;dates&gt;&lt;year&gt;2022&lt;/year&gt;&lt;/dates&gt;&lt;isbn&gt;0007-1420&lt;/isbn&gt;&lt;urls&gt;&lt;related-urls&gt;&lt;url&gt;https://doi.org/10.1093/bmb/ldac003&lt;/url&gt;&lt;/related-urls&gt;&lt;/urls&gt;&lt;electronic-resource-num&gt;10.1093/bmb/ldac003&lt;/electronic-resource-num&gt;&lt;access-date&gt;4/30/2022&lt;/access-date&gt;&lt;/record&gt;&lt;/Cite&gt;&lt;/EndNote&gt;</w:instrText>
      </w:r>
      <w:r w:rsidR="00550DA3">
        <w:fldChar w:fldCharType="separate"/>
      </w:r>
      <w:r w:rsidR="00FE1531">
        <w:rPr>
          <w:noProof/>
        </w:rPr>
        <w:t>[5]</w:t>
      </w:r>
      <w:r w:rsidR="00550DA3">
        <w:fldChar w:fldCharType="end"/>
      </w:r>
      <w:r w:rsidR="00962F86">
        <w:t xml:space="preserve"> </w:t>
      </w:r>
      <w:r w:rsidR="00FB3FCD">
        <w:t>indicated key differences that may relate to causes and consequences of work for psychological health including</w:t>
      </w:r>
      <w:r w:rsidR="008A6FFC">
        <w:t>:</w:t>
      </w:r>
      <w:r w:rsidR="00FB3FCD">
        <w:t xml:space="preserve"> gender and age profile differences; </w:t>
      </w:r>
      <w:r w:rsidR="008A6FFC">
        <w:t>higher s</w:t>
      </w:r>
      <w:r w:rsidR="00FB3FCD">
        <w:t>alary in doctors</w:t>
      </w:r>
      <w:r w:rsidR="008A6FFC">
        <w:t xml:space="preserve">; </w:t>
      </w:r>
      <w:r w:rsidR="001F53B4">
        <w:t xml:space="preserve">and </w:t>
      </w:r>
      <w:r w:rsidR="008A6FFC">
        <w:t>higher</w:t>
      </w:r>
      <w:r w:rsidR="00FB3FCD">
        <w:t xml:space="preserve"> sickness absence and presenteeism in nurses, midwives and paramedics.</w:t>
      </w:r>
      <w:r w:rsidR="00C90D9F">
        <w:t xml:space="preserve">  We also </w:t>
      </w:r>
      <w:r w:rsidR="00CC58B8">
        <w:t xml:space="preserve">undertook </w:t>
      </w:r>
      <w:r w:rsidR="00C90D9F">
        <w:t xml:space="preserve">preliminary reading </w:t>
      </w:r>
      <w:r w:rsidR="00CC58B8">
        <w:t xml:space="preserve">of </w:t>
      </w:r>
      <w:r w:rsidR="00C90D9F">
        <w:t>key literature</w:t>
      </w:r>
      <w:r w:rsidR="00AC70B3">
        <w:fldChar w:fldCharType="begin">
          <w:fldData xml:space="preserve">PEVuZE5vdGU+PENpdGU+PEF1dGhvcj5XZXN0PC9BdXRob3I+PFllYXI+MjAyMDwvWWVhcj48UmVj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</w:fldData>
        </w:fldChar>
      </w:r>
      <w:r w:rsidR="00C6363E">
        <w:instrText xml:space="preserve"> ADDIN EN.CITE </w:instrText>
      </w:r>
      <w:r w:rsidR="00C6363E">
        <w:fldChar w:fldCharType="begin">
          <w:fldData xml:space="preserve">PEVuZE5vdGU+PENpdGU+PEF1dGhvcj5XZXN0PC9BdXRob3I+PFllYXI+MjAyMDwvWWVhcj48UmVj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</w:fldData>
        </w:fldChar>
      </w:r>
      <w:r w:rsidR="00C6363E">
        <w:instrText xml:space="preserve"> ADDIN EN.CITE.DATA </w:instrText>
      </w:r>
      <w:r w:rsidR="00C6363E">
        <w:fldChar w:fldCharType="end"/>
      </w:r>
      <w:r w:rsidR="00AC70B3">
        <w:fldChar w:fldCharType="separate"/>
      </w:r>
      <w:r w:rsidR="00C6363E">
        <w:rPr>
          <w:noProof/>
        </w:rPr>
        <w:t>[8, 16, 17, 30-33]</w:t>
      </w:r>
      <w:r w:rsidR="00AC70B3">
        <w:fldChar w:fldCharType="end"/>
      </w:r>
      <w:r w:rsidR="007C2530">
        <w:t xml:space="preserve">.  </w:t>
      </w:r>
      <w:r w:rsidR="00FB3FCD">
        <w:t>Our initial assumptions about how, why and in which contexts nurses, midwives and paramedics experience work</w:t>
      </w:r>
      <w:r w:rsidR="001F53B4">
        <w:t>-</w:t>
      </w:r>
      <w:r w:rsidR="00FB3FCD">
        <w:t>related psychological ill-health</w:t>
      </w:r>
      <w:r w:rsidR="001F53B4">
        <w:t>,</w:t>
      </w:r>
      <w:r w:rsidR="00FB3FCD">
        <w:t xml:space="preserve"> despite interventions to mitigate it</w:t>
      </w:r>
      <w:r w:rsidR="001F53B4">
        <w:t>,</w:t>
      </w:r>
      <w:r w:rsidR="00FB3FCD">
        <w:t xml:space="preserve"> were that:</w:t>
      </w:r>
    </w:p>
    <w:p w14:paraId="2C469BE6" w14:textId="618E09C6" w:rsidR="00C9435F" w:rsidRDefault="00D154E8" w:rsidP="00C9435F">
      <w:pPr>
        <w:pStyle w:val="ListParagraph"/>
        <w:numPr>
          <w:ilvl w:val="0"/>
          <w:numId w:val="13"/>
        </w:numPr>
        <w:spacing w:line="360" w:lineRule="auto"/>
      </w:pPr>
      <w:r>
        <w:t>Psychological</w:t>
      </w:r>
      <w:r w:rsidR="00FB3FCD">
        <w:t xml:space="preserve"> ill-health is prevalent across all healthcare professions</w:t>
      </w:r>
      <w:r w:rsidR="00D40699">
        <w:t>,</w:t>
      </w:r>
      <w:r w:rsidR="00D310E6">
        <w:t xml:space="preserve"> and </w:t>
      </w:r>
      <w:r w:rsidR="006B2B96">
        <w:t>differences</w:t>
      </w:r>
      <w:r w:rsidR="00C9435F">
        <w:t xml:space="preserve"> </w:t>
      </w:r>
      <w:r w:rsidR="00FB3FCD">
        <w:t xml:space="preserve">between the professions and the way they work </w:t>
      </w:r>
      <w:r w:rsidR="00C9435F">
        <w:t>suggest</w:t>
      </w:r>
      <w:r w:rsidR="002100B5">
        <w:t>s</w:t>
      </w:r>
      <w:r w:rsidR="00C9435F">
        <w:t xml:space="preserve"> there are profession-specific causes</w:t>
      </w:r>
      <w:r w:rsidR="00D310E6">
        <w:t>.</w:t>
      </w:r>
    </w:p>
    <w:p w14:paraId="0F1E3FC3" w14:textId="44B7D118" w:rsidR="00FB3FCD" w:rsidRDefault="00940B47" w:rsidP="00C9435F">
      <w:pPr>
        <w:pStyle w:val="ListParagraph"/>
        <w:numPr>
          <w:ilvl w:val="0"/>
          <w:numId w:val="13"/>
        </w:numPr>
        <w:spacing w:line="360" w:lineRule="auto"/>
      </w:pPr>
      <w:r>
        <w:t>Thus,</w:t>
      </w:r>
      <w:r w:rsidR="00C9435F">
        <w:t xml:space="preserve"> </w:t>
      </w:r>
      <w:r w:rsidR="00D310E6">
        <w:t>i</w:t>
      </w:r>
      <w:r w:rsidR="00FB3FCD">
        <w:t>nterventions may need to</w:t>
      </w:r>
      <w:r w:rsidR="009E2476">
        <w:t xml:space="preserve"> be profession-specific</w:t>
      </w:r>
      <w:r w:rsidR="00FB3FCD">
        <w:t xml:space="preserve"> to be </w:t>
      </w:r>
      <w:proofErr w:type="gramStart"/>
      <w:r w:rsidR="00FB3FCD">
        <w:t>effective</w:t>
      </w:r>
      <w:proofErr w:type="gramEnd"/>
    </w:p>
    <w:p w14:paraId="1680E7BF" w14:textId="2291F0F3" w:rsidR="00FB3FCD" w:rsidRDefault="00FB3FCD" w:rsidP="00FB3FCD">
      <w:pPr>
        <w:pStyle w:val="ListParagraph"/>
        <w:numPr>
          <w:ilvl w:val="0"/>
          <w:numId w:val="13"/>
        </w:numPr>
        <w:spacing w:line="360" w:lineRule="auto"/>
      </w:pPr>
      <w:r>
        <w:t xml:space="preserve">The CUP1 </w:t>
      </w:r>
      <w:r w:rsidR="00866D7E">
        <w:t xml:space="preserve">final programme </w:t>
      </w:r>
      <w:r>
        <w:t xml:space="preserve">theory is likely to be relevant to nurses, </w:t>
      </w:r>
      <w:proofErr w:type="gramStart"/>
      <w:r>
        <w:t>midwives</w:t>
      </w:r>
      <w:proofErr w:type="gramEnd"/>
      <w:r>
        <w:t xml:space="preserve"> and paramedics, </w:t>
      </w:r>
      <w:r w:rsidR="001F53B4">
        <w:t xml:space="preserve">but </w:t>
      </w:r>
      <w:r>
        <w:t xml:space="preserve">other aspects of work and explanations may be important due to </w:t>
      </w:r>
      <w:r w:rsidR="002100B5">
        <w:t xml:space="preserve">professional </w:t>
      </w:r>
      <w:r>
        <w:t>structural and demographic differences.</w:t>
      </w:r>
      <w:r w:rsidR="009E2476">
        <w:t xml:space="preserve"> </w:t>
      </w:r>
    </w:p>
    <w:p w14:paraId="4A1FF8D4" w14:textId="4E96E2AE" w:rsidR="00FB3FCD" w:rsidRDefault="00FB3FCD" w:rsidP="00FB3FCD">
      <w:r>
        <w:t xml:space="preserve">Interventions in the literature </w:t>
      </w:r>
      <w:r w:rsidR="00FC33F1">
        <w:t xml:space="preserve">focus on individuals and </w:t>
      </w:r>
      <w:r>
        <w:t xml:space="preserve">are </w:t>
      </w:r>
      <w:r w:rsidR="00FC33F1">
        <w:t xml:space="preserve">therefore </w:t>
      </w:r>
      <w:r>
        <w:t xml:space="preserve">unlikely to address organisational level </w:t>
      </w:r>
      <w:r w:rsidR="00FC33F1">
        <w:t>causes of psychological ill-health</w:t>
      </w:r>
      <w:r>
        <w:t>.</w:t>
      </w:r>
      <w:r w:rsidR="005D0C6B">
        <w:t xml:space="preserve"> </w:t>
      </w:r>
      <w:r w:rsidR="00E46219">
        <w:t>These elements of the IPT were considered and tested during the analysis of new evidence (see below).</w:t>
      </w:r>
    </w:p>
    <w:p w14:paraId="2C51C323" w14:textId="77777777" w:rsidR="00F52197" w:rsidRDefault="00F52197" w:rsidP="00C1036F">
      <w:pPr>
        <w:pStyle w:val="Heading2"/>
        <w:spacing w:line="360" w:lineRule="auto"/>
      </w:pPr>
    </w:p>
    <w:p w14:paraId="55237055" w14:textId="53D56D26" w:rsidR="00C1036F" w:rsidRDefault="00A73FB4" w:rsidP="00C1036F">
      <w:pPr>
        <w:pStyle w:val="Heading2"/>
        <w:spacing w:line="360" w:lineRule="auto"/>
      </w:pPr>
      <w:r>
        <w:t>Searching and screening</w:t>
      </w:r>
      <w:r w:rsidR="005B6687">
        <w:t xml:space="preserve"> </w:t>
      </w:r>
    </w:p>
    <w:p w14:paraId="1FAF5A9E" w14:textId="21B3B712" w:rsidR="00AD030F" w:rsidRDefault="006A5B0B" w:rsidP="00ED213A">
      <w:pPr>
        <w:spacing w:line="360" w:lineRule="auto"/>
      </w:pPr>
      <w:r>
        <w:t>Evidence was</w:t>
      </w:r>
      <w:r w:rsidR="004D78FA">
        <w:t xml:space="preserve"> </w:t>
      </w:r>
      <w:r w:rsidR="00AD030F">
        <w:t>searched and screened for inclusion in the following iterative cycles:</w:t>
      </w:r>
    </w:p>
    <w:p w14:paraId="6197A754" w14:textId="7E4CAFF5" w:rsidR="00ED213A" w:rsidRDefault="00C01112" w:rsidP="00335117">
      <w:pPr>
        <w:pStyle w:val="ListParagraph"/>
        <w:numPr>
          <w:ilvl w:val="0"/>
          <w:numId w:val="14"/>
        </w:numPr>
        <w:spacing w:line="360" w:lineRule="auto"/>
      </w:pPr>
      <w:r>
        <w:t xml:space="preserve">Formal </w:t>
      </w:r>
      <w:r w:rsidR="00F82288">
        <w:t xml:space="preserve">bibliographic </w:t>
      </w:r>
      <w:r w:rsidR="00343B6D">
        <w:t>database s</w:t>
      </w:r>
      <w:r w:rsidR="007B4935">
        <w:t xml:space="preserve">earching: </w:t>
      </w:r>
      <w:r w:rsidR="00F6747B">
        <w:t>This included (</w:t>
      </w:r>
      <w:r w:rsidR="00EF0EE9">
        <w:t>a</w:t>
      </w:r>
      <w:r w:rsidR="00F6747B">
        <w:t xml:space="preserve">) a search </w:t>
      </w:r>
      <w:r w:rsidR="009878EA">
        <w:t xml:space="preserve">focused on each of the three </w:t>
      </w:r>
      <w:r w:rsidR="00F6747B">
        <w:t>professions; and (</w:t>
      </w:r>
      <w:r w:rsidR="00EF0EE9">
        <w:t>b</w:t>
      </w:r>
      <w:r w:rsidR="00F6747B">
        <w:t xml:space="preserve">) an expanded paramedic </w:t>
      </w:r>
      <w:proofErr w:type="gramStart"/>
      <w:r w:rsidR="00F6747B">
        <w:t>search</w:t>
      </w:r>
      <w:proofErr w:type="gramEnd"/>
      <w:r w:rsidR="00F6747B">
        <w:t xml:space="preserve"> due to </w:t>
      </w:r>
      <w:r w:rsidR="005D3351">
        <w:t>limited studies in</w:t>
      </w:r>
      <w:r w:rsidR="00F6747B">
        <w:t xml:space="preserve"> the initial search.</w:t>
      </w:r>
      <w:r w:rsidR="003B23CC">
        <w:t xml:space="preserve"> </w:t>
      </w:r>
      <w:r w:rsidR="00F07BCB">
        <w:t>Three databases were searched:</w:t>
      </w:r>
      <w:r w:rsidR="00CC58B8">
        <w:t xml:space="preserve"> MEDLINE All (via OVID), CINAHL (via EBSCO) and HMIC (via OVID)</w:t>
      </w:r>
      <w:r w:rsidR="00FF277F">
        <w:t xml:space="preserve"> in February 2021</w:t>
      </w:r>
      <w:r w:rsidR="00A65119">
        <w:t>.</w:t>
      </w:r>
      <w:r w:rsidR="000360B4">
        <w:t xml:space="preserve"> Search terms included terms for the population of interest (nurse, </w:t>
      </w:r>
      <w:proofErr w:type="gramStart"/>
      <w:r w:rsidR="000360B4">
        <w:t>midwives</w:t>
      </w:r>
      <w:proofErr w:type="gramEnd"/>
      <w:r w:rsidR="000360B4">
        <w:t xml:space="preserve"> and paramedics), common psychological ill-health problems</w:t>
      </w:r>
      <w:r w:rsidR="00CC58B8">
        <w:t xml:space="preserve"> (</w:t>
      </w:r>
      <w:r w:rsidR="00BC62F9">
        <w:t>e.g</w:t>
      </w:r>
      <w:r w:rsidR="000360B4">
        <w:t>. stress, anxiety, depression) and outcomes of psychological ill-health (e.g. sick leave and burnout)</w:t>
      </w:r>
      <w:r w:rsidR="007C1227">
        <w:t xml:space="preserve">. To maintain relevance to the UK’s NHS context we limited searches to UK-based literature using </w:t>
      </w:r>
      <w:r w:rsidR="00293F45">
        <w:t xml:space="preserve">a </w:t>
      </w:r>
      <w:r w:rsidR="007C1227">
        <w:t xml:space="preserve">published </w:t>
      </w:r>
      <w:r w:rsidR="00EA0CD8">
        <w:t>search filter</w:t>
      </w:r>
      <w:r w:rsidR="00293F45">
        <w:t xml:space="preserve"> for MEDLINE</w:t>
      </w:r>
      <w:r w:rsidR="004F2F40">
        <w:fldChar w:fldCharType="begin"/>
      </w:r>
      <w:r w:rsidR="00C6363E">
        <w:instrText xml:space="preserve"> ADDIN EN.CITE &lt;EndNote&gt;&lt;Cite&gt;&lt;Author&gt;Ayiku&lt;/Author&gt;&lt;Year&gt;2017&lt;/Year&gt;&lt;RecNum&gt;168&lt;/RecNum&gt;&lt;DisplayText&gt;[34]&lt;/DisplayText&gt;&lt;record&gt;&lt;rec-number&gt;168&lt;/rec-number&gt;&lt;foreign-keys&gt;&lt;key app="EN" db-id="ddsrss5fwwt9s9efafpp952zrvzxad0zvxp0" timestamp="0"&gt;168&lt;/key&gt;&lt;/foreign-keys&gt;&lt;ref-type name="Journal Article"&gt;17&lt;/ref-type&gt;&lt;contributors&gt;&lt;authors&gt;&lt;author&gt;Ayiku, L.&lt;/author&gt;&lt;author&gt;Levay, P.&lt;/author&gt;&lt;author&gt;Hudson, T.&lt;/author&gt;&lt;author&gt;Craven, J.&lt;/author&gt;&lt;author&gt;Barrett, E.&lt;/author&gt;&lt;author&gt;Finnegan, A.&lt;/author&gt;&lt;author&gt;Adams, R.&lt;/author&gt;&lt;/authors&gt;&lt;/contributors&gt;&lt;auth-address&gt;National Institute for Health and Care Excellence (NICE), Manchester, UK.&lt;/auth-address&gt;&lt;titles&gt;&lt;title&gt;The medline UK filter: development and validation of a geographic search filter to retrieve research about the UK from OVID medline&lt;/title&gt;&lt;secondary-title&gt;Health Info Libr J&lt;/secondary-title&gt;&lt;alt-title&gt;Health information and libraries journal&lt;/alt-title&gt;&lt;/titles&gt;&lt;pages&gt;200-216&lt;/pages&gt;&lt;volume&gt;34&lt;/volume&gt;&lt;number&gt;3&lt;/number&gt;&lt;edition&gt;2017/07/14&lt;/edition&gt;&lt;keywords&gt;&lt;keyword&gt;Medline&lt;/keyword&gt;&lt;keyword&gt;bibliographic databases&lt;/keyword&gt;&lt;keyword&gt;information science&lt;/keyword&gt;&lt;keyword&gt;information storage and retrieval&lt;/keyword&gt;&lt;keyword&gt;literature searching&lt;/keyword&gt;&lt;/keywords&gt;&lt;dates&gt;&lt;year&gt;2017&lt;/year&gt;&lt;pub-dates&gt;&lt;date&gt;Sep&lt;/date&gt;&lt;/pub-dates&gt;&lt;/dates&gt;&lt;isbn&gt;1471-1834&lt;/isbn&gt;&lt;accession-num&gt;28703418&lt;/accession-num&gt;&lt;urls&gt;&lt;/urls&gt;&lt;electronic-resource-num&gt;10.1111/hir.12187&lt;/electronic-resource-num&gt;&lt;remote-database-provider&gt;NLM&lt;/remote-database-provider&gt;&lt;language&gt;eng&lt;/language&gt;&lt;/record&gt;&lt;/Cite&gt;&lt;/EndNote&gt;</w:instrText>
      </w:r>
      <w:r w:rsidR="004F2F40">
        <w:fldChar w:fldCharType="separate"/>
      </w:r>
      <w:r w:rsidR="00C6363E">
        <w:rPr>
          <w:noProof/>
        </w:rPr>
        <w:t>[34]</w:t>
      </w:r>
      <w:r w:rsidR="004F2F40">
        <w:fldChar w:fldCharType="end"/>
      </w:r>
      <w:r w:rsidR="00293F45">
        <w:t xml:space="preserve">, and a </w:t>
      </w:r>
      <w:r w:rsidR="00000B96">
        <w:t xml:space="preserve">search </w:t>
      </w:r>
      <w:r w:rsidR="00202055">
        <w:t>function within CINAHL</w:t>
      </w:r>
      <w:r w:rsidR="007F7185">
        <w:t>(</w:t>
      </w:r>
      <w:r w:rsidR="00EF0EE9">
        <w:t>b</w:t>
      </w:r>
      <w:r w:rsidR="007F7185">
        <w:t>)</w:t>
      </w:r>
      <w:r w:rsidR="00651B8E">
        <w:t>.</w:t>
      </w:r>
      <w:r w:rsidR="007F7185">
        <w:t xml:space="preserve"> </w:t>
      </w:r>
      <w:r w:rsidR="00651B8E">
        <w:t>A</w:t>
      </w:r>
      <w:r w:rsidR="007F7185">
        <w:t xml:space="preserve">n additional search with more sensitive search terms informed by paramedic stakeholders </w:t>
      </w:r>
      <w:r w:rsidR="008B46F7">
        <w:t>(including ‘first responder’ and ‘emergency personnel’</w:t>
      </w:r>
      <w:r w:rsidR="001F53B4">
        <w:t>)</w:t>
      </w:r>
      <w:r w:rsidR="008B46F7">
        <w:t xml:space="preserve"> </w:t>
      </w:r>
      <w:r w:rsidR="007F7185">
        <w:t>and a published search filter for the paramedic field</w:t>
      </w:r>
      <w:r w:rsidR="004F2F40">
        <w:fldChar w:fldCharType="begin"/>
      </w:r>
      <w:r w:rsidR="00C6363E">
        <w:instrText xml:space="preserve"> ADDIN EN.CITE &lt;EndNote&gt;&lt;Cite&gt;&lt;Author&gt;Olaussen&lt;/Author&gt;&lt;Year&gt;2017&lt;/Year&gt;&lt;RecNum&gt;177&lt;/RecNum&gt;&lt;DisplayText&gt;[35]&lt;/DisplayText&gt;&lt;record&gt;&lt;rec-number&gt;177&lt;/rec-number&gt;&lt;foreign-keys&gt;&lt;key app="EN" db-id="ddsrss5fwwt9s9efafpp952zrvzxad0zvxp0" timestamp="0"&gt;177&lt;/key&gt;&lt;/foreign-keys&gt;&lt;ref-type name="Journal Article"&gt;17&lt;/ref-type&gt;&lt;contributors&gt;&lt;authors&gt;&lt;author&gt;Olaussen, A.&lt;/author&gt;&lt;author&gt;Semple, W.&lt;/author&gt;&lt;author&gt;Oteir, A.&lt;/author&gt;&lt;author&gt;Todd, P.&lt;/author&gt;&lt;author&gt;Williams, B.&lt;/author&gt;&lt;/authors&gt;&lt;/contributors&gt;&lt;titles&gt;&lt;title&gt;Paramedic literature search filters: optimised for clinicians and academics&lt;/title&gt;&lt;secondary-title&gt;BMC medical informatics and decision making&lt;/secondary-title&gt;&lt;alt-title&gt;BMC Med Inform Decis Mak&lt;/alt-title&gt;&lt;/titles&gt;&lt;pages&gt;146-146&lt;/pages&gt;&lt;volume&gt;17&lt;/volume&gt;&lt;number&gt;1&lt;/number&gt;&lt;keywords&gt;&lt;keyword&gt;Paramedic&lt;/keyword&gt;&lt;keyword&gt;Search filter&lt;/keyword&gt;&lt;keyword&gt;*Allied Health Personnel&lt;/keyword&gt;&lt;keyword&gt;Humans&lt;/keyword&gt;&lt;keyword&gt;*Information Services/standards&lt;/keyword&gt;&lt;keyword&gt;*Information Storage and Retrieval/methods/standards&lt;/keyword&gt;&lt;keyword&gt;Sensitivity and Specificity&lt;/keyword&gt;&lt;/keywords&gt;&lt;dates&gt;&lt;year&gt;2017&lt;/year&gt;&lt;/dates&gt;&lt;publisher&gt;BioMed Central&lt;/publisher&gt;&lt;isbn&gt;1472-6947&lt;/isbn&gt;&lt;accession-num&gt;29020951&lt;/accession-num&gt;&lt;urls&gt;&lt;related-urls&gt;&lt;url&gt;https://pubmed.ncbi.nlm.nih.gov/29020951&lt;/url&gt;&lt;url&gt;https://www.ncbi.nlm.nih.gov/pmc/articles/PMC5637081/&lt;/url&gt;&lt;/related-urls&gt;&lt;/urls&gt;&lt;electronic-resource-num&gt;10.1186/s12911-017-0544-z&lt;/electronic-resource-num&gt;&lt;remote-database-name&gt;PubMed&lt;/remote-database-name&gt;&lt;language&gt;eng&lt;/language&gt;&lt;/record&gt;&lt;/Cite&gt;&lt;/EndNote&gt;</w:instrText>
      </w:r>
      <w:r w:rsidR="004F2F40">
        <w:fldChar w:fldCharType="separate"/>
      </w:r>
      <w:r w:rsidR="00C6363E">
        <w:rPr>
          <w:noProof/>
        </w:rPr>
        <w:t>[35]</w:t>
      </w:r>
      <w:r w:rsidR="004F2F40">
        <w:fldChar w:fldCharType="end"/>
      </w:r>
      <w:r w:rsidR="001F53B4">
        <w:t xml:space="preserve"> </w:t>
      </w:r>
      <w:r w:rsidR="00BA1872">
        <w:t>was run on 31</w:t>
      </w:r>
      <w:r w:rsidR="00BA1872" w:rsidRPr="00BD218A">
        <w:rPr>
          <w:vertAlign w:val="superscript"/>
        </w:rPr>
        <w:t>st</w:t>
      </w:r>
      <w:r w:rsidR="00BA1872">
        <w:t xml:space="preserve"> March 2021</w:t>
      </w:r>
      <w:r w:rsidR="00CC58B8">
        <w:t xml:space="preserve">. </w:t>
      </w:r>
      <w:r w:rsidR="00B8282C">
        <w:t>The MEDLINE search is included in appendix</w:t>
      </w:r>
      <w:r w:rsidR="005B05BA">
        <w:t xml:space="preserve"> 2</w:t>
      </w:r>
      <w:r w:rsidR="00B8282C">
        <w:t>.</w:t>
      </w:r>
      <w:r w:rsidR="00CC58B8">
        <w:t xml:space="preserve"> </w:t>
      </w:r>
      <w:r w:rsidR="007B4935">
        <w:t>Screening:</w:t>
      </w:r>
      <w:r w:rsidR="00CC58B8">
        <w:t xml:space="preserve"> </w:t>
      </w:r>
      <w:r w:rsidR="00020052">
        <w:t xml:space="preserve">We </w:t>
      </w:r>
      <w:r w:rsidR="00AB7231">
        <w:t xml:space="preserve">used </w:t>
      </w:r>
      <w:r w:rsidR="003A2A61">
        <w:t>reverse chronology quota sampling (RCQ)</w:t>
      </w:r>
      <w:r w:rsidR="001F53B4">
        <w:t xml:space="preserve"> to</w:t>
      </w:r>
      <w:r w:rsidR="004A2FFC">
        <w:t xml:space="preserve"> work</w:t>
      </w:r>
      <w:r w:rsidR="00C70D07">
        <w:t xml:space="preserve"> backwards from the mo</w:t>
      </w:r>
      <w:r w:rsidR="004A2FFC">
        <w:t>st</w:t>
      </w:r>
      <w:r w:rsidR="00C70D07">
        <w:t xml:space="preserve"> recent relevant publication</w:t>
      </w:r>
      <w:r w:rsidR="004A2FFC">
        <w:t>s</w:t>
      </w:r>
      <w:r w:rsidR="00C70D07">
        <w:t xml:space="preserve"> for each </w:t>
      </w:r>
      <w:r w:rsidR="001F53B4">
        <w:t>profession</w:t>
      </w:r>
      <w:r w:rsidR="00C70D07">
        <w:t xml:space="preserve"> un</w:t>
      </w:r>
      <w:r w:rsidR="00682B35">
        <w:t>til</w:t>
      </w:r>
      <w:r w:rsidR="00C70D07">
        <w:t xml:space="preserve"> a </w:t>
      </w:r>
      <w:r w:rsidR="00682B35">
        <w:t>pre-de</w:t>
      </w:r>
      <w:r w:rsidR="00E54D28">
        <w:t>termined</w:t>
      </w:r>
      <w:r w:rsidR="00C70D07">
        <w:t xml:space="preserve"> quota of papers </w:t>
      </w:r>
      <w:r w:rsidR="001F53B4">
        <w:t>was</w:t>
      </w:r>
      <w:r w:rsidR="00C70D07">
        <w:t xml:space="preserve"> met.</w:t>
      </w:r>
      <w:r w:rsidR="00B37A43">
        <w:t xml:space="preserve">  This </w:t>
      </w:r>
      <w:r w:rsidR="002D20C8">
        <w:t>ensure</w:t>
      </w:r>
      <w:r w:rsidR="001F53B4">
        <w:t>d</w:t>
      </w:r>
      <w:r w:rsidR="002D20C8">
        <w:t xml:space="preserve"> </w:t>
      </w:r>
      <w:r w:rsidR="00B37A43">
        <w:t xml:space="preserve">roughly equal </w:t>
      </w:r>
      <w:r w:rsidR="001F53B4">
        <w:t>numbers of papers</w:t>
      </w:r>
      <w:r w:rsidR="00E54D28">
        <w:t xml:space="preserve"> for the initial round</w:t>
      </w:r>
      <w:r w:rsidR="00B37A43">
        <w:t xml:space="preserve"> </w:t>
      </w:r>
      <w:r w:rsidR="001F53B4">
        <w:t>(~</w:t>
      </w:r>
      <w:r w:rsidR="00B37A43">
        <w:t xml:space="preserve">30 </w:t>
      </w:r>
      <w:r w:rsidR="001F53B4">
        <w:t>per</w:t>
      </w:r>
      <w:r w:rsidR="00B37A43">
        <w:t xml:space="preserve"> profession</w:t>
      </w:r>
      <w:r w:rsidR="00617A02">
        <w:t>)</w:t>
      </w:r>
      <w:r w:rsidR="002328AC">
        <w:t xml:space="preserve">, </w:t>
      </w:r>
      <w:r w:rsidR="001F53B4">
        <w:t xml:space="preserve">ensured the review was manageable in scale and </w:t>
      </w:r>
      <w:r w:rsidR="002328AC">
        <w:t>enable</w:t>
      </w:r>
      <w:r w:rsidR="001F53B4">
        <w:t>d</w:t>
      </w:r>
      <w:r w:rsidR="002328AC">
        <w:t xml:space="preserve"> </w:t>
      </w:r>
      <w:r w:rsidR="007620F0">
        <w:t xml:space="preserve">a focus on the most up-to-date evidence, </w:t>
      </w:r>
      <w:r w:rsidR="00AA5384">
        <w:t>theories,</w:t>
      </w:r>
      <w:r w:rsidR="007620F0">
        <w:t xml:space="preserve"> and frameworks</w:t>
      </w:r>
      <w:r w:rsidR="00B37A43">
        <w:t>.</w:t>
      </w:r>
      <w:r w:rsidR="00AF62B8">
        <w:t xml:space="preserve"> </w:t>
      </w:r>
      <w:r w:rsidR="008D28B9">
        <w:t xml:space="preserve"> </w:t>
      </w:r>
      <w:r w:rsidR="001F53B4">
        <w:t>We e</w:t>
      </w:r>
      <w:r w:rsidR="005C6BCC">
        <w:t>xclu</w:t>
      </w:r>
      <w:r w:rsidR="001F53B4">
        <w:t>ded the following papers</w:t>
      </w:r>
      <w:r w:rsidR="000F33A2">
        <w:t>:</w:t>
      </w:r>
      <w:r w:rsidR="005C6BCC">
        <w:t xml:space="preserve"> (i) physical health focus; (ii) undergraduate student</w:t>
      </w:r>
      <w:r w:rsidR="001F53B4">
        <w:t>s</w:t>
      </w:r>
      <w:r w:rsidR="005C6BCC">
        <w:t xml:space="preserve">; (iii) </w:t>
      </w:r>
      <w:r w:rsidR="007D5E45">
        <w:t>non-UK</w:t>
      </w:r>
      <w:r w:rsidR="005C6BCC">
        <w:t xml:space="preserve">; </w:t>
      </w:r>
      <w:r w:rsidR="00670C94">
        <w:t>(iv) patient wellbeing; (v) publi</w:t>
      </w:r>
      <w:r w:rsidR="001F53B4">
        <w:t>shed prior to</w:t>
      </w:r>
      <w:r w:rsidR="00670C94">
        <w:t xml:space="preserve"> 2010 or </w:t>
      </w:r>
      <w:r w:rsidR="00B16F66">
        <w:t>prior to</w:t>
      </w:r>
      <w:r w:rsidR="002F319D">
        <w:t xml:space="preserve"> the 30 most recent relevant papers</w:t>
      </w:r>
      <w:r w:rsidR="00B16F66">
        <w:t xml:space="preserve"> (see above)</w:t>
      </w:r>
      <w:r w:rsidR="0077604A">
        <w:t xml:space="preserve">. </w:t>
      </w:r>
      <w:r w:rsidR="00B16F66">
        <w:t xml:space="preserve"> </w:t>
      </w:r>
      <w:r w:rsidR="00ED213A">
        <w:t xml:space="preserve"> </w:t>
      </w:r>
    </w:p>
    <w:p w14:paraId="5F16274F" w14:textId="4E560D9F" w:rsidR="00CD154D" w:rsidRDefault="00023B7B" w:rsidP="00D6669B">
      <w:pPr>
        <w:pStyle w:val="ListParagraph"/>
        <w:numPr>
          <w:ilvl w:val="0"/>
          <w:numId w:val="14"/>
        </w:numPr>
        <w:spacing w:line="360" w:lineRule="auto"/>
      </w:pPr>
      <w:r>
        <w:t xml:space="preserve">Supplementary </w:t>
      </w:r>
      <w:r w:rsidR="004260CE">
        <w:t>hand</w:t>
      </w:r>
      <w:r>
        <w:t xml:space="preserve">searching: </w:t>
      </w:r>
      <w:r w:rsidR="00B16F66">
        <w:t>W</w:t>
      </w:r>
      <w:r w:rsidR="008A5ED6">
        <w:t xml:space="preserve">e searched </w:t>
      </w:r>
      <w:r w:rsidR="00C53C42">
        <w:t xml:space="preserve">back issues of </w:t>
      </w:r>
      <w:r w:rsidR="0036520E">
        <w:t>The British Midwifery Journal, the Journal of Paramedic Practice, and the British Paramedic Journal,</w:t>
      </w:r>
      <w:r w:rsidR="00C53C42">
        <w:t xml:space="preserve"> starting from the most recent edition and appl</w:t>
      </w:r>
      <w:r w:rsidR="00B16F66">
        <w:t>ying</w:t>
      </w:r>
      <w:r w:rsidR="00C53C42">
        <w:t xml:space="preserve"> the same exclusion </w:t>
      </w:r>
      <w:r w:rsidR="006B5FF2">
        <w:t xml:space="preserve">criteria. </w:t>
      </w:r>
    </w:p>
    <w:p w14:paraId="3ECB1107" w14:textId="159636E4" w:rsidR="00333192" w:rsidRDefault="00B16F66" w:rsidP="00333192">
      <w:pPr>
        <w:pStyle w:val="ListParagraph"/>
        <w:numPr>
          <w:ilvl w:val="0"/>
          <w:numId w:val="14"/>
        </w:numPr>
        <w:spacing w:line="360" w:lineRule="auto"/>
      </w:pPr>
      <w:r>
        <w:t>Expert solicitation: T</w:t>
      </w:r>
      <w:r w:rsidR="00CD154D">
        <w:t xml:space="preserve">o address the potential limitation of RCQ of missing major insights in </w:t>
      </w:r>
      <w:r w:rsidR="006431A7">
        <w:t xml:space="preserve">earlier published literature, we sought </w:t>
      </w:r>
      <w:r w:rsidR="00714E8F">
        <w:t xml:space="preserve">relevant </w:t>
      </w:r>
      <w:r w:rsidR="006431A7">
        <w:t xml:space="preserve">papers through </w:t>
      </w:r>
      <w:r w:rsidR="008D28B9">
        <w:t>expert solicitation</w:t>
      </w:r>
      <w:r>
        <w:t xml:space="preserve"> with </w:t>
      </w:r>
      <w:r w:rsidR="00651B8E">
        <w:t xml:space="preserve">team, </w:t>
      </w:r>
      <w:proofErr w:type="gramStart"/>
      <w:r w:rsidR="006431A7">
        <w:t>stakeholder</w:t>
      </w:r>
      <w:proofErr w:type="gramEnd"/>
      <w:r w:rsidR="006431A7">
        <w:t xml:space="preserve"> and advisory group members.</w:t>
      </w:r>
    </w:p>
    <w:p w14:paraId="57D2B66C" w14:textId="02F4CED9" w:rsidR="006B5FF2" w:rsidRDefault="00B16F66" w:rsidP="00333192">
      <w:pPr>
        <w:pStyle w:val="ListParagraph"/>
        <w:numPr>
          <w:ilvl w:val="0"/>
          <w:numId w:val="14"/>
        </w:numPr>
        <w:spacing w:line="360" w:lineRule="auto"/>
      </w:pPr>
      <w:r w:rsidRPr="00B16F66">
        <w:t xml:space="preserve">COVID-19 specific </w:t>
      </w:r>
      <w:r w:rsidR="00F83805" w:rsidRPr="00B16F66">
        <w:t>literature</w:t>
      </w:r>
      <w:r w:rsidRPr="00B16F66">
        <w:t xml:space="preserve">. </w:t>
      </w:r>
      <w:r w:rsidR="00937074" w:rsidRPr="00937074">
        <w:t xml:space="preserve">This search </w:t>
      </w:r>
      <w:r w:rsidR="00CA7AC3">
        <w:t xml:space="preserve">was run in </w:t>
      </w:r>
      <w:r w:rsidR="007B762D">
        <w:t xml:space="preserve">2021 and </w:t>
      </w:r>
      <w:r w:rsidR="00937074" w:rsidRPr="00937074">
        <w:t>used the same professional and mental-ill health terminology as the initial search</w:t>
      </w:r>
      <w:r w:rsidR="00937074">
        <w:t xml:space="preserve"> in step 1</w:t>
      </w:r>
      <w:r w:rsidR="00937074" w:rsidRPr="00937074">
        <w:t xml:space="preserve"> but replaced search terms for the outcomes of mental-ill health with COVID search terms developed by the UK Health Security Agency library services team</w:t>
      </w:r>
      <w:r w:rsidR="003A4738">
        <w:fldChar w:fldCharType="begin"/>
      </w:r>
      <w:r w:rsidR="00C6363E">
        <w:instrText xml:space="preserve"> ADDIN EN.CITE &lt;EndNote&gt;&lt;Cite&gt;&lt;Author&gt;HSA&lt;/Author&gt;&lt;Year&gt;2023&lt;/Year&gt;&lt;RecNum&gt;364&lt;/RecNum&gt;&lt;DisplayText&gt;[36]&lt;/DisplayText&gt;&lt;record&gt;&lt;rec-number&gt;364&lt;/rec-number&gt;&lt;foreign-keys&gt;&lt;key app="EN" db-id="ddsrss5fwwt9s9efafpp952zrvzxad0zvxp0" timestamp="1701278601"&gt;364&lt;/key&gt;&lt;/foreign-keys&gt;&lt;ref-type name="Web Page"&gt;12&lt;/ref-type&gt;&lt;contributors&gt;&lt;authors&gt;&lt;author&gt;HSA&lt;/author&gt;&lt;/authors&gt;&lt;/contributors&gt;&lt;titles&gt;&lt;title&gt;Finding the evidence: coronavirus&lt;/title&gt;&lt;/titles&gt;&lt;dates&gt;&lt;year&gt;2023&lt;/year&gt;&lt;/dates&gt;&lt;publisher&gt;UK Health Security Agency&lt;/publisher&gt;&lt;urls&gt;&lt;related-urls&gt;&lt;url&gt;https://ukhsalibrary.koha-ptfs.co.uk/coronavirusinformation/&lt;/url&gt;&lt;/related-urls&gt;&lt;/urls&gt;&lt;/record&gt;&lt;/Cite&gt;&lt;/EndNote&gt;</w:instrText>
      </w:r>
      <w:r w:rsidR="003A4738">
        <w:fldChar w:fldCharType="separate"/>
      </w:r>
      <w:r w:rsidR="00C6363E">
        <w:rPr>
          <w:noProof/>
        </w:rPr>
        <w:t>[36]</w:t>
      </w:r>
      <w:r w:rsidR="003A4738">
        <w:fldChar w:fldCharType="end"/>
      </w:r>
      <w:r w:rsidR="00937074" w:rsidRPr="00937074">
        <w:t xml:space="preserve">. </w:t>
      </w:r>
      <w:r w:rsidR="00651B8E">
        <w:t>U</w:t>
      </w:r>
      <w:r w:rsidR="006812A6">
        <w:t xml:space="preserve">sing a COVID filter, </w:t>
      </w:r>
      <w:r w:rsidR="00651B8E">
        <w:t>enabled</w:t>
      </w:r>
      <w:r w:rsidR="006812A6">
        <w:t xml:space="preserve"> a more sensitive search for COVID literature which was not limited to the outcomes of mental health</w:t>
      </w:r>
      <w:r w:rsidR="00B63DB1">
        <w:t xml:space="preserve"> as per step 1.</w:t>
      </w:r>
      <w:r w:rsidR="00E76B99">
        <w:t xml:space="preserve"> </w:t>
      </w:r>
      <w:r w:rsidR="007B762D">
        <w:t xml:space="preserve">We secured </w:t>
      </w:r>
      <w:proofErr w:type="gramStart"/>
      <w:r w:rsidR="007B762D">
        <w:t xml:space="preserve">a number </w:t>
      </w:r>
      <w:r w:rsidR="00B03A91">
        <w:t>of</w:t>
      </w:r>
      <w:proofErr w:type="gramEnd"/>
      <w:r w:rsidR="007B762D">
        <w:t xml:space="preserve"> COVID papers via expert </w:t>
      </w:r>
      <w:r w:rsidR="00B03A91">
        <w:t>solicitation</w:t>
      </w:r>
      <w:r w:rsidR="007B762D">
        <w:t xml:space="preserve"> </w:t>
      </w:r>
      <w:r w:rsidR="00B03A91">
        <w:t>to add</w:t>
      </w:r>
      <w:r w:rsidR="00B037DE">
        <w:t xml:space="preserve"> </w:t>
      </w:r>
      <w:r w:rsidR="00021AC3">
        <w:t>‘in press’ and</w:t>
      </w:r>
      <w:r w:rsidR="00B03A91">
        <w:t xml:space="preserve"> </w:t>
      </w:r>
      <w:r w:rsidR="00B03A91">
        <w:lastRenderedPageBreak/>
        <w:t>more recent literature</w:t>
      </w:r>
      <w:r w:rsidR="00225661">
        <w:t xml:space="preserve"> given the timing of this review</w:t>
      </w:r>
      <w:r w:rsidR="00B03A91">
        <w:t xml:space="preserve">. </w:t>
      </w:r>
      <w:r w:rsidR="00B63DB1">
        <w:t xml:space="preserve"> </w:t>
      </w:r>
      <w:r w:rsidR="006B5FF2">
        <w:t>For all s</w:t>
      </w:r>
      <w:r w:rsidR="00DB2448">
        <w:t>earches, t</w:t>
      </w:r>
      <w:r w:rsidR="006B5FF2">
        <w:t xml:space="preserve">wo team members (JJ and CT) independently screened papers for </w:t>
      </w:r>
      <w:r w:rsidR="00C25F88">
        <w:t>inclusion based on assessment of relevance and rigour</w:t>
      </w:r>
      <w:r w:rsidR="006B5FF2">
        <w:t>, with disagreements arbitrated by a third team member (JM).</w:t>
      </w:r>
    </w:p>
    <w:p w14:paraId="0AC5BD83" w14:textId="49AD401A" w:rsidR="006B5FF2" w:rsidRDefault="006B5FF2" w:rsidP="005F1ED3">
      <w:pPr>
        <w:spacing w:line="360" w:lineRule="auto"/>
        <w:ind w:left="360"/>
      </w:pPr>
    </w:p>
    <w:p w14:paraId="5746B8F6" w14:textId="370C5100" w:rsidR="00F0158B" w:rsidRPr="004244C8" w:rsidRDefault="00265650" w:rsidP="00617FC0">
      <w:pPr>
        <w:pStyle w:val="Heading2"/>
        <w:spacing w:line="360" w:lineRule="auto"/>
      </w:pPr>
      <w:r>
        <w:t>R</w:t>
      </w:r>
      <w:r w:rsidR="00A73FB4">
        <w:t>ealist synthesis</w:t>
      </w:r>
    </w:p>
    <w:p w14:paraId="72F76FB3" w14:textId="10CCB88D" w:rsidR="00430D0F" w:rsidRDefault="00F61B86" w:rsidP="00AB10A9">
      <w:pPr>
        <w:spacing w:line="360" w:lineRule="auto"/>
      </w:pPr>
      <w:r>
        <w:t>We</w:t>
      </w:r>
      <w:r w:rsidR="0044427B">
        <w:t xml:space="preserve"> </w:t>
      </w:r>
      <w:r w:rsidR="009142DE">
        <w:t xml:space="preserve">used </w:t>
      </w:r>
      <w:r w:rsidR="00D24B17" w:rsidRPr="000E2353">
        <w:t xml:space="preserve">appraisal journaling </w:t>
      </w:r>
      <w:r>
        <w:t>to analys</w:t>
      </w:r>
      <w:r w:rsidR="00DB2448">
        <w:t>e</w:t>
      </w:r>
      <w:r w:rsidR="00DD138F">
        <w:t xml:space="preserve"> each s</w:t>
      </w:r>
      <w:r w:rsidR="003C042F">
        <w:t>ource</w:t>
      </w:r>
      <w:r w:rsidR="00A02BF2">
        <w:t>. This</w:t>
      </w:r>
      <w:r>
        <w:t xml:space="preserve"> comprised </w:t>
      </w:r>
      <w:r w:rsidR="005C4B0D">
        <w:t>read</w:t>
      </w:r>
      <w:r>
        <w:t>ing</w:t>
      </w:r>
      <w:r w:rsidR="005C4B0D">
        <w:t xml:space="preserve"> and annotat</w:t>
      </w:r>
      <w:r w:rsidR="00B52A06">
        <w:t>ion</w:t>
      </w:r>
      <w:r w:rsidR="005C4B0D">
        <w:t xml:space="preserve"> </w:t>
      </w:r>
      <w:r w:rsidR="00230CC1">
        <w:t>by the lead reviewer</w:t>
      </w:r>
      <w:r w:rsidR="00955D14">
        <w:t xml:space="preserve"> (JJ)</w:t>
      </w:r>
      <w:r w:rsidR="005C4B0D">
        <w:t xml:space="preserve">, </w:t>
      </w:r>
      <w:r w:rsidR="00AF5F49">
        <w:t xml:space="preserve">who </w:t>
      </w:r>
      <w:r w:rsidR="005C4B0D">
        <w:t xml:space="preserve">then </w:t>
      </w:r>
      <w:r w:rsidR="00AF5F49">
        <w:t xml:space="preserve">‘journalled’ </w:t>
      </w:r>
      <w:r w:rsidR="00712774">
        <w:t xml:space="preserve">important insights </w:t>
      </w:r>
      <w:r w:rsidR="00A322BF">
        <w:t xml:space="preserve">in a </w:t>
      </w:r>
      <w:r w:rsidR="007E6410">
        <w:t xml:space="preserve">working </w:t>
      </w:r>
      <w:r w:rsidR="00A322BF">
        <w:t xml:space="preserve">document </w:t>
      </w:r>
      <w:r w:rsidR="00DB2448">
        <w:t>alongside</w:t>
      </w:r>
      <w:r w:rsidR="00A322BF">
        <w:t xml:space="preserve"> the </w:t>
      </w:r>
      <w:r w:rsidR="005C4B0D">
        <w:t>abstract</w:t>
      </w:r>
      <w:r w:rsidR="001D2243">
        <w:t xml:space="preserve">. The wider team then </w:t>
      </w:r>
      <w:r w:rsidR="009A68FA">
        <w:t>re</w:t>
      </w:r>
      <w:r w:rsidR="00F94AFF">
        <w:t>ad</w:t>
      </w:r>
      <w:r w:rsidR="009A68FA">
        <w:t xml:space="preserve"> the paper (at minimum the abstract) and </w:t>
      </w:r>
      <w:r w:rsidR="007E6410">
        <w:t xml:space="preserve">the </w:t>
      </w:r>
      <w:r w:rsidR="006C44DC">
        <w:t>lead reviewer</w:t>
      </w:r>
      <w:r w:rsidR="00D24B17">
        <w:t>’s</w:t>
      </w:r>
      <w:r w:rsidR="006C44DC">
        <w:t xml:space="preserve"> </w:t>
      </w:r>
      <w:r w:rsidR="00FD40DB">
        <w:t xml:space="preserve">insights/thoughts </w:t>
      </w:r>
      <w:r w:rsidR="007C7772">
        <w:t xml:space="preserve">and </w:t>
      </w:r>
      <w:r w:rsidR="00D24B17">
        <w:t xml:space="preserve">added further insights, </w:t>
      </w:r>
      <w:r w:rsidR="006C44DC">
        <w:t>drawing on their disciplinary and NHS expertise</w:t>
      </w:r>
      <w:r w:rsidR="001D2243">
        <w:t>, providing challenge and counter arguments</w:t>
      </w:r>
      <w:r w:rsidR="00DC1B36">
        <w:t xml:space="preserve">, </w:t>
      </w:r>
      <w:r w:rsidR="00D24B17">
        <w:t xml:space="preserve">and </w:t>
      </w:r>
      <w:r w:rsidR="003241C2">
        <w:t>reflecting on ‘fit’ to</w:t>
      </w:r>
      <w:r w:rsidR="00DC1B36">
        <w:t xml:space="preserve"> </w:t>
      </w:r>
      <w:r w:rsidR="00E46219">
        <w:t xml:space="preserve">the initial programme as well as </w:t>
      </w:r>
      <w:r w:rsidR="00A77823">
        <w:t>new</w:t>
      </w:r>
      <w:r w:rsidR="00DC1B36">
        <w:t xml:space="preserve"> theory and ideas</w:t>
      </w:r>
      <w:r w:rsidR="00DA5FF7">
        <w:t xml:space="preserve">. </w:t>
      </w:r>
      <w:r w:rsidR="00430D0F">
        <w:t>Initial syntheses of the journaling were based upon a small sample of papers (n=15, 5 for each profession), with subsequent papers journaled in batches and folded into the analysis.</w:t>
      </w:r>
    </w:p>
    <w:p w14:paraId="670B5A92" w14:textId="1610D515" w:rsidR="008B5F45" w:rsidRDefault="00DA5FF7" w:rsidP="00C860A9">
      <w:pPr>
        <w:spacing w:line="360" w:lineRule="auto"/>
      </w:pPr>
      <w:r>
        <w:t>These</w:t>
      </w:r>
      <w:r w:rsidR="0050063C">
        <w:t xml:space="preserve"> </w:t>
      </w:r>
      <w:r w:rsidR="004D5FC2">
        <w:t xml:space="preserve">cumulative </w:t>
      </w:r>
      <w:r w:rsidR="006F35FF">
        <w:t xml:space="preserve">and collaborative </w:t>
      </w:r>
      <w:r w:rsidR="0050063C">
        <w:t xml:space="preserve">insights </w:t>
      </w:r>
      <w:r>
        <w:t xml:space="preserve">were used </w:t>
      </w:r>
      <w:r w:rsidR="0050063C">
        <w:t xml:space="preserve">to formulate </w:t>
      </w:r>
      <w:proofErr w:type="spellStart"/>
      <w:r w:rsidR="007D3F8D">
        <w:t>Context+Mechanism</w:t>
      </w:r>
      <w:proofErr w:type="spellEnd"/>
      <w:r w:rsidR="007D3F8D">
        <w:t>=Outcome configurations (</w:t>
      </w:r>
      <w:proofErr w:type="spellStart"/>
      <w:r w:rsidR="007D3F8D">
        <w:t>CMOcs</w:t>
      </w:r>
      <w:proofErr w:type="spellEnd"/>
      <w:r w:rsidR="007D3F8D">
        <w:t>)</w:t>
      </w:r>
      <w:r w:rsidR="00430D0F">
        <w:t xml:space="preserve"> </w:t>
      </w:r>
      <w:r w:rsidR="007D3F8D">
        <w:t xml:space="preserve">to describe </w:t>
      </w:r>
      <w:r w:rsidR="003A3940" w:rsidRPr="009538DA">
        <w:rPr>
          <w:rFonts w:cstheme="minorHAnsi"/>
        </w:rPr>
        <w:t xml:space="preserve">how/why/for whom and in what circumstances </w:t>
      </w:r>
      <w:r w:rsidR="00C860A9">
        <w:rPr>
          <w:rFonts w:ascii="Calibri" w:hAnsi="Calibri" w:cs="Calibri"/>
        </w:rPr>
        <w:t xml:space="preserve">(i) </w:t>
      </w:r>
      <w:r w:rsidR="00C860A9" w:rsidRPr="00C860A9">
        <w:t xml:space="preserve">nurses, midwives and paramedics experience work related psychological ill-health, and (ii) existing interventions </w:t>
      </w:r>
      <w:r w:rsidR="00EE232E">
        <w:t>are</w:t>
      </w:r>
      <w:r w:rsidR="00C860A9" w:rsidRPr="00C860A9">
        <w:t xml:space="preserve"> insufficient to mitigate i</w:t>
      </w:r>
      <w:r w:rsidR="00FC6E03">
        <w:t>t</w:t>
      </w:r>
      <w:r w:rsidR="00C860A9" w:rsidRPr="00C860A9">
        <w:t>.</w:t>
      </w:r>
      <w:r w:rsidR="00C860A9">
        <w:t xml:space="preserve"> </w:t>
      </w:r>
      <w:r w:rsidR="00742D43">
        <w:t>At an early stage</w:t>
      </w:r>
      <w:r w:rsidR="00170E6A">
        <w:t>,</w:t>
      </w:r>
      <w:r w:rsidR="00742D43">
        <w:t xml:space="preserve"> we began to identify </w:t>
      </w:r>
      <w:r w:rsidR="00EA7AB8">
        <w:t xml:space="preserve">aspects of work that were </w:t>
      </w:r>
      <w:r w:rsidR="00E46219">
        <w:t xml:space="preserve">antagonistic and </w:t>
      </w:r>
      <w:r w:rsidR="00EA7AB8">
        <w:t>incompatible and affect</w:t>
      </w:r>
      <w:r w:rsidR="005A77CE">
        <w:t>ed</w:t>
      </w:r>
      <w:r w:rsidR="00EA7AB8">
        <w:t xml:space="preserve"> staff</w:t>
      </w:r>
      <w:r w:rsidR="008F0225">
        <w:t xml:space="preserve"> </w:t>
      </w:r>
      <w:r w:rsidR="00EA7AB8">
        <w:t>psychological health.</w:t>
      </w:r>
      <w:r w:rsidR="00E41FA7">
        <w:t xml:space="preserve">  </w:t>
      </w:r>
      <w:r w:rsidR="008F0225">
        <w:t xml:space="preserve">We </w:t>
      </w:r>
      <w:r w:rsidR="00E46219">
        <w:t>called</w:t>
      </w:r>
      <w:r w:rsidR="008F0225">
        <w:t xml:space="preserve"> these ‘tensions’ in the work environment, and </w:t>
      </w:r>
      <w:r w:rsidR="00500203">
        <w:t>the</w:t>
      </w:r>
      <w:r w:rsidR="00DB2448">
        <w:t>y</w:t>
      </w:r>
      <w:r w:rsidR="00500203">
        <w:t xml:space="preserve"> provided a </w:t>
      </w:r>
      <w:r w:rsidR="00E41FA7">
        <w:t xml:space="preserve">framework </w:t>
      </w:r>
      <w:r w:rsidR="00430D0F">
        <w:t>for</w:t>
      </w:r>
      <w:r w:rsidR="00E41FA7">
        <w:t xml:space="preserve"> our analyses</w:t>
      </w:r>
      <w:r w:rsidR="00C53688">
        <w:t xml:space="preserve">, enabling us to </w:t>
      </w:r>
      <w:r w:rsidR="00500203">
        <w:t xml:space="preserve">synthesise </w:t>
      </w:r>
      <w:proofErr w:type="spellStart"/>
      <w:r w:rsidR="00500203">
        <w:t>CMOcs</w:t>
      </w:r>
      <w:proofErr w:type="spellEnd"/>
      <w:r w:rsidR="00500203">
        <w:t xml:space="preserve"> to a higher level, and to </w:t>
      </w:r>
      <w:r w:rsidR="00C53688">
        <w:t xml:space="preserve">go beyond a </w:t>
      </w:r>
      <w:r w:rsidR="00DB2448">
        <w:t>superficial</w:t>
      </w:r>
      <w:r w:rsidR="00C53688">
        <w:t xml:space="preserve"> view of the evidence</w:t>
      </w:r>
      <w:r w:rsidR="00E41FA7">
        <w:t>.</w:t>
      </w:r>
      <w:r w:rsidR="009E73FA">
        <w:t xml:space="preserve">  </w:t>
      </w:r>
      <w:r w:rsidR="000129DD">
        <w:t xml:space="preserve">We </w:t>
      </w:r>
      <w:r w:rsidR="008675FB">
        <w:t xml:space="preserve">shared </w:t>
      </w:r>
      <w:r w:rsidR="001311E9">
        <w:t xml:space="preserve">emergent analyses </w:t>
      </w:r>
      <w:r w:rsidR="008675FB">
        <w:t xml:space="preserve">with </w:t>
      </w:r>
      <w:r w:rsidR="00B96D8D">
        <w:t xml:space="preserve">the stakeholder group </w:t>
      </w:r>
      <w:r w:rsidR="008675FB">
        <w:t xml:space="preserve">to </w:t>
      </w:r>
      <w:r w:rsidR="002420EC">
        <w:t>sense-check</w:t>
      </w:r>
      <w:r w:rsidR="00E54D28">
        <w:t xml:space="preserve"> the emerging findings</w:t>
      </w:r>
      <w:r w:rsidR="002420EC">
        <w:t xml:space="preserve">, help us to </w:t>
      </w:r>
      <w:r w:rsidR="008675FB">
        <w:t xml:space="preserve">determine the </w:t>
      </w:r>
      <w:r w:rsidR="002420EC">
        <w:t xml:space="preserve">novel and </w:t>
      </w:r>
      <w:r w:rsidR="000129DD">
        <w:t xml:space="preserve">most </w:t>
      </w:r>
      <w:r w:rsidR="002420EC">
        <w:t xml:space="preserve">important </w:t>
      </w:r>
      <w:r w:rsidR="008E4449">
        <w:t xml:space="preserve">findings, generate further insights into the </w:t>
      </w:r>
      <w:r w:rsidR="00222BC3">
        <w:t>impact of</w:t>
      </w:r>
      <w:r w:rsidR="008E4449">
        <w:t xml:space="preserve"> </w:t>
      </w:r>
      <w:r w:rsidR="00222BC3">
        <w:t xml:space="preserve">these </w:t>
      </w:r>
      <w:r w:rsidR="008E4449">
        <w:t xml:space="preserve">tensions </w:t>
      </w:r>
      <w:r w:rsidR="00222BC3">
        <w:t>on</w:t>
      </w:r>
      <w:r w:rsidR="008E4449">
        <w:t xml:space="preserve"> psychological ill-health</w:t>
      </w:r>
      <w:r w:rsidR="00FC60BC">
        <w:t xml:space="preserve"> and </w:t>
      </w:r>
      <w:r w:rsidR="008134A6">
        <w:t>on the effectiveness of interventions designed to mitigate against it.</w:t>
      </w:r>
      <w:r w:rsidR="00A0015B">
        <w:t xml:space="preserve"> </w:t>
      </w:r>
      <w:r w:rsidR="00AB75E4">
        <w:t xml:space="preserve">The final programme theory </w:t>
      </w:r>
      <w:r w:rsidR="00D62AF2">
        <w:t>synthesis</w:t>
      </w:r>
      <w:r w:rsidR="00651B8E">
        <w:t>ed</w:t>
      </w:r>
      <w:r w:rsidR="00D62AF2">
        <w:t xml:space="preserve"> the </w:t>
      </w:r>
      <w:r w:rsidR="00651B8E">
        <w:t>data</w:t>
      </w:r>
      <w:r w:rsidR="00E564B3">
        <w:t xml:space="preserve"> to </w:t>
      </w:r>
      <w:r w:rsidR="00660AF4">
        <w:t xml:space="preserve">5 </w:t>
      </w:r>
      <w:r w:rsidR="00E564B3">
        <w:t xml:space="preserve">higher level statements, underpinned by the tensions and </w:t>
      </w:r>
      <w:proofErr w:type="spellStart"/>
      <w:r w:rsidR="00E564B3">
        <w:t>CMOcs</w:t>
      </w:r>
      <w:proofErr w:type="spellEnd"/>
      <w:r w:rsidR="008E4449">
        <w:t>.</w:t>
      </w:r>
    </w:p>
    <w:p w14:paraId="1A15A7CE" w14:textId="15FF40F1" w:rsidR="00237947" w:rsidRDefault="00237947" w:rsidP="00C860A9">
      <w:pPr>
        <w:spacing w:line="360" w:lineRule="auto"/>
      </w:pPr>
      <w:r>
        <w:t xml:space="preserve">Diversions from the protocol were minimal but included: 1) </w:t>
      </w:r>
      <w:r w:rsidR="008B04F6">
        <w:t xml:space="preserve">Only including Medline, CINAHL and HMIC in the initial database search (not </w:t>
      </w:r>
      <w:proofErr w:type="spellStart"/>
      <w:r w:rsidR="008B04F6">
        <w:t>PsychINFO</w:t>
      </w:r>
      <w:proofErr w:type="spellEnd"/>
      <w:r w:rsidR="008B04F6">
        <w:t>, Cochrane Library or ASSIA)</w:t>
      </w:r>
      <w:r w:rsidR="00013F04">
        <w:t xml:space="preserve">, and </w:t>
      </w:r>
      <w:r>
        <w:t>not systematically undertak</w:t>
      </w:r>
      <w:r w:rsidR="00095FF4">
        <w:t>ing</w:t>
      </w:r>
      <w:r>
        <w:t xml:space="preserve"> forward and backward citation</w:t>
      </w:r>
      <w:r w:rsidR="00013F04">
        <w:t xml:space="preserve">; this was due to the rich insights found through the additional methods of </w:t>
      </w:r>
      <w:r>
        <w:t>handsearching and expert solicitation</w:t>
      </w:r>
      <w:r w:rsidR="00F16F97">
        <w:t xml:space="preserve">, </w:t>
      </w:r>
      <w:r w:rsidR="00501AAE">
        <w:t>as recommended by stake</w:t>
      </w:r>
      <w:r w:rsidR="007777CC">
        <w:t>holder</w:t>
      </w:r>
      <w:r w:rsidR="00501AAE">
        <w:t xml:space="preserve">s who stated </w:t>
      </w:r>
      <w:r w:rsidR="007777CC">
        <w:t>there were few select journals that would be valuable to search</w:t>
      </w:r>
      <w:r w:rsidR="00A37F3D">
        <w:t xml:space="preserve">.  </w:t>
      </w:r>
      <w:r w:rsidR="00876091">
        <w:t xml:space="preserve">2) </w:t>
      </w:r>
      <w:r w:rsidR="00A37F3D">
        <w:t>Neither reve</w:t>
      </w:r>
      <w:r>
        <w:t>rse chronology quota screening</w:t>
      </w:r>
      <w:r w:rsidR="00A37F3D">
        <w:t xml:space="preserve"> nor </w:t>
      </w:r>
      <w:r>
        <w:t xml:space="preserve">appraisal journalling </w:t>
      </w:r>
      <w:r w:rsidR="00A37F3D">
        <w:t xml:space="preserve">were mentioned in the protocol but were strategies employed to manage the </w:t>
      </w:r>
      <w:r w:rsidR="00876091">
        <w:t xml:space="preserve">high volume of papers and </w:t>
      </w:r>
      <w:r>
        <w:t xml:space="preserve">support </w:t>
      </w:r>
      <w:r w:rsidR="00876091">
        <w:t xml:space="preserve">the integration of </w:t>
      </w:r>
      <w:r>
        <w:t>ontologically</w:t>
      </w:r>
      <w:r w:rsidR="00192D6F">
        <w:t xml:space="preserve"> </w:t>
      </w:r>
      <w:r>
        <w:t xml:space="preserve">deep analysis of papers </w:t>
      </w:r>
      <w:r w:rsidR="00876091">
        <w:t xml:space="preserve">with </w:t>
      </w:r>
      <w:r>
        <w:t>team member expertise.</w:t>
      </w:r>
    </w:p>
    <w:p w14:paraId="3F0E9444" w14:textId="06E28803" w:rsidR="00F0158B" w:rsidRDefault="00F0158B" w:rsidP="00A735A4">
      <w:pPr>
        <w:pStyle w:val="Heading1"/>
        <w:rPr>
          <w:sz w:val="28"/>
          <w:szCs w:val="28"/>
        </w:rPr>
      </w:pPr>
      <w:r>
        <w:lastRenderedPageBreak/>
        <w:t>Findings</w:t>
      </w:r>
    </w:p>
    <w:p w14:paraId="27DE6E74" w14:textId="77777777" w:rsidR="00CB4C74" w:rsidRPr="00CB4C74" w:rsidRDefault="00CB4C74" w:rsidP="00971DF8"/>
    <w:p w14:paraId="42A4EA14" w14:textId="436751F8" w:rsidR="00C04B23" w:rsidRPr="00CD7563" w:rsidRDefault="00E46522" w:rsidP="00E46522">
      <w:pPr>
        <w:pStyle w:val="Heading2"/>
      </w:pPr>
      <w:r>
        <w:t>Realist Synthesis: key finding</w:t>
      </w:r>
      <w:r w:rsidR="00513A23">
        <w:t>s</w:t>
      </w:r>
    </w:p>
    <w:p w14:paraId="0450E5C5" w14:textId="0D290989" w:rsidR="00B071F7" w:rsidRDefault="00A80CBB" w:rsidP="00617FC0">
      <w:pPr>
        <w:spacing w:line="360" w:lineRule="auto"/>
      </w:pPr>
      <w:r>
        <w:t xml:space="preserve">Following initial </w:t>
      </w:r>
      <w:r w:rsidR="009E7EE4">
        <w:t xml:space="preserve">programme </w:t>
      </w:r>
      <w:r>
        <w:t xml:space="preserve">theory development and </w:t>
      </w:r>
      <w:r w:rsidR="009E7EE4">
        <w:t xml:space="preserve">review of </w:t>
      </w:r>
      <w:r w:rsidR="003C2B31">
        <w:t>8</w:t>
      </w:r>
      <w:r>
        <w:t xml:space="preserve"> key reports, 159 papers were included:39</w:t>
      </w:r>
      <w:r w:rsidRPr="004272C2">
        <w:t xml:space="preserve"> in the first round</w:t>
      </w:r>
      <w:r>
        <w:t xml:space="preserve">, 62 in the second (30 from handsearching, 32 expert solicitation papers), 29 literature reviews, and 29 COVID-19-specific papers. </w:t>
      </w:r>
      <w:r w:rsidR="00EF0641">
        <w:t>Thus,</w:t>
      </w:r>
      <w:r>
        <w:t xml:space="preserve"> a</w:t>
      </w:r>
      <w:r w:rsidR="00DB2448">
        <w:t>fter i</w:t>
      </w:r>
      <w:r w:rsidR="007C2014">
        <w:t xml:space="preserve">terative </w:t>
      </w:r>
      <w:r w:rsidR="00AE27C9">
        <w:t>cycles of searching and synthesis</w:t>
      </w:r>
      <w:r w:rsidR="00DB2448">
        <w:t>,</w:t>
      </w:r>
      <w:r>
        <w:t xml:space="preserve"> </w:t>
      </w:r>
      <w:r w:rsidR="00C70F2C">
        <w:t xml:space="preserve">a total of </w:t>
      </w:r>
      <w:r w:rsidR="00813854">
        <w:t>167</w:t>
      </w:r>
      <w:r w:rsidR="00C70F2C">
        <w:t xml:space="preserve"> </w:t>
      </w:r>
      <w:r w:rsidR="00C70F2C" w:rsidRPr="004206B9">
        <w:t>sources</w:t>
      </w:r>
      <w:r w:rsidR="00FB5599" w:rsidRPr="004206B9">
        <w:t xml:space="preserve"> </w:t>
      </w:r>
      <w:r w:rsidR="00DB2448">
        <w:t>were included</w:t>
      </w:r>
      <w:r w:rsidR="001659E2">
        <w:t xml:space="preserve"> (Appendix 3)</w:t>
      </w:r>
      <w:r w:rsidR="00EA11AE">
        <w:t xml:space="preserve">. </w:t>
      </w:r>
      <w:r w:rsidR="00660AF4">
        <w:t>See</w:t>
      </w:r>
      <w:r w:rsidR="00EA11AE">
        <w:t xml:space="preserve"> RAMESES flowchart </w:t>
      </w:r>
      <w:r w:rsidR="00660AF4">
        <w:t xml:space="preserve">of searching and screening process </w:t>
      </w:r>
      <w:r w:rsidR="00FB5599" w:rsidRPr="004206B9">
        <w:t>(Figure 1)</w:t>
      </w:r>
      <w:r w:rsidR="0006138F" w:rsidRPr="004206B9">
        <w:t xml:space="preserve">. </w:t>
      </w:r>
      <w:r w:rsidR="00877DDA">
        <w:t>Sources</w:t>
      </w:r>
      <w:r w:rsidR="00FB7060">
        <w:t xml:space="preserve"> included </w:t>
      </w:r>
      <w:r w:rsidR="0086763E">
        <w:t>empirical studies (Quantitative, n=</w:t>
      </w:r>
      <w:r w:rsidR="00240B71">
        <w:t>2</w:t>
      </w:r>
      <w:r w:rsidR="0086763E">
        <w:t>0; Qualitative, n=</w:t>
      </w:r>
      <w:r w:rsidR="00240B71">
        <w:t>3</w:t>
      </w:r>
      <w:r w:rsidR="00491ED9">
        <w:t>4</w:t>
      </w:r>
      <w:r w:rsidR="00240B71">
        <w:t>; Mixed Methods, n=</w:t>
      </w:r>
      <w:r w:rsidR="00491ED9">
        <w:t>7</w:t>
      </w:r>
      <w:r w:rsidR="00240B71">
        <w:t>); Commentaries (n=</w:t>
      </w:r>
      <w:r w:rsidR="0096191F">
        <w:t>30), Editorials (n=18) and Discussion papers (n=</w:t>
      </w:r>
      <w:r w:rsidR="00491ED9">
        <w:t>7</w:t>
      </w:r>
      <w:r w:rsidR="0096191F">
        <w:t>), a grey literature mixed methods study</w:t>
      </w:r>
      <w:r w:rsidR="00E41A86">
        <w:t xml:space="preserve">, </w:t>
      </w:r>
      <w:r w:rsidR="0096191F">
        <w:t xml:space="preserve">two </w:t>
      </w:r>
      <w:r w:rsidR="00EA7E07" w:rsidRPr="009A2AC8">
        <w:rPr>
          <w:rFonts w:cstheme="minorHAnsi"/>
          <w:color w:val="202124"/>
          <w:shd w:val="clear" w:color="auto" w:fill="FFFFFF"/>
        </w:rPr>
        <w:t xml:space="preserve">Continuing </w:t>
      </w:r>
      <w:r w:rsidR="00EA7E07">
        <w:rPr>
          <w:rFonts w:cstheme="minorHAnsi"/>
          <w:color w:val="202124"/>
          <w:shd w:val="clear" w:color="auto" w:fill="FFFFFF"/>
        </w:rPr>
        <w:t>P</w:t>
      </w:r>
      <w:r w:rsidR="00EA7E07" w:rsidRPr="009A2AC8">
        <w:rPr>
          <w:rFonts w:cstheme="minorHAnsi"/>
          <w:color w:val="202124"/>
          <w:shd w:val="clear" w:color="auto" w:fill="FFFFFF"/>
        </w:rPr>
        <w:t xml:space="preserve">rofessional </w:t>
      </w:r>
      <w:r w:rsidR="00EA7E07">
        <w:rPr>
          <w:rFonts w:cstheme="minorHAnsi"/>
          <w:color w:val="202124"/>
          <w:shd w:val="clear" w:color="auto" w:fill="FFFFFF"/>
        </w:rPr>
        <w:t>D</w:t>
      </w:r>
      <w:r w:rsidR="00EA7E07" w:rsidRPr="009A2AC8">
        <w:rPr>
          <w:rFonts w:cstheme="minorHAnsi"/>
          <w:color w:val="202124"/>
          <w:shd w:val="clear" w:color="auto" w:fill="FFFFFF"/>
        </w:rPr>
        <w:t>evelopment</w:t>
      </w:r>
      <w:r w:rsidR="00EA7E07">
        <w:t xml:space="preserve"> (</w:t>
      </w:r>
      <w:r w:rsidR="0096191F">
        <w:t>CPD</w:t>
      </w:r>
      <w:r w:rsidR="00EA7E07">
        <w:t>)</w:t>
      </w:r>
      <w:r w:rsidR="0096191F">
        <w:t xml:space="preserve"> papers</w:t>
      </w:r>
      <w:r w:rsidR="00E41A86">
        <w:t xml:space="preserve">, and </w:t>
      </w:r>
      <w:r w:rsidR="00877DDA">
        <w:t>40 review articles.</w:t>
      </w:r>
    </w:p>
    <w:p w14:paraId="2465DD6A" w14:textId="035DFE04" w:rsidR="00F52197" w:rsidRDefault="0006138F" w:rsidP="00617FC0">
      <w:pPr>
        <w:spacing w:line="360" w:lineRule="auto"/>
      </w:pPr>
      <w:r>
        <w:t xml:space="preserve">Our realist analyses </w:t>
      </w:r>
      <w:r w:rsidRPr="00CD7563">
        <w:t xml:space="preserve">identified </w:t>
      </w:r>
      <w:r w:rsidR="00926764">
        <w:t xml:space="preserve">26 </w:t>
      </w:r>
      <w:proofErr w:type="spellStart"/>
      <w:r w:rsidR="00926764">
        <w:t>CMOcs</w:t>
      </w:r>
      <w:proofErr w:type="spellEnd"/>
      <w:r w:rsidR="00926764">
        <w:t xml:space="preserve"> that </w:t>
      </w:r>
      <w:r w:rsidR="00884565">
        <w:t xml:space="preserve">explained </w:t>
      </w:r>
      <w:r w:rsidRPr="00CD7563">
        <w:t>14 key tensions</w:t>
      </w:r>
      <w:r w:rsidR="00F52197">
        <w:t xml:space="preserve"> </w:t>
      </w:r>
      <w:r w:rsidR="00DB2448">
        <w:t>and</w:t>
      </w:r>
      <w:r w:rsidR="000634C5">
        <w:t xml:space="preserve"> </w:t>
      </w:r>
      <w:r w:rsidR="00E46219">
        <w:t xml:space="preserve">were </w:t>
      </w:r>
      <w:r w:rsidR="000634C5">
        <w:t>synthesised to five</w:t>
      </w:r>
      <w:r w:rsidRPr="00CD7563">
        <w:t xml:space="preserve"> key </w:t>
      </w:r>
      <w:r w:rsidRPr="004206B9">
        <w:t xml:space="preserve">findings (Table </w:t>
      </w:r>
      <w:r w:rsidR="008B4B86">
        <w:t>1</w:t>
      </w:r>
      <w:r w:rsidR="00367460">
        <w:t>, Appendix 4</w:t>
      </w:r>
      <w:r w:rsidR="008D087C">
        <w:t>)</w:t>
      </w:r>
      <w:r w:rsidR="00DB2448">
        <w:t>, described below, which led to our Final Programme Theory</w:t>
      </w:r>
      <w:r w:rsidRPr="004206B9">
        <w:t>.</w:t>
      </w:r>
    </w:p>
    <w:p w14:paraId="3956DA4C" w14:textId="77777777" w:rsidR="00F102B6" w:rsidRDefault="00F102B6" w:rsidP="00617FC0">
      <w:pPr>
        <w:spacing w:line="360" w:lineRule="auto"/>
      </w:pPr>
    </w:p>
    <w:p w14:paraId="37F59B51" w14:textId="77777777" w:rsidR="003F71EC" w:rsidRDefault="003F71EC" w:rsidP="00617FC0">
      <w:pPr>
        <w:spacing w:line="360" w:lineRule="auto"/>
        <w:sectPr w:rsidR="003F71EC" w:rsidSect="00B574D2">
          <w:footerReference w:type="default" r:id="rId13"/>
          <w:pgSz w:w="11906" w:h="16838"/>
          <w:pgMar w:top="1440" w:right="1440" w:bottom="1440" w:left="1440" w:header="708" w:footer="708" w:gutter="0"/>
          <w:cols w:space="708"/>
          <w:docGrid w:linePitch="360"/>
        </w:sectPr>
      </w:pPr>
    </w:p>
    <w:p w14:paraId="23D82B6F" w14:textId="741B1E97" w:rsidR="0039661E" w:rsidRPr="006C7700" w:rsidRDefault="0039661E" w:rsidP="0039661E">
      <w:pPr>
        <w:rPr>
          <w:b/>
          <w:bCs/>
        </w:rPr>
      </w:pPr>
      <w:r>
        <w:rPr>
          <w:b/>
          <w:bCs/>
        </w:rPr>
        <w:lastRenderedPageBreak/>
        <w:t xml:space="preserve">Table </w:t>
      </w:r>
      <w:r w:rsidR="00933A36">
        <w:rPr>
          <w:b/>
          <w:bCs/>
        </w:rPr>
        <w:t>1</w:t>
      </w:r>
      <w:r>
        <w:rPr>
          <w:b/>
          <w:bCs/>
        </w:rPr>
        <w:t xml:space="preserve">:  Key findings, </w:t>
      </w:r>
      <w:proofErr w:type="gramStart"/>
      <w:r>
        <w:rPr>
          <w:b/>
          <w:bCs/>
        </w:rPr>
        <w:t>Tensions</w:t>
      </w:r>
      <w:proofErr w:type="gramEnd"/>
      <w:r>
        <w:rPr>
          <w:b/>
          <w:bCs/>
        </w:rPr>
        <w:t xml:space="preserve"> and </w:t>
      </w:r>
      <w:r w:rsidR="0042353F">
        <w:rPr>
          <w:b/>
          <w:bCs/>
        </w:rPr>
        <w:t xml:space="preserve">exemplar </w:t>
      </w:r>
      <w:proofErr w:type="spellStart"/>
      <w:r>
        <w:rPr>
          <w:b/>
          <w:bCs/>
        </w:rPr>
        <w:t>CMOcs</w:t>
      </w:r>
      <w:proofErr w:type="spellEnd"/>
      <w:r w:rsidR="0042353F">
        <w:rPr>
          <w:b/>
          <w:bCs/>
        </w:rPr>
        <w:t xml:space="preserve"> (see </w:t>
      </w:r>
      <w:r w:rsidR="008026B4">
        <w:rPr>
          <w:b/>
          <w:bCs/>
        </w:rPr>
        <w:t>Appendix</w:t>
      </w:r>
      <w:r w:rsidR="0042353F">
        <w:rPr>
          <w:b/>
          <w:bCs/>
        </w:rPr>
        <w:t xml:space="preserve"> </w:t>
      </w:r>
      <w:r w:rsidR="00F53EDE">
        <w:rPr>
          <w:b/>
          <w:bCs/>
        </w:rPr>
        <w:t xml:space="preserve">4 for all </w:t>
      </w:r>
      <w:proofErr w:type="spellStart"/>
      <w:r w:rsidR="00F53EDE">
        <w:rPr>
          <w:b/>
          <w:bCs/>
        </w:rPr>
        <w:t>CMOcs</w:t>
      </w:r>
      <w:proofErr w:type="spellEnd"/>
      <w:r w:rsidR="00F53EDE">
        <w:rPr>
          <w:b/>
          <w:bCs/>
        </w:rPr>
        <w:t>)</w:t>
      </w:r>
    </w:p>
    <w:tbl>
      <w:tblPr>
        <w:tblStyle w:val="TableGrid"/>
        <w:tblW w:w="0" w:type="auto"/>
        <w:tblLook w:val="04A0" w:firstRow="1" w:lastRow="0" w:firstColumn="1" w:lastColumn="0" w:noHBand="0" w:noVBand="1"/>
      </w:tblPr>
      <w:tblGrid>
        <w:gridCol w:w="1462"/>
        <w:gridCol w:w="2431"/>
        <w:gridCol w:w="681"/>
        <w:gridCol w:w="9374"/>
      </w:tblGrid>
      <w:tr w:rsidR="00B54DC6" w:rsidRPr="00BB79C6" w14:paraId="7749856C" w14:textId="77777777" w:rsidTr="00862570">
        <w:trPr>
          <w:cantSplit/>
          <w:tblHeader/>
        </w:trPr>
        <w:tc>
          <w:tcPr>
            <w:tcW w:w="1413" w:type="dxa"/>
            <w:shd w:val="clear" w:color="auto" w:fill="D9D9D9" w:themeFill="background1" w:themeFillShade="D9"/>
          </w:tcPr>
          <w:p w14:paraId="2E332735" w14:textId="77777777" w:rsidR="00B54DC6" w:rsidRPr="00BB79C6" w:rsidRDefault="00B54DC6" w:rsidP="00862570">
            <w:pPr>
              <w:rPr>
                <w:b/>
                <w:bCs/>
              </w:rPr>
            </w:pPr>
            <w:r w:rsidRPr="00BB79C6">
              <w:rPr>
                <w:b/>
                <w:bCs/>
              </w:rPr>
              <w:t>Key finding</w:t>
            </w:r>
          </w:p>
        </w:tc>
        <w:tc>
          <w:tcPr>
            <w:tcW w:w="2437" w:type="dxa"/>
            <w:shd w:val="clear" w:color="auto" w:fill="D9D9D9" w:themeFill="background1" w:themeFillShade="D9"/>
          </w:tcPr>
          <w:p w14:paraId="7B73E2AF" w14:textId="77777777" w:rsidR="00B54DC6" w:rsidRPr="00BB79C6" w:rsidRDefault="00B54DC6" w:rsidP="00862570">
            <w:pPr>
              <w:rPr>
                <w:b/>
                <w:bCs/>
              </w:rPr>
            </w:pPr>
            <w:r w:rsidRPr="00BB79C6">
              <w:rPr>
                <w:b/>
                <w:bCs/>
              </w:rPr>
              <w:t xml:space="preserve">Tension </w:t>
            </w:r>
          </w:p>
        </w:tc>
        <w:tc>
          <w:tcPr>
            <w:tcW w:w="681" w:type="dxa"/>
            <w:shd w:val="clear" w:color="auto" w:fill="D9D9D9" w:themeFill="background1" w:themeFillShade="D9"/>
          </w:tcPr>
          <w:p w14:paraId="27CC49E3" w14:textId="77777777" w:rsidR="00B54DC6" w:rsidRPr="00BB79C6" w:rsidRDefault="00B54DC6" w:rsidP="00862570">
            <w:pPr>
              <w:rPr>
                <w:b/>
                <w:bCs/>
              </w:rPr>
            </w:pPr>
            <w:r w:rsidRPr="00BB79C6">
              <w:rPr>
                <w:b/>
                <w:bCs/>
              </w:rPr>
              <w:t>CMO No.</w:t>
            </w:r>
          </w:p>
        </w:tc>
        <w:tc>
          <w:tcPr>
            <w:tcW w:w="9417" w:type="dxa"/>
            <w:shd w:val="clear" w:color="auto" w:fill="D9D9D9" w:themeFill="background1" w:themeFillShade="D9"/>
          </w:tcPr>
          <w:p w14:paraId="633B5C1C" w14:textId="77777777" w:rsidR="00B54DC6" w:rsidRPr="00BB79C6" w:rsidRDefault="00B54DC6" w:rsidP="00862570">
            <w:pPr>
              <w:rPr>
                <w:b/>
                <w:bCs/>
              </w:rPr>
            </w:pPr>
            <w:r w:rsidRPr="00BB79C6">
              <w:rPr>
                <w:b/>
                <w:bCs/>
              </w:rPr>
              <w:t>Context-Mechanism-Outcome Configuration</w:t>
            </w:r>
          </w:p>
        </w:tc>
      </w:tr>
      <w:tr w:rsidR="00B54DC6" w:rsidRPr="00BB79C6" w14:paraId="7E25688D" w14:textId="77777777" w:rsidTr="00862570">
        <w:trPr>
          <w:cantSplit/>
        </w:trPr>
        <w:tc>
          <w:tcPr>
            <w:tcW w:w="1413" w:type="dxa"/>
            <w:vMerge w:val="restart"/>
          </w:tcPr>
          <w:p w14:paraId="5A90659C" w14:textId="77777777" w:rsidR="00B54DC6" w:rsidRPr="00BB79C6" w:rsidRDefault="00B54DC6" w:rsidP="00862570"/>
          <w:p w14:paraId="709708BB" w14:textId="77777777" w:rsidR="00B54DC6" w:rsidRPr="00BB79C6" w:rsidRDefault="00B54DC6" w:rsidP="00862570"/>
          <w:p w14:paraId="6D36DFD2" w14:textId="77777777" w:rsidR="00B54DC6" w:rsidRPr="00BB79C6" w:rsidRDefault="00B54DC6" w:rsidP="00862570">
            <w:r w:rsidRPr="00BB79C6">
              <w:t>It is difficult to promote staff psychological wellness where there is a blame culture</w:t>
            </w:r>
          </w:p>
        </w:tc>
        <w:tc>
          <w:tcPr>
            <w:tcW w:w="2437" w:type="dxa"/>
          </w:tcPr>
          <w:p w14:paraId="6D357F16" w14:textId="77777777" w:rsidR="00B54DC6" w:rsidRPr="00BB79C6" w:rsidRDefault="00B54DC6" w:rsidP="00862570">
            <w:r w:rsidRPr="00BB79C6">
              <w:t>A lack of collective accountability vs a team/system-based approach</w:t>
            </w:r>
          </w:p>
        </w:tc>
        <w:tc>
          <w:tcPr>
            <w:tcW w:w="681" w:type="dxa"/>
          </w:tcPr>
          <w:p w14:paraId="38595C50" w14:textId="77777777" w:rsidR="00B54DC6" w:rsidRPr="00BB79C6" w:rsidRDefault="00B54DC6" w:rsidP="00862570">
            <w:r w:rsidRPr="00BB79C6">
              <w:t>1</w:t>
            </w:r>
          </w:p>
        </w:tc>
        <w:tc>
          <w:tcPr>
            <w:tcW w:w="9417" w:type="dxa"/>
          </w:tcPr>
          <w:p w14:paraId="57374380" w14:textId="77777777" w:rsidR="00B54DC6" w:rsidRPr="00BB79C6" w:rsidRDefault="00B54DC6" w:rsidP="00862570">
            <w:r w:rsidRPr="00BB79C6">
              <w:t>Frontline staff are most directly linkable to outcomes and errors (C), a focus on performance measurement and accountability of individual staff can preclude acceptance of system-wide accountability (M-Resource), leading to staff practicing defensively to avoid blame (M-response), reducing job satisfaction, and increasing risk of secondary trauma (O)</w:t>
            </w:r>
          </w:p>
        </w:tc>
      </w:tr>
      <w:tr w:rsidR="00B54DC6" w:rsidRPr="00BB79C6" w14:paraId="36CFFC22" w14:textId="77777777" w:rsidTr="00862570">
        <w:trPr>
          <w:cantSplit/>
          <w:trHeight w:val="1168"/>
        </w:trPr>
        <w:tc>
          <w:tcPr>
            <w:tcW w:w="1413" w:type="dxa"/>
            <w:vMerge/>
          </w:tcPr>
          <w:p w14:paraId="7C28EE5E" w14:textId="77777777" w:rsidR="00B54DC6" w:rsidRPr="00BB79C6" w:rsidRDefault="00B54DC6" w:rsidP="00862570"/>
        </w:tc>
        <w:tc>
          <w:tcPr>
            <w:tcW w:w="2437" w:type="dxa"/>
          </w:tcPr>
          <w:p w14:paraId="494D83CF" w14:textId="77777777" w:rsidR="00B54DC6" w:rsidRPr="00BB79C6" w:rsidRDefault="00B54DC6" w:rsidP="00862570">
            <w:r w:rsidRPr="00BB79C6">
              <w:t>Needing to raise concerns vs fitness to practice processes felt as being oppressive</w:t>
            </w:r>
          </w:p>
        </w:tc>
        <w:tc>
          <w:tcPr>
            <w:tcW w:w="681" w:type="dxa"/>
          </w:tcPr>
          <w:p w14:paraId="3DC67930" w14:textId="77777777" w:rsidR="00B54DC6" w:rsidRPr="00BB79C6" w:rsidRDefault="00B54DC6" w:rsidP="00862570">
            <w:r w:rsidRPr="00BB79C6">
              <w:t>5</w:t>
            </w:r>
          </w:p>
        </w:tc>
        <w:tc>
          <w:tcPr>
            <w:tcW w:w="9417" w:type="dxa"/>
          </w:tcPr>
          <w:p w14:paraId="0223E9E1" w14:textId="77777777" w:rsidR="00B54DC6" w:rsidRPr="00BB79C6" w:rsidRDefault="00B54DC6" w:rsidP="00862570">
            <w:r w:rsidRPr="00BB79C6">
              <w:t xml:space="preserve">When medical errors occur in an organisation where staff do not feel psychologically safe (C) then investigation of errors (M-Resource) may make staff feel unheard or blamed, and they may fear public exposure and reputational damage, and not able to speak up and instead feel guilt and shame (M-Response), leading to silencing, </w:t>
            </w:r>
            <w:proofErr w:type="gramStart"/>
            <w:r w:rsidRPr="00BB79C6">
              <w:t>frustration</w:t>
            </w:r>
            <w:proofErr w:type="gramEnd"/>
            <w:r w:rsidRPr="00BB79C6">
              <w:t xml:space="preserve"> and secondary trauma (O)</w:t>
            </w:r>
          </w:p>
        </w:tc>
      </w:tr>
      <w:tr w:rsidR="00B54DC6" w:rsidRPr="00BB79C6" w14:paraId="0DBB7F66" w14:textId="77777777" w:rsidTr="00862570">
        <w:trPr>
          <w:cantSplit/>
        </w:trPr>
        <w:tc>
          <w:tcPr>
            <w:tcW w:w="1413" w:type="dxa"/>
            <w:vMerge/>
          </w:tcPr>
          <w:p w14:paraId="64088250" w14:textId="77777777" w:rsidR="00B54DC6" w:rsidRPr="00BB79C6" w:rsidRDefault="00B54DC6" w:rsidP="00862570"/>
        </w:tc>
        <w:tc>
          <w:tcPr>
            <w:tcW w:w="2437" w:type="dxa"/>
          </w:tcPr>
          <w:p w14:paraId="357C1F5D" w14:textId="77777777" w:rsidR="00B54DC6" w:rsidRPr="00BB79C6" w:rsidRDefault="00B54DC6" w:rsidP="00862570">
            <w:r w:rsidRPr="00BB79C6">
              <w:t>Encouraging staff to speak up vs the ‘deaf effect’ response from managers and hearers</w:t>
            </w:r>
          </w:p>
        </w:tc>
        <w:tc>
          <w:tcPr>
            <w:tcW w:w="681" w:type="dxa"/>
          </w:tcPr>
          <w:p w14:paraId="75CC06A1" w14:textId="77777777" w:rsidR="00B54DC6" w:rsidRPr="00BB79C6" w:rsidRDefault="00B54DC6" w:rsidP="00862570">
            <w:r w:rsidRPr="00BB79C6">
              <w:t>6</w:t>
            </w:r>
          </w:p>
        </w:tc>
        <w:tc>
          <w:tcPr>
            <w:tcW w:w="9417" w:type="dxa"/>
          </w:tcPr>
          <w:p w14:paraId="2F273225" w14:textId="77777777" w:rsidR="00B54DC6" w:rsidRPr="00BB79C6" w:rsidRDefault="00B54DC6" w:rsidP="00862570">
            <w:r w:rsidRPr="00BB79C6">
              <w:t>When it is not psychologically safe to speak up about mistakes or where senior leaders do not listen to staff concerns (C) when encouraged to speak up and raise concerns (M-Resource), staff will fear the consequences or feel there is no point as no change will result (M-response), leading to decreased workplace satisfaction, reduced quality of patient care, and increased secondary trauma (O)</w:t>
            </w:r>
          </w:p>
        </w:tc>
      </w:tr>
      <w:tr w:rsidR="00B54DC6" w:rsidRPr="00BB79C6" w14:paraId="0B7A49FC" w14:textId="77777777" w:rsidTr="00862570">
        <w:trPr>
          <w:cantSplit/>
        </w:trPr>
        <w:tc>
          <w:tcPr>
            <w:tcW w:w="1413" w:type="dxa"/>
            <w:vMerge w:val="restart"/>
          </w:tcPr>
          <w:p w14:paraId="6D132A3E" w14:textId="77777777" w:rsidR="00B54DC6" w:rsidRPr="00BB79C6" w:rsidRDefault="00B54DC6" w:rsidP="00862570"/>
          <w:p w14:paraId="13488396" w14:textId="77777777" w:rsidR="00B54DC6" w:rsidRPr="00BB79C6" w:rsidRDefault="00B54DC6" w:rsidP="00862570"/>
          <w:p w14:paraId="5FECDD18" w14:textId="77777777" w:rsidR="00B54DC6" w:rsidRPr="00BB79C6" w:rsidRDefault="00B54DC6" w:rsidP="00862570"/>
          <w:p w14:paraId="1CEAC620" w14:textId="77777777" w:rsidR="00B54DC6" w:rsidRPr="00BB79C6" w:rsidRDefault="00B54DC6" w:rsidP="00862570">
            <w:r w:rsidRPr="00BB79C6">
              <w:t xml:space="preserve">‘Serve and sacrifice’: the needs of the system often override staff wellbeing at </w:t>
            </w:r>
            <w:proofErr w:type="gramStart"/>
            <w:r w:rsidRPr="00BB79C6">
              <w:t>work</w:t>
            </w:r>
            <w:proofErr w:type="gramEnd"/>
          </w:p>
          <w:p w14:paraId="75BF7C62" w14:textId="77777777" w:rsidR="00B54DC6" w:rsidRPr="00BB79C6" w:rsidRDefault="00B54DC6" w:rsidP="00862570">
            <w:pPr>
              <w:rPr>
                <w:rFonts w:cstheme="minorHAnsi"/>
                <w:b/>
                <w:bCs/>
              </w:rPr>
            </w:pPr>
          </w:p>
        </w:tc>
        <w:tc>
          <w:tcPr>
            <w:tcW w:w="2437" w:type="dxa"/>
          </w:tcPr>
          <w:p w14:paraId="4E13B5BC" w14:textId="77777777" w:rsidR="00B54DC6" w:rsidRPr="00BB79C6" w:rsidRDefault="00B54DC6" w:rsidP="00862570">
            <w:r w:rsidRPr="00BB79C6">
              <w:rPr>
                <w:rFonts w:cstheme="minorHAnsi"/>
              </w:rPr>
              <w:t>A culture in which staff prioritise institutional needs, vs a culture that promotes self-care</w:t>
            </w:r>
          </w:p>
        </w:tc>
        <w:tc>
          <w:tcPr>
            <w:tcW w:w="681" w:type="dxa"/>
          </w:tcPr>
          <w:p w14:paraId="652FCA22" w14:textId="77777777" w:rsidR="00B54DC6" w:rsidRPr="00BB79C6" w:rsidRDefault="00B54DC6" w:rsidP="00862570">
            <w:r w:rsidRPr="00BB79C6">
              <w:t>8</w:t>
            </w:r>
          </w:p>
        </w:tc>
        <w:tc>
          <w:tcPr>
            <w:tcW w:w="9417" w:type="dxa"/>
          </w:tcPr>
          <w:p w14:paraId="756A5636" w14:textId="77777777" w:rsidR="00B54DC6" w:rsidRPr="00BB79C6" w:rsidRDefault="00B54DC6" w:rsidP="00862570">
            <w:r w:rsidRPr="00BB79C6">
              <w:t xml:space="preserve">When high workloads are normalised in professions that are exhorted to put patients first (C) if staff are told to give 100% to serve patients without providing support strategies (M- Negative Resource), this reinforces compliance to institutional needs to the detriment of staff needs (M-Response), leading to guilt, increased stress, </w:t>
            </w:r>
            <w:proofErr w:type="gramStart"/>
            <w:r w:rsidRPr="00BB79C6">
              <w:t>burnout</w:t>
            </w:r>
            <w:proofErr w:type="gramEnd"/>
            <w:r w:rsidRPr="00BB79C6">
              <w:t xml:space="preserve"> and intention to leave/attrition (O)</w:t>
            </w:r>
          </w:p>
        </w:tc>
      </w:tr>
      <w:tr w:rsidR="00B54DC6" w:rsidRPr="00BB79C6" w14:paraId="52E32C92" w14:textId="77777777" w:rsidTr="00862570">
        <w:trPr>
          <w:cantSplit/>
        </w:trPr>
        <w:tc>
          <w:tcPr>
            <w:tcW w:w="1413" w:type="dxa"/>
            <w:vMerge/>
          </w:tcPr>
          <w:p w14:paraId="6D74FF78" w14:textId="77777777" w:rsidR="00B54DC6" w:rsidRPr="00BB79C6" w:rsidRDefault="00B54DC6" w:rsidP="00862570">
            <w:pPr>
              <w:tabs>
                <w:tab w:val="left" w:pos="741"/>
              </w:tabs>
              <w:rPr>
                <w:rFonts w:cstheme="minorHAnsi"/>
              </w:rPr>
            </w:pPr>
          </w:p>
        </w:tc>
        <w:tc>
          <w:tcPr>
            <w:tcW w:w="2437" w:type="dxa"/>
          </w:tcPr>
          <w:p w14:paraId="3C797DE7" w14:textId="77777777" w:rsidR="00B54DC6" w:rsidRPr="00BB79C6" w:rsidRDefault="00B54DC6" w:rsidP="00862570">
            <w:pPr>
              <w:tabs>
                <w:tab w:val="left" w:pos="741"/>
              </w:tabs>
            </w:pPr>
            <w:r w:rsidRPr="00BB79C6">
              <w:rPr>
                <w:rFonts w:cstheme="minorHAnsi"/>
              </w:rPr>
              <w:t>Supporting staff in the context of staff shortages vs need to fill ‘extra’ vacant shifts</w:t>
            </w:r>
          </w:p>
        </w:tc>
        <w:tc>
          <w:tcPr>
            <w:tcW w:w="681" w:type="dxa"/>
          </w:tcPr>
          <w:p w14:paraId="1BDFE28F" w14:textId="77777777" w:rsidR="00B54DC6" w:rsidRPr="00BB79C6" w:rsidRDefault="00B54DC6" w:rsidP="00862570">
            <w:r w:rsidRPr="00BB79C6">
              <w:t>9</w:t>
            </w:r>
          </w:p>
        </w:tc>
        <w:tc>
          <w:tcPr>
            <w:tcW w:w="9417" w:type="dxa"/>
          </w:tcPr>
          <w:p w14:paraId="7703410B" w14:textId="77777777" w:rsidR="00B54DC6" w:rsidRPr="00BB79C6" w:rsidRDefault="00B54DC6" w:rsidP="00862570">
            <w:r w:rsidRPr="00BB79C6">
              <w:t>Managers feel pressure to ensure safe staffing levels despite staff shortages (C), if managers communicate this pressure to staff ‘begging’ them to work extra shifts (M- Negative Resource) staff can feel coerced and/or guilty when they say no (M-Response), preventing non-work time from being regenerative, leading to increased job dissatisfaction, presenteeism and burnout (O)</w:t>
            </w:r>
          </w:p>
        </w:tc>
      </w:tr>
      <w:tr w:rsidR="00B54DC6" w:rsidRPr="00BB79C6" w14:paraId="3CC288D8" w14:textId="77777777" w:rsidTr="00862570">
        <w:trPr>
          <w:cantSplit/>
        </w:trPr>
        <w:tc>
          <w:tcPr>
            <w:tcW w:w="1413" w:type="dxa"/>
            <w:vMerge/>
          </w:tcPr>
          <w:p w14:paraId="7031B454" w14:textId="77777777" w:rsidR="00B54DC6" w:rsidRPr="00BB79C6" w:rsidRDefault="00B54DC6" w:rsidP="00862570">
            <w:pPr>
              <w:rPr>
                <w:rFonts w:cstheme="minorHAnsi"/>
                <w:sz w:val="24"/>
                <w:szCs w:val="24"/>
              </w:rPr>
            </w:pPr>
          </w:p>
        </w:tc>
        <w:tc>
          <w:tcPr>
            <w:tcW w:w="2437" w:type="dxa"/>
          </w:tcPr>
          <w:p w14:paraId="3DDFEBCF" w14:textId="77777777" w:rsidR="00B54DC6" w:rsidRPr="00BB79C6" w:rsidRDefault="00B54DC6" w:rsidP="00862570">
            <w:r w:rsidRPr="00BB79C6">
              <w:rPr>
                <w:rFonts w:cstheme="minorHAnsi"/>
              </w:rPr>
              <w:t>The lived reality of staff shortages vs the wish to deliver high quality care</w:t>
            </w:r>
          </w:p>
        </w:tc>
        <w:tc>
          <w:tcPr>
            <w:tcW w:w="681" w:type="dxa"/>
          </w:tcPr>
          <w:p w14:paraId="52663040" w14:textId="77777777" w:rsidR="00B54DC6" w:rsidRPr="00BB79C6" w:rsidRDefault="00B54DC6" w:rsidP="00862570">
            <w:r w:rsidRPr="00BB79C6">
              <w:t>10</w:t>
            </w:r>
          </w:p>
        </w:tc>
        <w:tc>
          <w:tcPr>
            <w:tcW w:w="9417" w:type="dxa"/>
          </w:tcPr>
          <w:p w14:paraId="3555EF1A" w14:textId="77777777" w:rsidR="00B54DC6" w:rsidRPr="00BB79C6" w:rsidRDefault="00B54DC6" w:rsidP="00862570">
            <w:r w:rsidRPr="00BB79C6">
              <w:t xml:space="preserve">Staff shortages mean there is less time to care for each patient (C), staff cannot provide their preferred quality of care (M- Negative Resource) leaving them feeling frustrated, </w:t>
            </w:r>
            <w:proofErr w:type="gramStart"/>
            <w:r w:rsidRPr="00BB79C6">
              <w:t>angry</w:t>
            </w:r>
            <w:proofErr w:type="gramEnd"/>
            <w:r w:rsidRPr="00BB79C6">
              <w:t xml:space="preserve"> and guilty at care left undone (M-Response), leading to moral distress, burnout, intention to leave/attrition (O)</w:t>
            </w:r>
          </w:p>
        </w:tc>
      </w:tr>
      <w:tr w:rsidR="00B54DC6" w:rsidRPr="00BB79C6" w14:paraId="5539D01E" w14:textId="77777777" w:rsidTr="00862570">
        <w:trPr>
          <w:cantSplit/>
        </w:trPr>
        <w:tc>
          <w:tcPr>
            <w:tcW w:w="1413" w:type="dxa"/>
            <w:vMerge w:val="restart"/>
          </w:tcPr>
          <w:p w14:paraId="0E089C7D" w14:textId="77777777" w:rsidR="00B54DC6" w:rsidRPr="00BB79C6" w:rsidRDefault="00B54DC6" w:rsidP="00862570">
            <w:pPr>
              <w:rPr>
                <w:rFonts w:cstheme="minorHAnsi"/>
              </w:rPr>
            </w:pPr>
            <w:r w:rsidRPr="00BB79C6">
              <w:t xml:space="preserve">There are unintended personal </w:t>
            </w:r>
            <w:r w:rsidRPr="00BB79C6">
              <w:lastRenderedPageBreak/>
              <w:t>costs of upholding and implementing values at work</w:t>
            </w:r>
          </w:p>
        </w:tc>
        <w:tc>
          <w:tcPr>
            <w:tcW w:w="2437" w:type="dxa"/>
          </w:tcPr>
          <w:p w14:paraId="7B682EF7" w14:textId="77777777" w:rsidR="00B54DC6" w:rsidRPr="00BB79C6" w:rsidRDefault="00B54DC6" w:rsidP="00862570">
            <w:r w:rsidRPr="00BB79C6">
              <w:rPr>
                <w:rFonts w:cstheme="minorHAnsi"/>
              </w:rPr>
              <w:lastRenderedPageBreak/>
              <w:t>The reality of healthcare delivery vs the taught theory and values</w:t>
            </w:r>
          </w:p>
        </w:tc>
        <w:tc>
          <w:tcPr>
            <w:tcW w:w="681" w:type="dxa"/>
          </w:tcPr>
          <w:p w14:paraId="66DEA57A" w14:textId="77777777" w:rsidR="00B54DC6" w:rsidRPr="00BB79C6" w:rsidRDefault="00B54DC6" w:rsidP="00862570">
            <w:r w:rsidRPr="00BB79C6">
              <w:t>13</w:t>
            </w:r>
          </w:p>
        </w:tc>
        <w:tc>
          <w:tcPr>
            <w:tcW w:w="9417" w:type="dxa"/>
          </w:tcPr>
          <w:p w14:paraId="067F1AF5" w14:textId="77777777" w:rsidR="00B54DC6" w:rsidRPr="00BB79C6" w:rsidRDefault="00B54DC6" w:rsidP="00862570">
            <w:r w:rsidRPr="00BB79C6">
              <w:t xml:space="preserve">If newly qualified staff have developed idealised visions of work (C) then when pressures caused by systemic factors mean their practice may not align with such ideals (M- Negative Resource), they may feel moral distress (M-Response), causing reduced job satisfaction, </w:t>
            </w:r>
            <w:proofErr w:type="gramStart"/>
            <w:r w:rsidRPr="00BB79C6">
              <w:t>burnout</w:t>
            </w:r>
            <w:proofErr w:type="gramEnd"/>
            <w:r w:rsidRPr="00BB79C6">
              <w:t xml:space="preserve"> and attrition (O)</w:t>
            </w:r>
          </w:p>
        </w:tc>
      </w:tr>
      <w:tr w:rsidR="00B54DC6" w:rsidRPr="00BB79C6" w14:paraId="2E884750" w14:textId="77777777" w:rsidTr="00862570">
        <w:trPr>
          <w:cantSplit/>
        </w:trPr>
        <w:tc>
          <w:tcPr>
            <w:tcW w:w="1413" w:type="dxa"/>
            <w:vMerge/>
          </w:tcPr>
          <w:p w14:paraId="25F1E1B2" w14:textId="77777777" w:rsidR="00B54DC6" w:rsidRPr="00BB79C6" w:rsidRDefault="00B54DC6" w:rsidP="00862570">
            <w:pPr>
              <w:rPr>
                <w:rFonts w:cstheme="minorHAnsi"/>
              </w:rPr>
            </w:pPr>
          </w:p>
        </w:tc>
        <w:tc>
          <w:tcPr>
            <w:tcW w:w="2437" w:type="dxa"/>
          </w:tcPr>
          <w:p w14:paraId="4B6C387D" w14:textId="77777777" w:rsidR="00B54DC6" w:rsidRPr="00BB79C6" w:rsidRDefault="00B54DC6" w:rsidP="00862570">
            <w:r w:rsidRPr="00BB79C6">
              <w:rPr>
                <w:rFonts w:cstheme="minorHAnsi"/>
              </w:rPr>
              <w:t xml:space="preserve">The benefits of staff empathy to </w:t>
            </w:r>
            <w:proofErr w:type="gramStart"/>
            <w:r w:rsidRPr="00BB79C6">
              <w:rPr>
                <w:rFonts w:cstheme="minorHAnsi"/>
              </w:rPr>
              <w:t>patients</w:t>
            </w:r>
            <w:proofErr w:type="gramEnd"/>
            <w:r w:rsidRPr="00BB79C6">
              <w:rPr>
                <w:rFonts w:cstheme="minorHAnsi"/>
              </w:rPr>
              <w:t xml:space="preserve"> vs the harms of such empathy for themselves</w:t>
            </w:r>
          </w:p>
        </w:tc>
        <w:tc>
          <w:tcPr>
            <w:tcW w:w="681" w:type="dxa"/>
          </w:tcPr>
          <w:p w14:paraId="11BFF08D" w14:textId="77777777" w:rsidR="00B54DC6" w:rsidRPr="00BB79C6" w:rsidRDefault="00B54DC6" w:rsidP="00862570">
            <w:r w:rsidRPr="00BB79C6">
              <w:t>14</w:t>
            </w:r>
          </w:p>
        </w:tc>
        <w:tc>
          <w:tcPr>
            <w:tcW w:w="9417" w:type="dxa"/>
          </w:tcPr>
          <w:p w14:paraId="0B7BFC3C" w14:textId="77777777" w:rsidR="00B54DC6" w:rsidRPr="00BB79C6" w:rsidRDefault="00B54DC6" w:rsidP="00862570">
            <w:r w:rsidRPr="00BB79C6">
              <w:t xml:space="preserve">Staff are recruited based on values including compassion (C) when they are genuinely empathic (M-Resource) they are better able to understand patients pain/suffering (M-Response1) leading to better patient care, increased job satisfaction (O1) but empathising with patient suffering may cause staff distress (M-Response2), leading to burnout, secondary </w:t>
            </w:r>
            <w:proofErr w:type="gramStart"/>
            <w:r w:rsidRPr="00BB79C6">
              <w:t>trauma</w:t>
            </w:r>
            <w:proofErr w:type="gramEnd"/>
            <w:r w:rsidRPr="00BB79C6">
              <w:t xml:space="preserve"> and attrition (O2)</w:t>
            </w:r>
          </w:p>
        </w:tc>
      </w:tr>
      <w:tr w:rsidR="00B54DC6" w:rsidRPr="00BB79C6" w14:paraId="4F971C46" w14:textId="77777777" w:rsidTr="00862570">
        <w:trPr>
          <w:cantSplit/>
        </w:trPr>
        <w:tc>
          <w:tcPr>
            <w:tcW w:w="1413" w:type="dxa"/>
            <w:vMerge/>
          </w:tcPr>
          <w:p w14:paraId="3D24A6C6" w14:textId="77777777" w:rsidR="00B54DC6" w:rsidRPr="00BB79C6" w:rsidRDefault="00B54DC6" w:rsidP="00862570">
            <w:pPr>
              <w:rPr>
                <w:rFonts w:cstheme="minorHAnsi"/>
              </w:rPr>
            </w:pPr>
          </w:p>
        </w:tc>
        <w:tc>
          <w:tcPr>
            <w:tcW w:w="2437" w:type="dxa"/>
          </w:tcPr>
          <w:p w14:paraId="421EC42F" w14:textId="77777777" w:rsidR="00B54DC6" w:rsidRPr="00BB79C6" w:rsidRDefault="00B54DC6" w:rsidP="00862570">
            <w:r w:rsidRPr="00BB79C6">
              <w:rPr>
                <w:rFonts w:cstheme="minorHAnsi"/>
              </w:rPr>
              <w:t>The emotional labour required for health work vs protecting staff psychological ill-health</w:t>
            </w:r>
          </w:p>
        </w:tc>
        <w:tc>
          <w:tcPr>
            <w:tcW w:w="681" w:type="dxa"/>
          </w:tcPr>
          <w:p w14:paraId="31591924" w14:textId="77777777" w:rsidR="00B54DC6" w:rsidRPr="00BB79C6" w:rsidRDefault="00B54DC6" w:rsidP="00862570">
            <w:r w:rsidRPr="00BB79C6">
              <w:t>16</w:t>
            </w:r>
          </w:p>
        </w:tc>
        <w:tc>
          <w:tcPr>
            <w:tcW w:w="9417" w:type="dxa"/>
          </w:tcPr>
          <w:p w14:paraId="42263A4B" w14:textId="77777777" w:rsidR="00B54DC6" w:rsidRPr="00BB79C6" w:rsidRDefault="00B54DC6" w:rsidP="00862570">
            <w:r w:rsidRPr="00BB79C6">
              <w:t xml:space="preserve">Healthcare staff may be exposed to injuries or suffering that evokes natural emotions such as repulsion, </w:t>
            </w:r>
            <w:proofErr w:type="gramStart"/>
            <w:r w:rsidRPr="00BB79C6">
              <w:t>fear</w:t>
            </w:r>
            <w:proofErr w:type="gramEnd"/>
            <w:r w:rsidRPr="00BB79C6">
              <w:t xml:space="preserve"> or distress (C), but have to repress responses to protect patients (M-Resource) which can lead to emotional distress in staff (M-Response), causing suppressed emotions to come out in other dysfunctional ways, impacting job satisfaction, performance and psychological health (O)</w:t>
            </w:r>
          </w:p>
        </w:tc>
      </w:tr>
      <w:tr w:rsidR="00B54DC6" w:rsidRPr="00BB79C6" w14:paraId="11AB4928" w14:textId="77777777" w:rsidTr="00862570">
        <w:trPr>
          <w:cantSplit/>
        </w:trPr>
        <w:tc>
          <w:tcPr>
            <w:tcW w:w="1413" w:type="dxa"/>
            <w:vMerge w:val="restart"/>
          </w:tcPr>
          <w:p w14:paraId="732478C7" w14:textId="77777777" w:rsidR="00B54DC6" w:rsidRPr="00BB79C6" w:rsidRDefault="00B54DC6" w:rsidP="00862570">
            <w:pPr>
              <w:rPr>
                <w:rFonts w:cstheme="minorHAnsi"/>
                <w:sz w:val="20"/>
                <w:szCs w:val="20"/>
              </w:rPr>
            </w:pPr>
            <w:r w:rsidRPr="00BB79C6">
              <w:t>Interventions fragmented, individual-focussed and insufficiently recognise cumulative chronic stress</w:t>
            </w:r>
          </w:p>
        </w:tc>
        <w:tc>
          <w:tcPr>
            <w:tcW w:w="2437" w:type="dxa"/>
          </w:tcPr>
          <w:p w14:paraId="593A51D8" w14:textId="77777777" w:rsidR="00B54DC6" w:rsidRPr="00BB79C6" w:rsidRDefault="00B54DC6" w:rsidP="00862570">
            <w:pPr>
              <w:widowControl w:val="0"/>
              <w:autoSpaceDE w:val="0"/>
              <w:autoSpaceDN w:val="0"/>
              <w:adjustRightInd w:val="0"/>
              <w:rPr>
                <w:rFonts w:cstheme="minorHAnsi"/>
                <w:sz w:val="20"/>
                <w:szCs w:val="20"/>
              </w:rPr>
            </w:pPr>
            <w:r w:rsidRPr="00BB79C6">
              <w:t>A focus on individuals vs a focus on systemic issues.</w:t>
            </w:r>
          </w:p>
        </w:tc>
        <w:tc>
          <w:tcPr>
            <w:tcW w:w="681" w:type="dxa"/>
          </w:tcPr>
          <w:p w14:paraId="2D62A682" w14:textId="77777777" w:rsidR="00B54DC6" w:rsidRPr="00BB79C6" w:rsidRDefault="00B54DC6" w:rsidP="00862570">
            <w:r w:rsidRPr="00BB79C6">
              <w:t>18</w:t>
            </w:r>
          </w:p>
        </w:tc>
        <w:tc>
          <w:tcPr>
            <w:tcW w:w="9417" w:type="dxa"/>
          </w:tcPr>
          <w:p w14:paraId="3C9A974D" w14:textId="77777777" w:rsidR="00B54DC6" w:rsidRPr="00BB79C6" w:rsidRDefault="00B54DC6" w:rsidP="00862570">
            <w:r w:rsidRPr="00BB79C6">
              <w:t>When there is normalisation of unpaid overtime and an absence of a systemic focus on wellbeing (C) if leaders encourage staff to prioritise self-care (M-Resource) staff may feel their leaders are out of touch with reality (M-Response) leading to reduced job satisfaction, work engagement and morale (O)</w:t>
            </w:r>
          </w:p>
        </w:tc>
      </w:tr>
      <w:tr w:rsidR="00B54DC6" w:rsidRPr="00BB79C6" w14:paraId="71CC6D8C" w14:textId="77777777" w:rsidTr="00862570">
        <w:trPr>
          <w:cantSplit/>
          <w:trHeight w:val="1333"/>
        </w:trPr>
        <w:tc>
          <w:tcPr>
            <w:tcW w:w="1413" w:type="dxa"/>
            <w:vMerge/>
          </w:tcPr>
          <w:p w14:paraId="73223162" w14:textId="77777777" w:rsidR="00B54DC6" w:rsidRPr="00BB79C6" w:rsidRDefault="00B54DC6" w:rsidP="00862570">
            <w:pPr>
              <w:widowControl w:val="0"/>
              <w:autoSpaceDE w:val="0"/>
              <w:autoSpaceDN w:val="0"/>
              <w:adjustRightInd w:val="0"/>
              <w:rPr>
                <w:rFonts w:cstheme="minorHAnsi"/>
                <w:sz w:val="20"/>
                <w:szCs w:val="20"/>
              </w:rPr>
            </w:pPr>
          </w:p>
        </w:tc>
        <w:tc>
          <w:tcPr>
            <w:tcW w:w="2437" w:type="dxa"/>
          </w:tcPr>
          <w:p w14:paraId="01CD831A" w14:textId="77777777" w:rsidR="00B54DC6" w:rsidRPr="00BB79C6" w:rsidRDefault="00B54DC6" w:rsidP="00862570">
            <w:pPr>
              <w:rPr>
                <w:rFonts w:cstheme="minorHAnsi"/>
                <w:sz w:val="20"/>
                <w:szCs w:val="20"/>
              </w:rPr>
            </w:pPr>
            <w:r w:rsidRPr="00BB79C6">
              <w:t>A focus on acute trauma episodes vs recognising and supporting chronic cumulative stressors</w:t>
            </w:r>
          </w:p>
        </w:tc>
        <w:tc>
          <w:tcPr>
            <w:tcW w:w="681" w:type="dxa"/>
          </w:tcPr>
          <w:p w14:paraId="442B31B8" w14:textId="77777777" w:rsidR="00B54DC6" w:rsidRPr="00BB79C6" w:rsidRDefault="00B54DC6" w:rsidP="00862570">
            <w:r w:rsidRPr="00BB79C6">
              <w:t>20</w:t>
            </w:r>
          </w:p>
        </w:tc>
        <w:tc>
          <w:tcPr>
            <w:tcW w:w="9417" w:type="dxa"/>
          </w:tcPr>
          <w:p w14:paraId="481F3F4E" w14:textId="77777777" w:rsidR="00B54DC6" w:rsidRPr="00BB79C6" w:rsidRDefault="00B54DC6" w:rsidP="00862570">
            <w:r w:rsidRPr="00BB79C6">
              <w:t>Constant low-grade trauma exposure to patient suffering, resource scarcity and staff shortages may not be visible (C) meaning that managers may not recognise the cumulative build-up of stress (M-Negative Resource) and may thereby judge staff competency unfairly (M-Response) causing increased stress, risk of secondary trauma, and intention to leave/attrition in staff (O)</w:t>
            </w:r>
          </w:p>
        </w:tc>
      </w:tr>
      <w:tr w:rsidR="00B54DC6" w:rsidRPr="00BB79C6" w14:paraId="3EE11283" w14:textId="77777777" w:rsidTr="00862570">
        <w:trPr>
          <w:cantSplit/>
        </w:trPr>
        <w:tc>
          <w:tcPr>
            <w:tcW w:w="1413" w:type="dxa"/>
            <w:vMerge w:val="restart"/>
          </w:tcPr>
          <w:p w14:paraId="4A93885F" w14:textId="77777777" w:rsidR="00B54DC6" w:rsidRPr="00BB79C6" w:rsidRDefault="00B54DC6" w:rsidP="00862570">
            <w:pPr>
              <w:widowControl w:val="0"/>
              <w:autoSpaceDE w:val="0"/>
              <w:autoSpaceDN w:val="0"/>
              <w:adjustRightInd w:val="0"/>
            </w:pPr>
          </w:p>
          <w:p w14:paraId="18E38FBD" w14:textId="77777777" w:rsidR="00B54DC6" w:rsidRPr="00BB79C6" w:rsidRDefault="00B54DC6" w:rsidP="00862570">
            <w:pPr>
              <w:widowControl w:val="0"/>
              <w:autoSpaceDE w:val="0"/>
              <w:autoSpaceDN w:val="0"/>
              <w:adjustRightInd w:val="0"/>
            </w:pPr>
          </w:p>
          <w:p w14:paraId="6D0DF65C" w14:textId="77777777" w:rsidR="00B54DC6" w:rsidRPr="00BB79C6" w:rsidRDefault="00B54DC6" w:rsidP="00862570">
            <w:pPr>
              <w:widowControl w:val="0"/>
              <w:autoSpaceDE w:val="0"/>
              <w:autoSpaceDN w:val="0"/>
              <w:adjustRightInd w:val="0"/>
              <w:rPr>
                <w:rFonts w:cstheme="minorHAnsi"/>
                <w:sz w:val="20"/>
                <w:szCs w:val="20"/>
              </w:rPr>
            </w:pPr>
            <w:r w:rsidRPr="00BB79C6">
              <w:t>It is challenging to design, identify and implement interventions</w:t>
            </w:r>
          </w:p>
        </w:tc>
        <w:tc>
          <w:tcPr>
            <w:tcW w:w="2437" w:type="dxa"/>
          </w:tcPr>
          <w:p w14:paraId="4BB12A2C" w14:textId="77777777" w:rsidR="00B54DC6" w:rsidRPr="00BB79C6" w:rsidRDefault="00B54DC6" w:rsidP="00862570">
            <w:pPr>
              <w:widowControl w:val="0"/>
              <w:autoSpaceDE w:val="0"/>
              <w:autoSpaceDN w:val="0"/>
              <w:adjustRightInd w:val="0"/>
            </w:pPr>
            <w:r w:rsidRPr="00BB79C6">
              <w:rPr>
                <w:rFonts w:cstheme="minorHAnsi"/>
              </w:rPr>
              <w:t>Making staff wellness interventions mandatory vs making them voluntary</w:t>
            </w:r>
          </w:p>
        </w:tc>
        <w:tc>
          <w:tcPr>
            <w:tcW w:w="681" w:type="dxa"/>
          </w:tcPr>
          <w:p w14:paraId="66ABB279" w14:textId="77777777" w:rsidR="00B54DC6" w:rsidRPr="00BB79C6" w:rsidRDefault="00B54DC6" w:rsidP="00862570">
            <w:r w:rsidRPr="00BB79C6">
              <w:t>22</w:t>
            </w:r>
          </w:p>
        </w:tc>
        <w:tc>
          <w:tcPr>
            <w:tcW w:w="9417" w:type="dxa"/>
          </w:tcPr>
          <w:p w14:paraId="63EAB9A6" w14:textId="77777777" w:rsidR="00B54DC6" w:rsidRPr="00BB79C6" w:rsidRDefault="00B54DC6" w:rsidP="00862570">
            <w:r w:rsidRPr="00BB79C6">
              <w:t xml:space="preserve">When prioritising staff wellbeing (C) attendance at a wellness intervention may be mandated when some staff are not receptive to it (M-Resource) leading to staff feeling that the approach is tick-box and lacking authenticity, and then feel resentful, anxious, </w:t>
            </w:r>
            <w:proofErr w:type="gramStart"/>
            <w:r w:rsidRPr="00BB79C6">
              <w:t>exposed</w:t>
            </w:r>
            <w:proofErr w:type="gramEnd"/>
            <w:r w:rsidRPr="00BB79C6">
              <w:t xml:space="preserve"> or stigmatised at sharing emotions (M-Response) causing staf</w:t>
            </w:r>
            <w:r>
              <w:t xml:space="preserve">f </w:t>
            </w:r>
            <w:r w:rsidRPr="00BB79C6">
              <w:t>work disengagement, feeling less secure/likely to speak up (O)</w:t>
            </w:r>
          </w:p>
        </w:tc>
      </w:tr>
      <w:tr w:rsidR="00B54DC6" w:rsidRPr="00BB79C6" w14:paraId="2FE9E21A" w14:textId="77777777" w:rsidTr="00862570">
        <w:trPr>
          <w:cantSplit/>
        </w:trPr>
        <w:tc>
          <w:tcPr>
            <w:tcW w:w="1413" w:type="dxa"/>
            <w:vMerge/>
          </w:tcPr>
          <w:p w14:paraId="5B8FF312" w14:textId="77777777" w:rsidR="00B54DC6" w:rsidRPr="00BB79C6" w:rsidRDefault="00B54DC6" w:rsidP="00862570"/>
        </w:tc>
        <w:tc>
          <w:tcPr>
            <w:tcW w:w="2437" w:type="dxa"/>
          </w:tcPr>
          <w:p w14:paraId="3C6CDE51" w14:textId="77777777" w:rsidR="00B54DC6" w:rsidRPr="00BB79C6" w:rsidRDefault="00B54DC6" w:rsidP="00862570">
            <w:pPr>
              <w:widowControl w:val="0"/>
              <w:autoSpaceDE w:val="0"/>
              <w:autoSpaceDN w:val="0"/>
              <w:adjustRightInd w:val="0"/>
            </w:pPr>
            <w:r w:rsidRPr="00BB79C6">
              <w:rPr>
                <w:rFonts w:cstheme="minorHAnsi"/>
              </w:rPr>
              <w:t xml:space="preserve">Spaces to debrief with </w:t>
            </w:r>
            <w:proofErr w:type="gramStart"/>
            <w:r w:rsidRPr="00BB79C6">
              <w:rPr>
                <w:rFonts w:cstheme="minorHAnsi"/>
              </w:rPr>
              <w:t>leaders</w:t>
            </w:r>
            <w:proofErr w:type="gramEnd"/>
            <w:r w:rsidRPr="00BB79C6">
              <w:rPr>
                <w:rFonts w:cstheme="minorHAnsi"/>
              </w:rPr>
              <w:t xml:space="preserve"> vs peer-led spaces for debriefing</w:t>
            </w:r>
          </w:p>
        </w:tc>
        <w:tc>
          <w:tcPr>
            <w:tcW w:w="681" w:type="dxa"/>
          </w:tcPr>
          <w:p w14:paraId="3799AF08" w14:textId="77777777" w:rsidR="00B54DC6" w:rsidRPr="00BB79C6" w:rsidRDefault="00B54DC6" w:rsidP="00862570">
            <w:r w:rsidRPr="00BB79C6">
              <w:t>25</w:t>
            </w:r>
          </w:p>
        </w:tc>
        <w:tc>
          <w:tcPr>
            <w:tcW w:w="9417" w:type="dxa"/>
          </w:tcPr>
          <w:p w14:paraId="1DDC8513" w14:textId="77777777" w:rsidR="00B54DC6" w:rsidRPr="00BB79C6" w:rsidRDefault="00B54DC6" w:rsidP="00862570">
            <w:r w:rsidRPr="00BB79C6">
              <w:t>Healthcare staff may be exposed to chronic and acute trauma (C), if mentors offer kindness and spaces to be heard (M-Resource), staff feel their experiences are important and recognised (M-Response), and are helped to recover, continue with work, and protected from further harm (O)</w:t>
            </w:r>
          </w:p>
        </w:tc>
      </w:tr>
      <w:tr w:rsidR="00B54DC6" w14:paraId="61899AE9" w14:textId="77777777" w:rsidTr="00862570">
        <w:trPr>
          <w:cantSplit/>
        </w:trPr>
        <w:tc>
          <w:tcPr>
            <w:tcW w:w="1413" w:type="dxa"/>
            <w:vMerge/>
          </w:tcPr>
          <w:p w14:paraId="3A93BBC3" w14:textId="77777777" w:rsidR="00B54DC6" w:rsidRPr="00BB79C6" w:rsidRDefault="00B54DC6" w:rsidP="00862570">
            <w:pPr>
              <w:rPr>
                <w:rFonts w:cstheme="minorHAnsi"/>
              </w:rPr>
            </w:pPr>
          </w:p>
        </w:tc>
        <w:tc>
          <w:tcPr>
            <w:tcW w:w="2437" w:type="dxa"/>
          </w:tcPr>
          <w:p w14:paraId="50970A25" w14:textId="77777777" w:rsidR="00B54DC6" w:rsidRPr="00BB79C6" w:rsidRDefault="00B54DC6" w:rsidP="00862570">
            <w:r w:rsidRPr="00BB79C6">
              <w:rPr>
                <w:rFonts w:cstheme="minorHAnsi"/>
              </w:rPr>
              <w:t>The need to offer support vs providing interventions too soon, too reactive and/or single timepoint</w:t>
            </w:r>
          </w:p>
        </w:tc>
        <w:tc>
          <w:tcPr>
            <w:tcW w:w="681" w:type="dxa"/>
          </w:tcPr>
          <w:p w14:paraId="4D6D1345" w14:textId="77777777" w:rsidR="00B54DC6" w:rsidRPr="00BB79C6" w:rsidRDefault="00B54DC6" w:rsidP="00862570">
            <w:r w:rsidRPr="00BB79C6">
              <w:t>26</w:t>
            </w:r>
          </w:p>
        </w:tc>
        <w:tc>
          <w:tcPr>
            <w:tcW w:w="9417" w:type="dxa"/>
          </w:tcPr>
          <w:p w14:paraId="6C891222" w14:textId="77777777" w:rsidR="00B54DC6" w:rsidRDefault="00B54DC6" w:rsidP="00862570">
            <w:r w:rsidRPr="00BB79C6">
              <w:t>If staff basic physiological and safety needs are not met (C) then when they are offered other support/interventions such as end of shift debriefing (M-Resource) they may feel frustrated and upset due to the lack of recognition of their other essential needs, and fatigue and exhaustion due to intense working shifts preventing attendance (M-Response) causing low uptake /engagement and exacerbation of distress/trauma response (O)</w:t>
            </w:r>
          </w:p>
        </w:tc>
      </w:tr>
    </w:tbl>
    <w:p w14:paraId="32CC2C19" w14:textId="77777777" w:rsidR="0039661E" w:rsidRDefault="0039661E" w:rsidP="0039661E"/>
    <w:p w14:paraId="349E8163" w14:textId="77777777" w:rsidR="0039661E" w:rsidRDefault="0039661E" w:rsidP="00F55248">
      <w:pPr>
        <w:spacing w:line="360" w:lineRule="auto"/>
        <w:sectPr w:rsidR="0039661E" w:rsidSect="00B574D2">
          <w:pgSz w:w="16838" w:h="11906" w:orient="landscape"/>
          <w:pgMar w:top="1440" w:right="1440" w:bottom="1440" w:left="1440" w:header="708" w:footer="708" w:gutter="0"/>
          <w:cols w:space="708"/>
          <w:docGrid w:linePitch="360"/>
        </w:sectPr>
      </w:pPr>
    </w:p>
    <w:p w14:paraId="46EEC34C" w14:textId="13551F41" w:rsidR="00C04B23" w:rsidRDefault="00C04B23" w:rsidP="001756D4">
      <w:pPr>
        <w:pStyle w:val="Heading3"/>
        <w:numPr>
          <w:ilvl w:val="0"/>
          <w:numId w:val="11"/>
        </w:numPr>
        <w:spacing w:line="360" w:lineRule="auto"/>
      </w:pPr>
      <w:r w:rsidRPr="00C04B23">
        <w:lastRenderedPageBreak/>
        <w:t xml:space="preserve">It is difficult to promote staff psychological wellness where there is a blame </w:t>
      </w:r>
      <w:proofErr w:type="gramStart"/>
      <w:r w:rsidRPr="00C04B23">
        <w:t>culture</w:t>
      </w:r>
      <w:proofErr w:type="gramEnd"/>
    </w:p>
    <w:p w14:paraId="00B719D4" w14:textId="2FAF07A5" w:rsidR="0097664B" w:rsidRDefault="00E268EF" w:rsidP="001756D4">
      <w:pPr>
        <w:spacing w:line="360" w:lineRule="auto"/>
      </w:pPr>
      <w:r>
        <w:t xml:space="preserve">A blame culture is </w:t>
      </w:r>
      <w:r w:rsidR="00BB3791" w:rsidRPr="00AB72A5">
        <w:rPr>
          <w:rFonts w:cstheme="minorHAnsi"/>
          <w:i/>
          <w:iCs/>
          <w:shd w:val="clear" w:color="auto" w:fill="FFFFFF"/>
        </w:rPr>
        <w:t>“a set of norms and attitudes within an organization characterized by an unwillingness to take risks or accept responsibility for mistakes because of a fear of criticism or management admonishment</w:t>
      </w:r>
      <w:r w:rsidR="00BB3791">
        <w:rPr>
          <w:rFonts w:cstheme="minorHAnsi"/>
          <w:i/>
          <w:iCs/>
          <w:shd w:val="clear" w:color="auto" w:fill="FFFFFF"/>
        </w:rPr>
        <w:t>”</w:t>
      </w:r>
      <w:r w:rsidR="001756D4">
        <w:rPr>
          <w:rFonts w:cstheme="minorHAnsi"/>
          <w:i/>
          <w:iCs/>
          <w:shd w:val="clear" w:color="auto" w:fill="FFFFFF"/>
        </w:rPr>
        <w:t xml:space="preserve"> </w:t>
      </w:r>
      <w:r w:rsidR="009B48AB">
        <w:rPr>
          <w:rFonts w:cstheme="minorHAnsi"/>
          <w:i/>
          <w:iCs/>
          <w:shd w:val="clear" w:color="auto" w:fill="FFFFFF"/>
        </w:rPr>
        <w:fldChar w:fldCharType="begin"/>
      </w:r>
      <w:r w:rsidR="00C6363E">
        <w:rPr>
          <w:rFonts w:cstheme="minorHAnsi"/>
          <w:i/>
          <w:iCs/>
          <w:shd w:val="clear" w:color="auto" w:fill="FFFFFF"/>
        </w:rPr>
        <w:instrText xml:space="preserve"> ADDIN EN.CITE &lt;EndNote&gt;&lt;Cite&gt;&lt;Author&gt;Khatri&lt;/Author&gt;&lt;Year&gt;2009&lt;/Year&gt;&lt;RecNum&gt;191&lt;/RecNum&gt;&lt;DisplayText&gt;[37]&lt;/DisplayText&gt;&lt;record&gt;&lt;rec-number&gt;191&lt;/rec-number&gt;&lt;foreign-keys&gt;&lt;key app="EN" db-id="ddsrss5fwwt9s9efafpp952zrvzxad0zvxp0" timestamp="0"&gt;191&lt;/key&gt;&lt;/foreign-keys&gt;&lt;ref-type name="Journal Article"&gt;17&lt;/ref-type&gt;&lt;contributors&gt;&lt;authors&gt;&lt;author&gt;Khatri, N.&lt;/author&gt;&lt;author&gt;Brown, G. D.&lt;/author&gt;&lt;author&gt;Hicks, L. L.&lt;/author&gt;&lt;/authors&gt;&lt;/contributors&gt;&lt;auth-address&gt;Health Management and Informatics, University of Missouri School of Medicine, Columbia, USA. KhatriN@health.missouri.edu&lt;/auth-address&gt;&lt;titles&gt;&lt;title&gt;From a blame culture to a just culture in health care&lt;/title&gt;&lt;secondary-title&gt;Health Care Manage Rev&lt;/secondary-title&gt;&lt;alt-title&gt;Health care management review&lt;/alt-title&gt;&lt;/titles&gt;&lt;pages&gt;312-22&lt;/pages&gt;&lt;volume&gt;34&lt;/volume&gt;&lt;number&gt;4&lt;/number&gt;&lt;edition&gt;2009/10/28&lt;/edition&gt;&lt;keywords&gt;&lt;keyword&gt;Delivery of Health Care/*organization &amp;amp; administration&lt;/keyword&gt;&lt;keyword&gt;*Guilt&lt;/keyword&gt;&lt;keyword&gt;Hospital Administration/*methods&lt;/keyword&gt;&lt;keyword&gt;Humans&lt;/keyword&gt;&lt;keyword&gt;Medical Errors/*prevention &amp;amp; control&lt;/keyword&gt;&lt;keyword&gt;*Organizational Culture&lt;/keyword&gt;&lt;keyword&gt;Quality Assurance, Health Care/organization &amp;amp; administration&lt;/keyword&gt;&lt;keyword&gt;*Social Responsibility&lt;/keyword&gt;&lt;keyword&gt;United States&lt;/keyword&gt;&lt;/keywords&gt;&lt;dates&gt;&lt;year&gt;2009&lt;/year&gt;&lt;pub-dates&gt;&lt;date&gt;Oct-Dec&lt;/date&gt;&lt;/pub-dates&gt;&lt;/dates&gt;&lt;isbn&gt;0361-6274&lt;/isbn&gt;&lt;accession-num&gt;19858916&lt;/accession-num&gt;&lt;urls&gt;&lt;/urls&gt;&lt;electronic-resource-num&gt;10.1097/HMR.0b013e3181a3b709&lt;/electronic-resource-num&gt;&lt;remote-database-provider&gt;NLM&lt;/remote-database-provider&gt;&lt;language&gt;eng&lt;/language&gt;&lt;/record&gt;&lt;/Cite&gt;&lt;/EndNote&gt;</w:instrText>
      </w:r>
      <w:r w:rsidR="009B48AB">
        <w:rPr>
          <w:rFonts w:cstheme="minorHAnsi"/>
          <w:i/>
          <w:iCs/>
          <w:shd w:val="clear" w:color="auto" w:fill="FFFFFF"/>
        </w:rPr>
        <w:fldChar w:fldCharType="separate"/>
      </w:r>
      <w:r w:rsidR="00C6363E">
        <w:rPr>
          <w:rFonts w:cstheme="minorHAnsi"/>
          <w:i/>
          <w:iCs/>
          <w:noProof/>
          <w:shd w:val="clear" w:color="auto" w:fill="FFFFFF"/>
        </w:rPr>
        <w:t>[37]</w:t>
      </w:r>
      <w:r w:rsidR="009B48AB">
        <w:rPr>
          <w:rFonts w:cstheme="minorHAnsi"/>
          <w:i/>
          <w:iCs/>
          <w:shd w:val="clear" w:color="auto" w:fill="FFFFFF"/>
        </w:rPr>
        <w:fldChar w:fldCharType="end"/>
      </w:r>
      <w:r w:rsidR="001756D4">
        <w:rPr>
          <w:rFonts w:cstheme="minorHAnsi"/>
          <w:i/>
          <w:iCs/>
          <w:shd w:val="clear" w:color="auto" w:fill="FFFFFF"/>
        </w:rPr>
        <w:t>p314-5)</w:t>
      </w:r>
      <w:r w:rsidR="00BB3791">
        <w:rPr>
          <w:rFonts w:cstheme="minorHAnsi"/>
          <w:i/>
          <w:iCs/>
          <w:shd w:val="clear" w:color="auto" w:fill="FFFFFF"/>
        </w:rPr>
        <w:t>.</w:t>
      </w:r>
      <w:r w:rsidR="00A7587A">
        <w:rPr>
          <w:rFonts w:cstheme="minorHAnsi"/>
          <w:i/>
          <w:iCs/>
          <w:shd w:val="clear" w:color="auto" w:fill="FFFFFF"/>
        </w:rPr>
        <w:t xml:space="preserve"> </w:t>
      </w:r>
      <w:r w:rsidR="00BB3791">
        <w:rPr>
          <w:rFonts w:cstheme="minorHAnsi"/>
          <w:i/>
          <w:iCs/>
          <w:shd w:val="clear" w:color="auto" w:fill="FFFFFF"/>
        </w:rPr>
        <w:t xml:space="preserve">  </w:t>
      </w:r>
      <w:r w:rsidR="00BB3791" w:rsidRPr="00BB3791">
        <w:rPr>
          <w:rFonts w:cstheme="minorHAnsi"/>
          <w:shd w:val="clear" w:color="auto" w:fill="FFFFFF"/>
        </w:rPr>
        <w:t xml:space="preserve">It is </w:t>
      </w:r>
      <w:r>
        <w:t>the opposite of a psychologically safe culture and prevents people speaking up and taking accountability</w:t>
      </w:r>
      <w:r w:rsidR="004D4E3B">
        <w:fldChar w:fldCharType="begin"/>
      </w:r>
      <w:r w:rsidR="002F0933">
        <w:instrText xml:space="preserve"> ADDIN EN.CITE &lt;EndNote&gt;&lt;Cite&gt;&lt;Author&gt;Maben&lt;/Author&gt;&lt;Year&gt;2023&lt;/Year&gt;&lt;RecNum&gt;286&lt;/RecNum&gt;&lt;DisplayText&gt;[15]&lt;/DisplayText&gt;&lt;record&gt;&lt;rec-number&gt;286&lt;/rec-number&gt;&lt;foreign-keys&gt;&lt;key app="EN" db-id="ddsrss5fwwt9s9efafpp952zrvzxad0zvxp0" timestamp="1663256672"&gt;286&lt;/key&gt;&lt;/foreign-keys&gt;&lt;ref-type name="Book Section"&gt;5&lt;/ref-type&gt;&lt;contributors&gt;&lt;authors&gt;&lt;author&gt;Maben, J.&lt;/author&gt;&lt;author&gt;Ball, J.&lt;/author&gt;&lt;author&gt;Edmondson, A. &lt;/author&gt;&lt;/authors&gt;&lt;secondary-authors&gt;&lt;author&gt;This Institute&lt;/author&gt;&lt;/secondary-authors&gt;&lt;/contributors&gt;&lt;titles&gt;&lt;title&gt;Workplace Conditions (Elements of Improving Quality and Safety in Healthcare)&lt;/title&gt;&lt;secondary-title&gt;The Great Big Book of Quality Improvement&lt;/secondary-title&gt;&lt;/titles&gt;&lt;dates&gt;&lt;year&gt;2023&lt;/year&gt;&lt;/dates&gt;&lt;pub-location&gt;Cambridge&lt;/pub-location&gt;&lt;publisher&gt;Cambridge University Press&lt;/publisher&gt;&lt;urls&gt;&lt;/urls&gt;&lt;/record&gt;&lt;/Cite&gt;&lt;/EndNote&gt;</w:instrText>
      </w:r>
      <w:r w:rsidR="004D4E3B">
        <w:fldChar w:fldCharType="separate"/>
      </w:r>
      <w:r w:rsidR="004F2F40">
        <w:rPr>
          <w:noProof/>
        </w:rPr>
        <w:t>[15]</w:t>
      </w:r>
      <w:r w:rsidR="004D4E3B">
        <w:fldChar w:fldCharType="end"/>
      </w:r>
      <w:r>
        <w:t>.</w:t>
      </w:r>
      <w:r w:rsidR="00BD1010">
        <w:t xml:space="preserve">  </w:t>
      </w:r>
      <w:r w:rsidR="008140A1">
        <w:t>Healthcare is a complex workplace and human error is inevitable</w:t>
      </w:r>
      <w:r w:rsidR="008E1778">
        <w:t xml:space="preserve">, </w:t>
      </w:r>
      <w:r w:rsidR="00DB2448">
        <w:t>yet f</w:t>
      </w:r>
      <w:r w:rsidR="00BD1010">
        <w:t xml:space="preserve">rontline staff </w:t>
      </w:r>
      <w:r w:rsidR="00177BAA">
        <w:t>can sometimes be linked directly</w:t>
      </w:r>
      <w:r w:rsidR="00BD1010">
        <w:t xml:space="preserve"> to service outcomes and medical errors</w:t>
      </w:r>
      <w:r w:rsidR="00E86ABE">
        <w:t xml:space="preserve">, </w:t>
      </w:r>
      <w:r w:rsidR="005E32DC">
        <w:t xml:space="preserve">precluding </w:t>
      </w:r>
      <w:r w:rsidR="00E86ABE">
        <w:t xml:space="preserve">an acceptance of system-wide </w:t>
      </w:r>
      <w:r w:rsidR="009163BE">
        <w:t>accountability</w:t>
      </w:r>
      <w:r w:rsidR="00974A8C">
        <w:t>.  This can lead</w:t>
      </w:r>
      <w:r w:rsidR="00E86ABE">
        <w:t xml:space="preserve"> staff </w:t>
      </w:r>
      <w:r w:rsidR="0097664B">
        <w:t xml:space="preserve">to </w:t>
      </w:r>
      <w:r w:rsidR="00E86ABE">
        <w:t>practi</w:t>
      </w:r>
      <w:r w:rsidR="0097664B">
        <w:t>se</w:t>
      </w:r>
      <w:r w:rsidR="00E86ABE">
        <w:t xml:space="preserve"> defensively to protect </w:t>
      </w:r>
      <w:r w:rsidR="00974A8C">
        <w:t xml:space="preserve">themselves </w:t>
      </w:r>
      <w:r w:rsidR="0097664B">
        <w:t>from</w:t>
      </w:r>
      <w:r w:rsidR="00E86ABE">
        <w:t xml:space="preserve"> blame</w:t>
      </w:r>
      <w:r w:rsidR="00C76046">
        <w:t xml:space="preserve"> </w:t>
      </w:r>
      <w:r w:rsidR="00AC4A2D">
        <w:t>(</w:t>
      </w:r>
      <w:r w:rsidR="00C76046">
        <w:t xml:space="preserve">e.g. </w:t>
      </w:r>
      <w:r w:rsidR="00732C85">
        <w:fldChar w:fldCharType="begin">
          <w:fldData xml:space="preserve">PEVuZE5vdGU+PENpdGU+PEF1dGhvcj5IdW50ZXI8L0F1dGhvcj48WWVhcj4yMDE4PC9ZZWFyPjxS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</w:fldData>
        </w:fldChar>
      </w:r>
      <w:r w:rsidR="00C6363E">
        <w:instrText xml:space="preserve"> ADDIN EN.CITE </w:instrText>
      </w:r>
      <w:r w:rsidR="00C6363E">
        <w:fldChar w:fldCharType="begin">
          <w:fldData xml:space="preserve">PEVuZE5vdGU+PENpdGU+PEF1dGhvcj5IdW50ZXI8L0F1dGhvcj48WWVhcj4yMDE4PC9ZZWFyPjxS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</w:fldData>
        </w:fldChar>
      </w:r>
      <w:r w:rsidR="00C6363E">
        <w:instrText xml:space="preserve"> ADDIN EN.CITE.DATA </w:instrText>
      </w:r>
      <w:r w:rsidR="00C6363E">
        <w:fldChar w:fldCharType="end"/>
      </w:r>
      <w:r w:rsidR="00732C85">
        <w:fldChar w:fldCharType="separate"/>
      </w:r>
      <w:r w:rsidR="00C6363E">
        <w:rPr>
          <w:noProof/>
        </w:rPr>
        <w:t>[30, 38, 39]</w:t>
      </w:r>
      <w:r w:rsidR="00732C85">
        <w:fldChar w:fldCharType="end"/>
      </w:r>
      <w:r w:rsidR="00AC4A2D">
        <w:t>)</w:t>
      </w:r>
      <w:r w:rsidR="00C574F0">
        <w:t xml:space="preserve">. Furthermore, </w:t>
      </w:r>
      <w:r w:rsidR="001B3F49">
        <w:t xml:space="preserve">mistakes can lead </w:t>
      </w:r>
      <w:r w:rsidR="002A4058">
        <w:t xml:space="preserve">to </w:t>
      </w:r>
      <w:r w:rsidR="001B3F49">
        <w:t xml:space="preserve">staff </w:t>
      </w:r>
      <w:r w:rsidR="002A4058">
        <w:t>being ‘second victims’</w:t>
      </w:r>
      <w:r w:rsidR="0097664B">
        <w:t>,</w:t>
      </w:r>
      <w:r w:rsidR="002A4058">
        <w:t xml:space="preserve"> </w:t>
      </w:r>
      <w:r w:rsidR="001B3F49">
        <w:t>feeling shame, guilt, panic, shock and humiliation</w:t>
      </w:r>
      <w:r w:rsidR="0097664B">
        <w:t>,</w:t>
      </w:r>
      <w:r w:rsidR="001B3F49">
        <w:t xml:space="preserve"> leading to self-doubt</w:t>
      </w:r>
      <w:r w:rsidR="00660AF4">
        <w:t>,</w:t>
      </w:r>
      <w:r w:rsidR="001B3F49">
        <w:t xml:space="preserve"> loss of confidence</w:t>
      </w:r>
      <w:r w:rsidR="008D64EF">
        <w:t>, and potentially to further errors and/or leaving the profession</w:t>
      </w:r>
      <w:r w:rsidR="00BA2FA2">
        <w:t xml:space="preserve"> </w:t>
      </w:r>
      <w:r w:rsidR="000D346E">
        <w:fldChar w:fldCharType="begin">
          <w:fldData xml:space="preserve">PEVuZE5vdGU+PENpdGU+PEF1dGhvcj5EYXVibmV5PC9BdXRob3I+PFllYXI+MjAxODwvWWVhcj48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</w:fldData>
        </w:fldChar>
      </w:r>
      <w:r w:rsidR="00C6363E">
        <w:instrText xml:space="preserve"> ADDIN EN.CITE </w:instrText>
      </w:r>
      <w:r w:rsidR="00C6363E">
        <w:fldChar w:fldCharType="begin">
          <w:fldData xml:space="preserve">PEVuZE5vdGU+PENpdGU+PEF1dGhvcj5EYXVibmV5PC9BdXRob3I+PFllYXI+MjAxODwvWWVhcj48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</w:fldData>
        </w:fldChar>
      </w:r>
      <w:r w:rsidR="00C6363E">
        <w:instrText xml:space="preserve"> ADDIN EN.CITE.DATA </w:instrText>
      </w:r>
      <w:r w:rsidR="00C6363E">
        <w:fldChar w:fldCharType="end"/>
      </w:r>
      <w:r w:rsidR="000D346E">
        <w:fldChar w:fldCharType="separate"/>
      </w:r>
      <w:r w:rsidR="00C6363E">
        <w:rPr>
          <w:noProof/>
        </w:rPr>
        <w:t>[30, 38, 40, 41]</w:t>
      </w:r>
      <w:r w:rsidR="000D346E">
        <w:fldChar w:fldCharType="end"/>
      </w:r>
      <w:r w:rsidR="00F566E4">
        <w:t>[CMO</w:t>
      </w:r>
      <w:r w:rsidR="00540A1C">
        <w:t>1</w:t>
      </w:r>
      <w:r w:rsidR="00F566E4">
        <w:t>]</w:t>
      </w:r>
      <w:r w:rsidR="00E86ABE">
        <w:t>.</w:t>
      </w:r>
      <w:r w:rsidR="005B4371">
        <w:t xml:space="preserve">  </w:t>
      </w:r>
      <w:r w:rsidR="00486FBD">
        <w:t xml:space="preserve">Healthcare work can feel interpersonally risky if </w:t>
      </w:r>
      <w:r w:rsidR="006D25A8">
        <w:t xml:space="preserve">it is </w:t>
      </w:r>
      <w:r w:rsidR="00486FBD">
        <w:t xml:space="preserve">not psychologically safe to ask </w:t>
      </w:r>
      <w:proofErr w:type="gramStart"/>
      <w:r w:rsidR="00486FBD">
        <w:t>questions  or</w:t>
      </w:r>
      <w:proofErr w:type="gramEnd"/>
      <w:r w:rsidR="00486FBD">
        <w:t xml:space="preserve"> admit a mistake</w:t>
      </w:r>
      <w:r w:rsidR="009163BE">
        <w:t xml:space="preserve"> (and risk looking incompetent)</w:t>
      </w:r>
      <w:r w:rsidR="00D77108">
        <w:fldChar w:fldCharType="begin">
          <w:fldData xml:space="preserve">PEVuZE5vdGU+PENpdGU+PEF1dGhvcj5NYWJlbjwvQXV0aG9yPjxZZWFyPjIwMjM8L1llYXI+PFJl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</w:fldData>
        </w:fldChar>
      </w:r>
      <w:r w:rsidR="00C6363E">
        <w:instrText xml:space="preserve"> ADDIN EN.CITE </w:instrText>
      </w:r>
      <w:r w:rsidR="00C6363E">
        <w:fldChar w:fldCharType="begin">
          <w:fldData xml:space="preserve">PEVuZE5vdGU+PENpdGU+PEF1dGhvcj5NYWJlbjwvQXV0aG9yPjxZZWFyPjIwMjM8L1llYXI+PFJl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</w:fldData>
        </w:fldChar>
      </w:r>
      <w:r w:rsidR="00C6363E">
        <w:instrText xml:space="preserve"> ADDIN EN.CITE.DATA </w:instrText>
      </w:r>
      <w:r w:rsidR="00C6363E">
        <w:fldChar w:fldCharType="end"/>
      </w:r>
      <w:r w:rsidR="00D77108">
        <w:fldChar w:fldCharType="separate"/>
      </w:r>
      <w:r w:rsidR="00C6363E">
        <w:rPr>
          <w:noProof/>
        </w:rPr>
        <w:t>[15, 42, 43]</w:t>
      </w:r>
      <w:r w:rsidR="00D77108">
        <w:fldChar w:fldCharType="end"/>
      </w:r>
      <w:r w:rsidR="00EA4B4C">
        <w:t xml:space="preserve"> [CMO</w:t>
      </w:r>
      <w:r w:rsidR="00540A1C">
        <w:t>5</w:t>
      </w:r>
      <w:r w:rsidR="00024647">
        <w:t>]</w:t>
      </w:r>
      <w:r w:rsidR="003A3963">
        <w:t xml:space="preserve">. </w:t>
      </w:r>
      <w:r w:rsidR="009C7785">
        <w:t>Alternatively, w</w:t>
      </w:r>
      <w:r w:rsidR="003A3963">
        <w:t xml:space="preserve">hen </w:t>
      </w:r>
      <w:r w:rsidR="0097664B">
        <w:t>they</w:t>
      </w:r>
      <w:r w:rsidR="003A3963">
        <w:t xml:space="preserve"> feel safe to be open and honest, staff </w:t>
      </w:r>
      <w:r w:rsidR="00B50876">
        <w:t>are willing to speak up and learn from mistakes, leading to them feeling supported, and improving learning and performance in individuals and organisation</w:t>
      </w:r>
      <w:r w:rsidR="0097664B">
        <w:t>s</w:t>
      </w:r>
      <w:r w:rsidR="002776EB">
        <w:fldChar w:fldCharType="begin"/>
      </w:r>
      <w:r w:rsidR="00C6363E">
        <w:instrText xml:space="preserve"> ADDIN EN.CITE &lt;EndNote&gt;&lt;Cite&gt;&lt;Author&gt;Smith&lt;/Author&gt;&lt;Year&gt;2021&lt;/Year&gt;&lt;RecNum&gt;318&lt;/RecNum&gt;&lt;DisplayText&gt;[44]&lt;/DisplayText&gt;&lt;record&gt;&lt;rec-number&gt;318&lt;/rec-number&gt;&lt;foreign-keys&gt;&lt;key app="EN" db-id="ddsrss5fwwt9s9efafpp952zrvzxad0zvxp0" timestamp="1664366020"&gt;318&lt;/key&gt;&lt;/foreign-keys&gt;&lt;ref-type name="Journal Article"&gt;17&lt;/ref-type&gt;&lt;contributors&gt;&lt;authors&gt;&lt;author&gt;Smith, M.&lt;/author&gt;&lt;/authors&gt;&lt;/contributors&gt;&lt;titles&gt;&lt;title&gt;What is your &amp;apos;normal&amp;apos;?&lt;/title&gt;&lt;secondary-title&gt;Journal of Paramedic Practice&lt;/secondary-title&gt;&lt;/titles&gt;&lt;periodical&gt;&lt;full-title&gt;Journal of Paramedic Practice&lt;/full-title&gt;&lt;/periodical&gt;&lt;pages&gt;83&lt;/pages&gt;&lt;volume&gt;11&lt;/volume&gt;&lt;number&gt;2&lt;/number&gt;&lt;dates&gt;&lt;year&gt;2021&lt;/year&gt;&lt;/dates&gt;&lt;urls&gt;&lt;/urls&gt;&lt;/record&gt;&lt;/Cite&gt;&lt;/EndNote&gt;</w:instrText>
      </w:r>
      <w:r w:rsidR="002776EB">
        <w:fldChar w:fldCharType="separate"/>
      </w:r>
      <w:r w:rsidR="00C6363E">
        <w:rPr>
          <w:noProof/>
        </w:rPr>
        <w:t>[44]</w:t>
      </w:r>
      <w:r w:rsidR="002776EB">
        <w:fldChar w:fldCharType="end"/>
      </w:r>
      <w:r w:rsidR="009163BE">
        <w:t xml:space="preserve">. </w:t>
      </w:r>
      <w:r w:rsidR="00F95F93">
        <w:t xml:space="preserve"> </w:t>
      </w:r>
    </w:p>
    <w:p w14:paraId="60CE3436" w14:textId="4B696F3A" w:rsidR="0075738D" w:rsidRDefault="00D34681" w:rsidP="001756D4">
      <w:pPr>
        <w:spacing w:line="360" w:lineRule="auto"/>
      </w:pPr>
      <w:r>
        <w:t>We found evidence that being investigated for medical errors can cause psychological ill-health in staff</w:t>
      </w:r>
      <w:r w:rsidR="00A1179B">
        <w:t xml:space="preserve"> </w:t>
      </w:r>
      <w:r w:rsidR="00AC4A2D">
        <w:t>(</w:t>
      </w:r>
      <w:r w:rsidR="00A1179B">
        <w:t>e.g.</w:t>
      </w:r>
      <w:r w:rsidR="004D4E3B">
        <w:t xml:space="preserve"> </w:t>
      </w:r>
      <w:r w:rsidR="004D4E3B">
        <w:fldChar w:fldCharType="begin">
          <w:fldData xml:space="preserve">PEVuZE5vdGU+PENpdGU+PEF1dGhvcj5TaXJyaXllaDwvQXV0aG9yPjxZZWFyPjIwMTA8L1llYXI+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</w:fldData>
        </w:fldChar>
      </w:r>
      <w:r w:rsidR="00C6363E">
        <w:instrText xml:space="preserve"> ADDIN EN.CITE </w:instrText>
      </w:r>
      <w:r w:rsidR="00C6363E">
        <w:fldChar w:fldCharType="begin">
          <w:fldData xml:space="preserve">PEVuZE5vdGU+PENpdGU+PEF1dGhvcj5TaXJyaXllaDwvQXV0aG9yPjxZZWFyPjIwMTA8L1llYXI+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</w:fldData>
        </w:fldChar>
      </w:r>
      <w:r w:rsidR="00C6363E">
        <w:instrText xml:space="preserve"> ADDIN EN.CITE.DATA </w:instrText>
      </w:r>
      <w:r w:rsidR="00C6363E">
        <w:fldChar w:fldCharType="end"/>
      </w:r>
      <w:r w:rsidR="004D4E3B">
        <w:fldChar w:fldCharType="separate"/>
      </w:r>
      <w:r w:rsidR="00C6363E">
        <w:rPr>
          <w:noProof/>
        </w:rPr>
        <w:t>[45, 46]</w:t>
      </w:r>
      <w:r w:rsidR="004D4E3B">
        <w:fldChar w:fldCharType="end"/>
      </w:r>
      <w:r w:rsidR="00AC4A2D">
        <w:t>)</w:t>
      </w:r>
      <w:r w:rsidR="00BB34BA">
        <w:t xml:space="preserve"> with calls for compassion and fairness in such processes</w:t>
      </w:r>
      <w:r w:rsidR="004F2F40">
        <w:fldChar w:fldCharType="begin"/>
      </w:r>
      <w:r w:rsidR="00EB20FA">
        <w:instrText xml:space="preserve"> ADDIN EN.CITE &lt;EndNote&gt;&lt;Cite&gt;&lt;Author&gt;HEE&lt;/Author&gt;&lt;Year&gt;2019&lt;/Year&gt;&lt;RecNum&gt;119&lt;/RecNum&gt;&lt;DisplayText&gt;[8]&lt;/DisplayText&gt;&lt;record&gt;&lt;rec-number&gt;119&lt;/rec-number&gt;&lt;foreign-keys&gt;&lt;key app="EN" db-id="ddsrss5fwwt9s9efafpp952zrvzxad0zvxp0" timestamp="0"&gt;119&lt;/key&gt;&lt;/foreign-keys&gt;&lt;ref-type name="Report"&gt;27&lt;/ref-type&gt;&lt;contributors&gt;&lt;authors&gt;&lt;author&gt;HEE&lt;/author&gt;&lt;/authors&gt;&lt;/contributors&gt;&lt;titles&gt;&lt;title&gt;NHS Staff and Learners&amp;apos; Mental Health Commission&lt;/title&gt;&lt;/titles&gt;&lt;dates&gt;&lt;year&gt;2019&lt;/year&gt;&lt;/dates&gt;&lt;pub-location&gt;London&lt;/pub-location&gt;&lt;publisher&gt;Health Education England&lt;/publisher&gt;&lt;urls&gt;&lt;related-urls&gt;&lt;url&gt;https://www.hee.nhs.uk/sites/default/files/documents/NHS%20%28HEE%29%20-%20Mental%20Wellbeing%20Commission%20Report.pdf&lt;/url&gt;&lt;/related-urls&gt;&lt;/urls&gt;&lt;access-date&gt;4th September 2022&lt;/access-date&gt;&lt;/record&gt;&lt;/Cite&gt;&lt;/EndNote&gt;</w:instrText>
      </w:r>
      <w:r w:rsidR="004F2F40">
        <w:fldChar w:fldCharType="separate"/>
      </w:r>
      <w:r w:rsidR="004F2F40">
        <w:rPr>
          <w:noProof/>
        </w:rPr>
        <w:t>[8]</w:t>
      </w:r>
      <w:r w:rsidR="004F2F40">
        <w:fldChar w:fldCharType="end"/>
      </w:r>
      <w:r w:rsidR="00C255B4">
        <w:t xml:space="preserve">The lack of attention </w:t>
      </w:r>
      <w:r w:rsidR="00DB6DF8">
        <w:t xml:space="preserve">by regulatory bodies and NHS organisations </w:t>
      </w:r>
      <w:r w:rsidR="00C255B4">
        <w:t>to wider context (</w:t>
      </w:r>
      <w:r w:rsidR="000E28CB">
        <w:t>e.g.,</w:t>
      </w:r>
      <w:r w:rsidR="00C255B4">
        <w:t xml:space="preserve"> understaffing</w:t>
      </w:r>
      <w:r w:rsidR="0097664B">
        <w:t>,</w:t>
      </w:r>
      <w:r w:rsidR="00C255B4">
        <w:t xml:space="preserve"> toxic work environments) </w:t>
      </w:r>
      <w:r w:rsidR="0097664B">
        <w:t>can mean</w:t>
      </w:r>
      <w:r w:rsidR="00C255B4">
        <w:t xml:space="preserve"> </w:t>
      </w:r>
      <w:r w:rsidR="008B0A5C">
        <w:t xml:space="preserve">investigations </w:t>
      </w:r>
      <w:r w:rsidR="00C255B4">
        <w:t xml:space="preserve">focus on the individual rather than </w:t>
      </w:r>
      <w:r w:rsidR="006A41C5">
        <w:t xml:space="preserve">the </w:t>
      </w:r>
      <w:r w:rsidR="00C255B4">
        <w:t>wider system</w:t>
      </w:r>
      <w:r w:rsidR="006A41C5">
        <w:t xml:space="preserve">. This </w:t>
      </w:r>
      <w:r w:rsidR="0097664B">
        <w:t>can</w:t>
      </w:r>
      <w:r w:rsidR="006A41C5">
        <w:t xml:space="preserve"> lead staff </w:t>
      </w:r>
      <w:r w:rsidR="0097664B">
        <w:t xml:space="preserve">to </w:t>
      </w:r>
      <w:r w:rsidR="006A41C5">
        <w:t>feel</w:t>
      </w:r>
      <w:r w:rsidR="0016701D">
        <w:t xml:space="preserve"> </w:t>
      </w:r>
      <w:r w:rsidR="00DB6DF8">
        <w:t xml:space="preserve">guilty, </w:t>
      </w:r>
      <w:proofErr w:type="gramStart"/>
      <w:r w:rsidR="00DB6DF8">
        <w:t>unsupported</w:t>
      </w:r>
      <w:proofErr w:type="gramEnd"/>
      <w:r w:rsidR="00DB6DF8">
        <w:t xml:space="preserve"> and isolated</w:t>
      </w:r>
      <w:r w:rsidR="006A41C5">
        <w:t>,</w:t>
      </w:r>
      <w:r w:rsidR="003C0E21">
        <w:t xml:space="preserve"> and can lead to </w:t>
      </w:r>
      <w:r w:rsidR="005B1A33">
        <w:t xml:space="preserve">increased secondary trauma and potentially </w:t>
      </w:r>
      <w:r w:rsidR="003C0E21">
        <w:t>s</w:t>
      </w:r>
      <w:r w:rsidR="0016701D">
        <w:t>uicidal ideation</w:t>
      </w:r>
      <w:r w:rsidR="003C0E21">
        <w:t>, with resulting trauma extending to family and friends</w:t>
      </w:r>
      <w:r w:rsidR="00ED2DA6">
        <w:fldChar w:fldCharType="begin">
          <w:fldData xml:space="preserve">PEVuZE5vdGU+PENpdGU+PEF1dGhvcj5FbGxpb3R0LU1haW53YXJpbmc8L0F1dGhvcj48WWVhcj4y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</w:fldData>
        </w:fldChar>
      </w:r>
      <w:r w:rsidR="00C6363E">
        <w:instrText xml:space="preserve"> ADDIN EN.CITE </w:instrText>
      </w:r>
      <w:r w:rsidR="00C6363E">
        <w:fldChar w:fldCharType="begin">
          <w:fldData xml:space="preserve">PEVuZE5vdGU+PENpdGU+PEF1dGhvcj5FbGxpb3R0LU1haW53YXJpbmc8L0F1dGhvcj48WWVhcj4y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</w:fldData>
        </w:fldChar>
      </w:r>
      <w:r w:rsidR="00C6363E">
        <w:instrText xml:space="preserve"> ADDIN EN.CITE.DATA </w:instrText>
      </w:r>
      <w:r w:rsidR="00C6363E">
        <w:fldChar w:fldCharType="end"/>
      </w:r>
      <w:r w:rsidR="00ED2DA6">
        <w:fldChar w:fldCharType="separate"/>
      </w:r>
      <w:r w:rsidR="00C6363E">
        <w:rPr>
          <w:noProof/>
        </w:rPr>
        <w:t>[8, 17, 46-49]</w:t>
      </w:r>
      <w:r w:rsidR="00ED2DA6">
        <w:fldChar w:fldCharType="end"/>
      </w:r>
      <w:r w:rsidR="00860F04">
        <w:t xml:space="preserve"> [CMO</w:t>
      </w:r>
      <w:r w:rsidR="00540A1C">
        <w:t>3</w:t>
      </w:r>
      <w:r w:rsidR="00860F04">
        <w:t>]</w:t>
      </w:r>
      <w:r w:rsidR="003C0E21">
        <w:t>.</w:t>
      </w:r>
      <w:r w:rsidR="00C02F51">
        <w:t xml:space="preserve"> Furthermore, </w:t>
      </w:r>
      <w:r w:rsidR="0097664B">
        <w:t>perceptions</w:t>
      </w:r>
      <w:r w:rsidR="00C02F51">
        <w:t xml:space="preserve"> that fitness to practice process</w:t>
      </w:r>
      <w:r w:rsidR="0097664B">
        <w:t>es are</w:t>
      </w:r>
      <w:r w:rsidR="00C02F51">
        <w:t xml:space="preserve"> </w:t>
      </w:r>
      <w:r w:rsidR="0097664B">
        <w:t>un</w:t>
      </w:r>
      <w:r w:rsidR="00C02F51">
        <w:t xml:space="preserve">supportive create reluctance in staff to voice concerns about </w:t>
      </w:r>
      <w:r w:rsidR="00D967B8">
        <w:t xml:space="preserve">their </w:t>
      </w:r>
      <w:r w:rsidR="00C02F51">
        <w:t>psychological health</w:t>
      </w:r>
      <w:r w:rsidR="00660AF4">
        <w:t xml:space="preserve"> which can</w:t>
      </w:r>
      <w:r w:rsidR="00892541">
        <w:t xml:space="preserve"> therefore remain undisclosed</w:t>
      </w:r>
      <w:r w:rsidR="00E5470A">
        <w:t xml:space="preserve">, </w:t>
      </w:r>
      <w:r w:rsidR="00B64C72">
        <w:t>increasing risk</w:t>
      </w:r>
      <w:r w:rsidR="0097664B">
        <w:t>s</w:t>
      </w:r>
      <w:r w:rsidR="00B64C72">
        <w:t xml:space="preserve"> to </w:t>
      </w:r>
      <w:r w:rsidR="0097664B">
        <w:t>staff</w:t>
      </w:r>
      <w:r w:rsidR="00B64C72">
        <w:t xml:space="preserve"> and patient</w:t>
      </w:r>
      <w:r w:rsidR="0097664B">
        <w:t>s</w:t>
      </w:r>
      <w:r w:rsidR="00B2385C">
        <w:t>.  This</w:t>
      </w:r>
      <w:r w:rsidR="00E5470A">
        <w:t xml:space="preserve"> </w:t>
      </w:r>
      <w:r w:rsidR="002B2CE7">
        <w:t>represent</w:t>
      </w:r>
      <w:r w:rsidR="00B2385C">
        <w:t>s</w:t>
      </w:r>
      <w:r w:rsidR="002B2CE7">
        <w:t xml:space="preserve"> </w:t>
      </w:r>
      <w:r w:rsidR="00E5470A">
        <w:t xml:space="preserve">a missed opportunity to create a culture of shared learning, </w:t>
      </w:r>
      <w:proofErr w:type="gramStart"/>
      <w:r w:rsidR="00E5470A">
        <w:t>transparency</w:t>
      </w:r>
      <w:proofErr w:type="gramEnd"/>
      <w:r w:rsidR="00E5470A">
        <w:t xml:space="preserve"> and reflection and to de-stigmatise </w:t>
      </w:r>
      <w:r w:rsidR="009C4581">
        <w:t xml:space="preserve">psychological </w:t>
      </w:r>
      <w:r w:rsidR="00E5470A">
        <w:t>health issues</w:t>
      </w:r>
      <w:r w:rsidR="00853BF4">
        <w:fldChar w:fldCharType="begin">
          <w:fldData xml:space="preserve">PEVuZE5vdGU+PENpdGU+PEF1dGhvcj5NYWJlbjwvQXV0aG9yPjxZZWFyPjIwMjE8L1llYXI+PFJl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</w:fldData>
        </w:fldChar>
      </w:r>
      <w:r w:rsidR="00C6363E">
        <w:instrText xml:space="preserve"> ADDIN EN.CITE </w:instrText>
      </w:r>
      <w:r w:rsidR="00C6363E">
        <w:fldChar w:fldCharType="begin">
          <w:fldData xml:space="preserve">PEVuZE5vdGU+PENpdGU+PEF1dGhvcj5NYWJlbjwvQXV0aG9yPjxZZWFyPjIwMjE8L1llYXI+PFJl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</w:fldData>
        </w:fldChar>
      </w:r>
      <w:r w:rsidR="00C6363E">
        <w:instrText xml:space="preserve"> ADDIN EN.CITE.DATA </w:instrText>
      </w:r>
      <w:r w:rsidR="00C6363E">
        <w:fldChar w:fldCharType="end"/>
      </w:r>
      <w:r w:rsidR="00853BF4">
        <w:fldChar w:fldCharType="separate"/>
      </w:r>
      <w:r w:rsidR="00C6363E">
        <w:rPr>
          <w:noProof/>
        </w:rPr>
        <w:t>[8, 46, 50, 51]</w:t>
      </w:r>
      <w:r w:rsidR="00853BF4">
        <w:fldChar w:fldCharType="end"/>
      </w:r>
      <w:r w:rsidR="00860F04">
        <w:t xml:space="preserve"> [CMO</w:t>
      </w:r>
      <w:r w:rsidR="00540A1C">
        <w:t>4</w:t>
      </w:r>
      <w:r w:rsidR="00BF49E5">
        <w:t>]</w:t>
      </w:r>
      <w:r w:rsidR="00E5470A">
        <w:t>.</w:t>
      </w:r>
    </w:p>
    <w:p w14:paraId="20BD1ECF" w14:textId="41AB5601" w:rsidR="00BA5082" w:rsidRPr="00817347" w:rsidRDefault="00402EE4" w:rsidP="001756D4">
      <w:pPr>
        <w:spacing w:line="360" w:lineRule="auto"/>
        <w:rPr>
          <w:rFonts w:cstheme="minorHAnsi"/>
        </w:rPr>
      </w:pPr>
      <w:r>
        <w:t xml:space="preserve">The literature contained </w:t>
      </w:r>
      <w:r w:rsidR="00DE7BBA">
        <w:t xml:space="preserve">evidence of </w:t>
      </w:r>
      <w:r w:rsidR="00F95F93">
        <w:t>double standards in accountability</w:t>
      </w:r>
      <w:r w:rsidR="00037182">
        <w:t xml:space="preserve">. For </w:t>
      </w:r>
      <w:r w:rsidR="000F0C77">
        <w:t>example,</w:t>
      </w:r>
      <w:r w:rsidR="00037182">
        <w:t xml:space="preserve"> staff </w:t>
      </w:r>
      <w:r w:rsidR="0097664B">
        <w:t>having</w:t>
      </w:r>
      <w:r w:rsidR="00037182">
        <w:t xml:space="preserve"> to work in clinical areas known for poor standards of care</w:t>
      </w:r>
      <w:r w:rsidR="00490ED1">
        <w:t xml:space="preserve"> and being held </w:t>
      </w:r>
      <w:r w:rsidR="009C4581">
        <w:t xml:space="preserve">individually </w:t>
      </w:r>
      <w:r w:rsidR="00490ED1">
        <w:t xml:space="preserve">accountable, </w:t>
      </w:r>
      <w:r w:rsidR="003C7575">
        <w:t xml:space="preserve">yet </w:t>
      </w:r>
      <w:r w:rsidR="00490ED1">
        <w:t>managers not being held accountable to fix known issues</w:t>
      </w:r>
      <w:r w:rsidR="00FA7E2C">
        <w:fldChar w:fldCharType="begin"/>
      </w:r>
      <w:r w:rsidR="00C6363E">
        <w:instrText xml:space="preserve"> ADDIN EN.CITE &lt;EndNote&gt;&lt;Cite&gt;&lt;Author&gt;Chesterton&lt;/Author&gt;&lt;Year&gt;2021&lt;/Year&gt;&lt;RecNum&gt;41&lt;/RecNum&gt;&lt;DisplayText&gt;[52]&lt;/DisplayText&gt;&lt;record&gt;&lt;rec-number&gt;41&lt;/rec-number&gt;&lt;foreign-keys&gt;&lt;key app="EN" db-id="ddsrss5fwwt9s9efafpp952zrvzxad0zvxp0" timestamp="0"&gt;41&lt;/key&gt;&lt;/foreign-keys&gt;&lt;ref-type name="Journal Article"&gt;17&lt;/ref-type&gt;&lt;contributors&gt;&lt;authors&gt;&lt;author&gt;Chesterton, L.&lt;/author&gt;&lt;author&gt;Tetley, J.&lt;/author&gt;&lt;author&gt;Cox, N.&lt;/author&gt;&lt;author&gt;Jack, K.&lt;/author&gt;&lt;/authors&gt;&lt;/contributors&gt;&lt;titles&gt;&lt;title&gt;A hermeneutical study of professional accountability in nursing&lt;/title&gt;&lt;secondary-title&gt;Journal of clinical nursing&lt;/secondary-title&gt;&lt;short-title&gt;A hermeneutical study of professional accountability in nursing&lt;/short-title&gt;&lt;/titles&gt;&lt;periodical&gt;&lt;full-title&gt;Journal of Clinical Nursing&lt;/full-title&gt;&lt;/periodical&gt;&lt;pages&gt;188-199&lt;/pages&gt;&lt;volume&gt;30&lt;/volume&gt;&lt;number&gt;1-2&lt;/number&gt;&lt;section&gt;Chesterton, Lorna. Social Ageing Cluster, Manchester Metropolitan University, Manchester, UK. Tetley, Josie. Faculty of Health, Psychology and Social Care (Nursing), Manchester Metropolitan University, Manchester, UK. Cox, Nigel. Faculty of Health, Psychology and Social Care (Nursing), Manchester Metropolitan University, Manchester, UK. Jack, Kirsten. Faculty of Health, Psychology and Social Care (Nursing), Manchester Metropolitan University, Manchester, UK.&lt;/section&gt;&lt;dates&gt;&lt;year&gt;2021&lt;/year&gt;&lt;/dates&gt;&lt;isbn&gt;1365-2702 0962-1067&lt;/isbn&gt;&lt;urls&gt;&lt;related-urls&gt;&lt;url&gt;http://ovidsp.ovid.com/ovidweb.cgi?T=JS&amp;amp;PAGE=reference&amp;amp;D=prem&amp;amp;NEWS=N&amp;amp;AN=33091169&lt;/url&gt;&lt;/related-urls&gt;&lt;/urls&gt;&lt;custom1&gt;Database: Ovid MEDLINE(R) ALL &amp;lt;1946 to February 10, 2021&amp;gt; Search Strategy:&lt;/custom1&gt;&lt;custom6&gt;MEDLINE&lt;/custom6&gt;&lt;electronic-resource-num&gt;https://dx.doi.org/10.1111/jocn.15539&lt;/electronic-resource-num&gt;&lt;/record&gt;&lt;/Cite&gt;&lt;/EndNote&gt;</w:instrText>
      </w:r>
      <w:r w:rsidR="00FA7E2C">
        <w:fldChar w:fldCharType="separate"/>
      </w:r>
      <w:r w:rsidR="00C6363E">
        <w:rPr>
          <w:noProof/>
        </w:rPr>
        <w:t>[52]</w:t>
      </w:r>
      <w:r w:rsidR="00FA7E2C">
        <w:fldChar w:fldCharType="end"/>
      </w:r>
      <w:r w:rsidR="00F179EA">
        <w:t xml:space="preserve"> [CMO</w:t>
      </w:r>
      <w:r w:rsidR="00540A1C">
        <w:t>2</w:t>
      </w:r>
      <w:r w:rsidR="00F179EA">
        <w:t>]</w:t>
      </w:r>
      <w:r w:rsidR="000F0C77">
        <w:t>.</w:t>
      </w:r>
      <w:r w:rsidR="00D1240B">
        <w:t xml:space="preserve">  This may be due to the organisation perceiving itself as a ‘third victim’</w:t>
      </w:r>
      <w:r w:rsidR="00DD3921">
        <w:t xml:space="preserve"> due to potential negative financial and reputational impacts of errors</w:t>
      </w:r>
      <w:r w:rsidR="00FA7E2C">
        <w:fldChar w:fldCharType="begin"/>
      </w:r>
      <w:r w:rsidR="00C6363E">
        <w:instrText xml:space="preserve"> ADDIN EN.CITE &lt;EndNote&gt;&lt;Cite&gt;&lt;Author&gt;Marran&lt;/Author&gt;&lt;Year&gt;2019&lt;/Year&gt;&lt;RecNum&gt;330&lt;/RecNum&gt;&lt;DisplayText&gt;[38]&lt;/DisplayText&gt;&lt;record&gt;&lt;rec-number&gt;330&lt;/rec-number&gt;&lt;foreign-keys&gt;&lt;key app="EN" db-id="ddsrss5fwwt9s9efafpp952zrvzxad0zvxp0" timestamp="1664447102"&gt;330&lt;/key&gt;&lt;/foreign-keys&gt;&lt;ref-type name="Journal Article"&gt;17&lt;/ref-type&gt;&lt;contributors&gt;&lt;authors&gt;&lt;author&gt;Marran, E.&lt;/author&gt;&lt;/authors&gt;&lt;/contributors&gt;&lt;titles&gt;&lt;title&gt;Supporting staff who are second victims after adverse healthcare events&lt;/title&gt;&lt;secondary-title&gt;Nursing Management &lt;/secondary-title&gt;&lt;/titles&gt;&lt;pages&gt;36-43&lt;/pages&gt;&lt;volume&gt;26&lt;/volume&gt;&lt;number&gt;6&lt;/number&gt;&lt;dates&gt;&lt;year&gt;2019&lt;/year&gt;&lt;/dates&gt;&lt;urls&gt;&lt;/urls&gt;&lt;electronic-resource-num&gt;10.7748/nm.2019.e1872&lt;/electronic-resource-num&gt;&lt;/record&gt;&lt;/Cite&gt;&lt;/EndNote&gt;</w:instrText>
      </w:r>
      <w:r w:rsidR="00FA7E2C">
        <w:fldChar w:fldCharType="separate"/>
      </w:r>
      <w:r w:rsidR="00C6363E">
        <w:rPr>
          <w:noProof/>
        </w:rPr>
        <w:t>[38]</w:t>
      </w:r>
      <w:r w:rsidR="00FA7E2C">
        <w:fldChar w:fldCharType="end"/>
      </w:r>
      <w:r w:rsidR="00DD3921">
        <w:t xml:space="preserve">, </w:t>
      </w:r>
      <w:r w:rsidR="00311A8B">
        <w:t>or to conflict between managers</w:t>
      </w:r>
      <w:r w:rsidR="0065290E">
        <w:t>’</w:t>
      </w:r>
      <w:r w:rsidR="00311A8B">
        <w:t xml:space="preserve"> role</w:t>
      </w:r>
      <w:r w:rsidR="0065290E">
        <w:t>s</w:t>
      </w:r>
      <w:r w:rsidR="00311A8B">
        <w:t xml:space="preserve"> in performance management and </w:t>
      </w:r>
      <w:r w:rsidR="00602501">
        <w:t>emotional support</w:t>
      </w:r>
      <w:r w:rsidR="002776EB">
        <w:fldChar w:fldCharType="begin"/>
      </w:r>
      <w:r w:rsidR="00C6363E">
        <w:instrText xml:space="preserve"> ADDIN EN.CITE &lt;EndNote&gt;&lt;Cite&gt;&lt;Author&gt;Miller&lt;/Author&gt;&lt;Year&gt;2019&lt;/Year&gt;&lt;RecNum&gt;101&lt;/RecNum&gt;&lt;DisplayText&gt;[38, 53]&lt;/DisplayText&gt;&lt;record&gt;&lt;rec-number&gt;101&lt;/rec-number&gt;&lt;foreign-keys&gt;&lt;key app="EN" db-id="ddsrss5fwwt9s9efafpp952zrvzxad0zvxp0" timestamp="0"&gt;101&lt;/key&gt;&lt;/foreign-keys&gt;&lt;ref-type name="Journal Article"&gt;17&lt;/ref-type&gt;&lt;contributors&gt;&lt;authors&gt;&lt;author&gt;Miller, J.&lt;/author&gt;&lt;/authors&gt;&lt;/contributors&gt;&lt;auth-address&gt;West Midlands Ambulance Service University NHS Foundation Trust.&lt;/auth-address&gt;&lt;titles&gt;&lt;title&gt;&amp;apos;We wear too many caps&amp;apos;: role conflict among ambulance service managers&lt;/title&gt;&lt;secondary-title&gt;Br Paramed J&lt;/secondary-title&gt;&lt;alt-title&gt;British paramedic journal&lt;/alt-title&gt;&lt;/titles&gt;&lt;pages&gt;44&lt;/pages&gt;&lt;volume&gt;3&lt;/volume&gt;&lt;number&gt;4&lt;/number&gt;&lt;edition&gt;2019/03/01&lt;/edition&gt;&lt;dates&gt;&lt;year&gt;2019&lt;/year&gt;&lt;pub-dates&gt;&lt;date&gt;Mar 1&lt;/date&gt;&lt;/pub-dates&gt;&lt;/dates&gt;&lt;isbn&gt;1478-4726&lt;/isbn&gt;&lt;accession-num&gt;33328819&lt;/accession-num&gt;&lt;urls&gt;&lt;/urls&gt;&lt;custom2&gt;PMC7706744&lt;/custom2&gt;&lt;electronic-resource-num&gt;10.29045/14784726.2019.03.3.4.44&lt;/electronic-resource-num&gt;&lt;remote-database-provider&gt;NLM&lt;/remote-database-provider&gt;&lt;language&gt;eng&lt;/language&gt;&lt;/record&gt;&lt;/Cite&gt;&lt;Cite&gt;&lt;Author&gt;Marran&lt;/Author&gt;&lt;Year&gt;2019&lt;/Year&gt;&lt;RecNum&gt;330&lt;/RecNum&gt;&lt;record&gt;&lt;rec-number&gt;330&lt;/rec-number&gt;&lt;foreign-keys&gt;&lt;key app="EN" db-id="ddsrss5fwwt9s9efafpp952zrvzxad0zvxp0" timestamp="1664447102"&gt;330&lt;/key&gt;&lt;/foreign-keys&gt;&lt;ref-type name="Journal Article"&gt;17&lt;/ref-type&gt;&lt;contributors&gt;&lt;authors&gt;&lt;author&gt;Marran, E.&lt;/author&gt;&lt;/authors&gt;&lt;/contributors&gt;&lt;titles&gt;&lt;title&gt;Supporting staff who are second victims after adverse healthcare events&lt;/title&gt;&lt;secondary-title&gt;Nursing Management &lt;/secondary-title&gt;&lt;/titles&gt;&lt;pages&gt;36-43&lt;/pages&gt;&lt;volume&gt;26&lt;/volume&gt;&lt;number&gt;6&lt;/number&gt;&lt;dates&gt;&lt;year&gt;2019&lt;/year&gt;&lt;/dates&gt;&lt;urls&gt;&lt;/urls&gt;&lt;electronic-resource-num&gt;10.7748/nm.2019.e1872&lt;/electronic-resource-num&gt;&lt;/record&gt;&lt;/Cite&gt;&lt;/EndNote&gt;</w:instrText>
      </w:r>
      <w:r w:rsidR="002776EB">
        <w:fldChar w:fldCharType="separate"/>
      </w:r>
      <w:r w:rsidR="00C6363E">
        <w:rPr>
          <w:noProof/>
        </w:rPr>
        <w:t>[38, 53]</w:t>
      </w:r>
      <w:r w:rsidR="002776EB">
        <w:fldChar w:fldCharType="end"/>
      </w:r>
      <w:r w:rsidR="00DD3921">
        <w:t xml:space="preserve"> affecting the ability to </w:t>
      </w:r>
      <w:r w:rsidR="00633AC9">
        <w:t>listen to</w:t>
      </w:r>
      <w:r w:rsidR="00DD3921">
        <w:t xml:space="preserve"> staff and</w:t>
      </w:r>
      <w:r w:rsidR="00594391">
        <w:t xml:space="preserve"> learn from mistakes.</w:t>
      </w:r>
      <w:r w:rsidR="002B7EA0">
        <w:t xml:space="preserve">  Initiatives such as ‘Freedom to Speak Up</w:t>
      </w:r>
      <w:r w:rsidR="00B2385C">
        <w:t xml:space="preserve"> </w:t>
      </w:r>
      <w:r w:rsidR="00431485">
        <w:t>G</w:t>
      </w:r>
      <w:r w:rsidR="002B7EA0">
        <w:t>uardians</w:t>
      </w:r>
      <w:r w:rsidR="00431485">
        <w:t>’</w:t>
      </w:r>
      <w:r w:rsidR="002B7EA0">
        <w:t xml:space="preserve">, designed to encourage </w:t>
      </w:r>
      <w:r w:rsidR="007E39F8">
        <w:t xml:space="preserve">staff to speak up or raise concerns </w:t>
      </w:r>
      <w:r w:rsidR="0040523B">
        <w:t>that require action</w:t>
      </w:r>
      <w:r w:rsidR="002974BF">
        <w:t>,</w:t>
      </w:r>
      <w:r w:rsidR="0040523B">
        <w:t xml:space="preserve"> </w:t>
      </w:r>
      <w:r w:rsidR="007E39F8">
        <w:t xml:space="preserve">may </w:t>
      </w:r>
      <w:r w:rsidR="0065290E">
        <w:t>be ineffective in contexts that are</w:t>
      </w:r>
      <w:r w:rsidR="007E39F8">
        <w:t xml:space="preserve"> not psychologically safe</w:t>
      </w:r>
      <w:r w:rsidR="00AB09A8">
        <w:t xml:space="preserve">, </w:t>
      </w:r>
      <w:r w:rsidR="0065290E">
        <w:t>especially if</w:t>
      </w:r>
      <w:r w:rsidR="00AB09A8">
        <w:t xml:space="preserve"> </w:t>
      </w:r>
      <w:r w:rsidR="00AB09A8">
        <w:lastRenderedPageBreak/>
        <w:t>senior leaders do not listen (</w:t>
      </w:r>
      <w:r w:rsidR="00612B3E">
        <w:t xml:space="preserve">described as the </w:t>
      </w:r>
      <w:r w:rsidR="00AB09A8">
        <w:t>‘deaf effect’)</w:t>
      </w:r>
      <w:r w:rsidR="00FA7E2C">
        <w:fldChar w:fldCharType="begin">
          <w:fldData xml:space="preserve">PEVuZE5vdGU+PENpdGU+PEF1dGhvcj5Kb25lczwvQXV0aG9yPjxZZWFyPjIwMjE8L1llYXI+PFJl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</w:fldData>
        </w:fldChar>
      </w:r>
      <w:r w:rsidR="00C6363E">
        <w:instrText xml:space="preserve"> ADDIN EN.CITE </w:instrText>
      </w:r>
      <w:r w:rsidR="00C6363E">
        <w:fldChar w:fldCharType="begin">
          <w:fldData xml:space="preserve">PEVuZE5vdGU+PENpdGU+PEF1dGhvcj5Kb25lczwvQXV0aG9yPjxZZWFyPjIwMjE8L1llYXI+PFJl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</w:fldData>
        </w:fldChar>
      </w:r>
      <w:r w:rsidR="00C6363E">
        <w:instrText xml:space="preserve"> ADDIN EN.CITE.DATA </w:instrText>
      </w:r>
      <w:r w:rsidR="00C6363E">
        <w:fldChar w:fldCharType="end"/>
      </w:r>
      <w:r w:rsidR="00FA7E2C">
        <w:fldChar w:fldCharType="separate"/>
      </w:r>
      <w:r w:rsidR="00C6363E">
        <w:rPr>
          <w:noProof/>
        </w:rPr>
        <w:t>[42, 54-56]</w:t>
      </w:r>
      <w:r w:rsidR="00FA7E2C">
        <w:fldChar w:fldCharType="end"/>
      </w:r>
      <w:r w:rsidR="00EE7FFC">
        <w:t>[CMO</w:t>
      </w:r>
      <w:r w:rsidR="00540A1C">
        <w:t>5</w:t>
      </w:r>
      <w:r w:rsidR="001E5068">
        <w:t>; CMO</w:t>
      </w:r>
      <w:r w:rsidR="00540A1C">
        <w:t>6</w:t>
      </w:r>
      <w:r w:rsidR="00EE7FFC">
        <w:t>]</w:t>
      </w:r>
      <w:r w:rsidR="0040523B">
        <w:t>.</w:t>
      </w:r>
      <w:r w:rsidR="00D454F9">
        <w:t xml:space="preserve">  Th</w:t>
      </w:r>
      <w:r w:rsidR="0065290E">
        <w:t>is may also apply to other</w:t>
      </w:r>
      <w:r w:rsidR="00D454F9">
        <w:t xml:space="preserve"> </w:t>
      </w:r>
      <w:r w:rsidR="00660AF4">
        <w:t xml:space="preserve">discursive/speaking up </w:t>
      </w:r>
      <w:r w:rsidR="00D454F9">
        <w:t>interventions</w:t>
      </w:r>
      <w:r w:rsidR="00EC1B49">
        <w:t xml:space="preserve">, </w:t>
      </w:r>
      <w:r w:rsidR="00660AF4">
        <w:t xml:space="preserve">such as </w:t>
      </w:r>
      <w:r w:rsidR="00EC1B49">
        <w:t>various models of clinical supervision</w:t>
      </w:r>
      <w:r w:rsidR="001F291D">
        <w:t xml:space="preserve"> including resiliency-based supervision</w:t>
      </w:r>
      <w:r w:rsidR="007F5C7A">
        <w:fldChar w:fldCharType="begin">
          <w:fldData xml:space="preserve">PEVuZE5vdGU+PENpdGU+PEF1dGhvcj5SZWlzczwvQXV0aG9yPjxZZWFyPjIwMTA8L1llYXI+PFJl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</w:fldData>
        </w:fldChar>
      </w:r>
      <w:r w:rsidR="00C6363E">
        <w:instrText xml:space="preserve"> ADDIN EN.CITE </w:instrText>
      </w:r>
      <w:r w:rsidR="00C6363E">
        <w:fldChar w:fldCharType="begin">
          <w:fldData xml:space="preserve">PEVuZE5vdGU+PENpdGU+PEF1dGhvcj5SZWlzczwvQXV0aG9yPjxZZWFyPjIwMTA8L1llYXI+PFJl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</w:fldData>
        </w:fldChar>
      </w:r>
      <w:r w:rsidR="00C6363E">
        <w:instrText xml:space="preserve"> ADDIN EN.CITE.DATA </w:instrText>
      </w:r>
      <w:r w:rsidR="00C6363E">
        <w:fldChar w:fldCharType="end"/>
      </w:r>
      <w:r w:rsidR="007F5C7A">
        <w:fldChar w:fldCharType="separate"/>
      </w:r>
      <w:r w:rsidR="00C6363E">
        <w:rPr>
          <w:noProof/>
        </w:rPr>
        <w:t>[57, 58]</w:t>
      </w:r>
      <w:r w:rsidR="007F5C7A">
        <w:fldChar w:fldCharType="end"/>
      </w:r>
      <w:r w:rsidR="001F291D">
        <w:t xml:space="preserve">.  </w:t>
      </w:r>
      <w:r w:rsidR="0065290E">
        <w:t>Unless</w:t>
      </w:r>
      <w:r w:rsidR="00633AC9">
        <w:t xml:space="preserve"> the organisation</w:t>
      </w:r>
      <w:r w:rsidR="00287847">
        <w:t>al and structural causes of psychological ill</w:t>
      </w:r>
      <w:r w:rsidR="00AF44BD">
        <w:t>-</w:t>
      </w:r>
      <w:r w:rsidR="00287847">
        <w:t>health at work</w:t>
      </w:r>
      <w:r w:rsidR="0065290E">
        <w:t xml:space="preserve"> are recognised</w:t>
      </w:r>
      <w:r w:rsidR="00287847">
        <w:t>, su</w:t>
      </w:r>
      <w:r w:rsidR="001F291D">
        <w:t xml:space="preserve">ch interventions may </w:t>
      </w:r>
      <w:r w:rsidR="00230326">
        <w:t xml:space="preserve">‘backfire’ </w:t>
      </w:r>
      <w:r w:rsidR="001F291D">
        <w:t>incur</w:t>
      </w:r>
      <w:r w:rsidR="00230326">
        <w:t>ring</w:t>
      </w:r>
      <w:r w:rsidR="001F291D">
        <w:t xml:space="preserve"> unintentional harms to staff and increas</w:t>
      </w:r>
      <w:r w:rsidR="00230326">
        <w:t>ing</w:t>
      </w:r>
      <w:r w:rsidR="001F291D">
        <w:t xml:space="preserve"> mistrust in the organisation</w:t>
      </w:r>
      <w:r w:rsidR="00230326" w:rsidRPr="00817347">
        <w:rPr>
          <w:rFonts w:cstheme="minorHAnsi"/>
        </w:rPr>
        <w:t xml:space="preserve"> [e.g.</w:t>
      </w:r>
      <w:r w:rsidR="00FE1531">
        <w:rPr>
          <w:rFonts w:cstheme="minorHAnsi"/>
        </w:rPr>
        <w:fldChar w:fldCharType="begin">
          <w:fldData xml:space="preserve">PEVuZE5vdGU+PENpdGU+PEF1dGhvcj5TdGFjZXk8L0F1dGhvcj48WWVhcj4yMDIwPC9ZZWFyPjxS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</w:fldData>
        </w:fldChar>
      </w:r>
      <w:r w:rsidR="00C6363E">
        <w:rPr>
          <w:rFonts w:cstheme="minorHAnsi"/>
        </w:rPr>
        <w:instrText xml:space="preserve"> ADDIN EN.CITE </w:instrText>
      </w:r>
      <w:r w:rsidR="00C6363E">
        <w:rPr>
          <w:rFonts w:cstheme="minorHAnsi"/>
        </w:rPr>
        <w:fldChar w:fldCharType="begin">
          <w:fldData xml:space="preserve">PEVuZE5vdGU+PENpdGU+PEF1dGhvcj5TdGFjZXk8L0F1dGhvcj48WWVhcj4yMDIwPC9ZZWFyPjxS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</w:fldData>
        </w:fldChar>
      </w:r>
      <w:r w:rsidR="00C6363E">
        <w:rPr>
          <w:rFonts w:cstheme="minorHAnsi"/>
        </w:rPr>
        <w:instrText xml:space="preserve"> ADDIN EN.CITE.DATA </w:instrText>
      </w:r>
      <w:r w:rsidR="00C6363E">
        <w:rPr>
          <w:rFonts w:cstheme="minorHAnsi"/>
        </w:rPr>
      </w:r>
      <w:r w:rsidR="00C6363E">
        <w:rPr>
          <w:rFonts w:cstheme="minorHAnsi"/>
        </w:rPr>
        <w:fldChar w:fldCharType="end"/>
      </w:r>
      <w:r w:rsidR="00FE1531">
        <w:rPr>
          <w:rFonts w:cstheme="minorHAnsi"/>
        </w:rPr>
      </w:r>
      <w:r w:rsidR="00FE1531">
        <w:rPr>
          <w:rFonts w:cstheme="minorHAnsi"/>
        </w:rPr>
        <w:fldChar w:fldCharType="separate"/>
      </w:r>
      <w:r w:rsidR="00C6363E">
        <w:rPr>
          <w:rFonts w:cstheme="minorHAnsi"/>
          <w:noProof/>
        </w:rPr>
        <w:t>[58]</w:t>
      </w:r>
      <w:r w:rsidR="00FE1531">
        <w:rPr>
          <w:rFonts w:cstheme="minorHAnsi"/>
        </w:rPr>
        <w:fldChar w:fldCharType="end"/>
      </w:r>
      <w:proofErr w:type="gramStart"/>
      <w:r w:rsidR="00230326" w:rsidRPr="00817347">
        <w:rPr>
          <w:rFonts w:cstheme="minorHAnsi"/>
        </w:rPr>
        <w:t>]</w:t>
      </w:r>
      <w:r w:rsidR="001F291D" w:rsidRPr="00817347">
        <w:rPr>
          <w:rFonts w:cstheme="minorHAnsi"/>
        </w:rPr>
        <w:t>.</w:t>
      </w:r>
      <w:r w:rsidR="00EA5E05">
        <w:rPr>
          <w:rFonts w:cstheme="minorHAnsi"/>
        </w:rPr>
        <w:t>[</w:t>
      </w:r>
      <w:proofErr w:type="gramEnd"/>
      <w:r w:rsidR="00EA5E05">
        <w:rPr>
          <w:rFonts w:cstheme="minorHAnsi"/>
        </w:rPr>
        <w:t>CMO</w:t>
      </w:r>
      <w:r w:rsidR="00540A1C">
        <w:rPr>
          <w:rFonts w:cstheme="minorHAnsi"/>
        </w:rPr>
        <w:t>7</w:t>
      </w:r>
      <w:r w:rsidR="00EA5E05">
        <w:rPr>
          <w:rFonts w:cstheme="minorHAnsi"/>
        </w:rPr>
        <w:t>]</w:t>
      </w:r>
    </w:p>
    <w:p w14:paraId="73D3FAB6" w14:textId="77777777" w:rsidR="00E268EF" w:rsidRPr="00817347" w:rsidRDefault="00E268EF" w:rsidP="00BA5082">
      <w:pPr>
        <w:rPr>
          <w:rFonts w:cstheme="minorHAnsi"/>
        </w:rPr>
      </w:pPr>
    </w:p>
    <w:p w14:paraId="50C70769" w14:textId="00C51853" w:rsidR="00C04B23" w:rsidRPr="00371C5A" w:rsidRDefault="00C04B23" w:rsidP="00371C5A">
      <w:pPr>
        <w:pStyle w:val="Heading3"/>
        <w:numPr>
          <w:ilvl w:val="0"/>
          <w:numId w:val="11"/>
        </w:numPr>
      </w:pPr>
      <w:r w:rsidRPr="00371C5A">
        <w:t xml:space="preserve">‘Serve and sacrifice’: the needs of the system often override staff </w:t>
      </w:r>
      <w:r w:rsidR="005C26A3">
        <w:t xml:space="preserve">psychological </w:t>
      </w:r>
      <w:r w:rsidRPr="00371C5A">
        <w:t xml:space="preserve">wellbeing at </w:t>
      </w:r>
      <w:proofErr w:type="gramStart"/>
      <w:r w:rsidRPr="00371C5A">
        <w:t>work</w:t>
      </w:r>
      <w:proofErr w:type="gramEnd"/>
    </w:p>
    <w:p w14:paraId="175AA0C0" w14:textId="3677ABF4" w:rsidR="00BE1D48" w:rsidRDefault="000E3FB7" w:rsidP="007B16F7">
      <w:pPr>
        <w:spacing w:line="360" w:lineRule="auto"/>
        <w:rPr>
          <w:rFonts w:eastAsia="Times New Roman" w:cstheme="minorHAnsi"/>
        </w:rPr>
      </w:pPr>
      <w:r w:rsidRPr="00817347">
        <w:rPr>
          <w:rFonts w:eastAsia="Times New Roman" w:cstheme="minorHAnsi"/>
        </w:rPr>
        <w:t>N</w:t>
      </w:r>
      <w:r w:rsidR="007B16F7" w:rsidRPr="00817347">
        <w:rPr>
          <w:rFonts w:eastAsia="Times New Roman" w:cstheme="minorHAnsi"/>
        </w:rPr>
        <w:t xml:space="preserve">urses, </w:t>
      </w:r>
      <w:proofErr w:type="gramStart"/>
      <w:r w:rsidR="007B16F7" w:rsidRPr="00817347">
        <w:rPr>
          <w:rFonts w:eastAsia="Times New Roman" w:cstheme="minorHAnsi"/>
        </w:rPr>
        <w:t>midwives</w:t>
      </w:r>
      <w:proofErr w:type="gramEnd"/>
      <w:r w:rsidR="007B16F7" w:rsidRPr="00817347">
        <w:rPr>
          <w:rFonts w:eastAsia="Times New Roman" w:cstheme="minorHAnsi"/>
        </w:rPr>
        <w:t xml:space="preserve"> and paramedics </w:t>
      </w:r>
      <w:r w:rsidR="00A52C60" w:rsidRPr="00817347">
        <w:rPr>
          <w:rFonts w:eastAsia="Times New Roman" w:cstheme="minorHAnsi"/>
        </w:rPr>
        <w:t xml:space="preserve">are exhorted </w:t>
      </w:r>
      <w:r w:rsidR="007B16F7" w:rsidRPr="00817347">
        <w:rPr>
          <w:rFonts w:eastAsia="Times New Roman" w:cstheme="minorHAnsi"/>
        </w:rPr>
        <w:t>to put patients first, often putting their own needs second</w:t>
      </w:r>
      <w:r w:rsidR="005A1FFF">
        <w:rPr>
          <w:rFonts w:eastAsia="Times New Roman" w:cstheme="minorHAnsi"/>
        </w:rPr>
        <w:t>.</w:t>
      </w:r>
      <w:r w:rsidR="005A1FFF" w:rsidRPr="00817347">
        <w:rPr>
          <w:rFonts w:eastAsia="Times New Roman" w:cstheme="minorHAnsi"/>
        </w:rPr>
        <w:t xml:space="preserve"> </w:t>
      </w:r>
      <w:r w:rsidR="005A1FFF">
        <w:rPr>
          <w:rFonts w:eastAsia="Times New Roman" w:cstheme="minorHAnsi"/>
        </w:rPr>
        <w:t>This</w:t>
      </w:r>
      <w:r w:rsidR="005A1FFF" w:rsidRPr="00817347">
        <w:rPr>
          <w:rFonts w:eastAsia="Times New Roman" w:cstheme="minorHAnsi"/>
        </w:rPr>
        <w:t xml:space="preserve"> </w:t>
      </w:r>
      <w:r w:rsidR="007B16F7" w:rsidRPr="00817347">
        <w:rPr>
          <w:rFonts w:eastAsia="Times New Roman" w:cstheme="minorHAnsi"/>
        </w:rPr>
        <w:t xml:space="preserve">can erode </w:t>
      </w:r>
      <w:r w:rsidR="00242793">
        <w:rPr>
          <w:rFonts w:eastAsia="Times New Roman" w:cstheme="minorHAnsi"/>
        </w:rPr>
        <w:t xml:space="preserve">psychological </w:t>
      </w:r>
      <w:r w:rsidR="007B16F7" w:rsidRPr="00817347">
        <w:rPr>
          <w:rFonts w:eastAsia="Times New Roman" w:cstheme="minorHAnsi"/>
        </w:rPr>
        <w:t>wellbeing in the face of intense and potentially traumatic work, and (counter-intuitively) compromis</w:t>
      </w:r>
      <w:r w:rsidR="005A1FFF">
        <w:rPr>
          <w:rFonts w:eastAsia="Times New Roman" w:cstheme="minorHAnsi"/>
        </w:rPr>
        <w:t>e</w:t>
      </w:r>
      <w:r w:rsidR="007B16F7" w:rsidRPr="00817347">
        <w:rPr>
          <w:rFonts w:eastAsia="Times New Roman" w:cstheme="minorHAnsi"/>
        </w:rPr>
        <w:t xml:space="preserve"> high quality patient care</w:t>
      </w:r>
      <w:r w:rsidR="00DD38E5">
        <w:rPr>
          <w:rFonts w:eastAsia="Times New Roman" w:cstheme="minorHAnsi"/>
        </w:rPr>
        <w:fldChar w:fldCharType="begin">
          <w:fldData xml:space="preserve">PEVuZE5vdGU+PENpdGU+PEF1dGhvcj5CYWNjaHVzPC9BdXRob3I+PFllYXI+MjAxNzwvWWVhcj48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CYWNjaHVzPC9BdXRob3I+PFllYXI+MjAxNzwvWWVhcj48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DD38E5">
        <w:rPr>
          <w:rFonts w:eastAsia="Times New Roman" w:cstheme="minorHAnsi"/>
        </w:rPr>
      </w:r>
      <w:r w:rsidR="00DD38E5">
        <w:rPr>
          <w:rFonts w:eastAsia="Times New Roman" w:cstheme="minorHAnsi"/>
        </w:rPr>
        <w:fldChar w:fldCharType="separate"/>
      </w:r>
      <w:r w:rsidR="00C6363E">
        <w:rPr>
          <w:rFonts w:eastAsia="Times New Roman" w:cstheme="minorHAnsi"/>
          <w:noProof/>
        </w:rPr>
        <w:t>[41, 59, 60]</w:t>
      </w:r>
      <w:r w:rsidR="00DD38E5">
        <w:rPr>
          <w:rFonts w:eastAsia="Times New Roman" w:cstheme="minorHAnsi"/>
        </w:rPr>
        <w:fldChar w:fldCharType="end"/>
      </w:r>
      <w:r w:rsidR="00A457C5" w:rsidRPr="00817347">
        <w:rPr>
          <w:rFonts w:eastAsia="Times New Roman" w:cstheme="minorHAnsi"/>
        </w:rPr>
        <w:t xml:space="preserve">. </w:t>
      </w:r>
      <w:r w:rsidR="00380F8A">
        <w:rPr>
          <w:rFonts w:eastAsia="Times New Roman" w:cstheme="minorHAnsi"/>
        </w:rPr>
        <w:t xml:space="preserve"> High workload can become normalised</w:t>
      </w:r>
      <w:r w:rsidR="0065290E">
        <w:rPr>
          <w:rFonts w:eastAsia="Times New Roman" w:cstheme="minorHAnsi"/>
        </w:rPr>
        <w:t xml:space="preserve"> and rest</w:t>
      </w:r>
      <w:r w:rsidR="00380F8A">
        <w:rPr>
          <w:rFonts w:eastAsia="Times New Roman" w:cstheme="minorHAnsi"/>
        </w:rPr>
        <w:t xml:space="preserve"> breaks sacrificed</w:t>
      </w:r>
      <w:r w:rsidR="004F2F40">
        <w:rPr>
          <w:rFonts w:eastAsia="Times New Roman" w:cstheme="minorHAnsi"/>
        </w:rPr>
        <w:fldChar w:fldCharType="begin"/>
      </w:r>
      <w:r w:rsidR="00EB20FA">
        <w:rPr>
          <w:rFonts w:eastAsia="Times New Roman" w:cstheme="minorHAnsi"/>
        </w:rPr>
        <w:instrText xml:space="preserve"> ADDIN EN.CITE &lt;EndNote&gt;&lt;Cite&gt;&lt;Author&gt;HEE&lt;/Author&gt;&lt;Year&gt;2019&lt;/Year&gt;&lt;RecNum&gt;119&lt;/RecNum&gt;&lt;DisplayText&gt;[8]&lt;/DisplayText&gt;&lt;record&gt;&lt;rec-number&gt;119&lt;/rec-number&gt;&lt;foreign-keys&gt;&lt;key app="EN" db-id="ddsrss5fwwt9s9efafpp952zrvzxad0zvxp0" timestamp="0"&gt;119&lt;/key&gt;&lt;/foreign-keys&gt;&lt;ref-type name="Report"&gt;27&lt;/ref-type&gt;&lt;contributors&gt;&lt;authors&gt;&lt;author&gt;HEE&lt;/author&gt;&lt;/authors&gt;&lt;/contributors&gt;&lt;titles&gt;&lt;title&gt;NHS Staff and Learners&amp;apos; Mental Health Commission&lt;/title&gt;&lt;/titles&gt;&lt;dates&gt;&lt;year&gt;2019&lt;/year&gt;&lt;/dates&gt;&lt;pub-location&gt;London&lt;/pub-location&gt;&lt;publisher&gt;Health Education England&lt;/publisher&gt;&lt;urls&gt;&lt;related-urls&gt;&lt;url&gt;https://www.hee.nhs.uk/sites/default/files/documents/NHS%20%28HEE%29%20-%20Mental%20Wellbeing%20Commission%20Report.pdf&lt;/url&gt;&lt;/related-urls&gt;&lt;/urls&gt;&lt;access-date&gt;4th September 2022&lt;/access-date&gt;&lt;/record&gt;&lt;/Cite&gt;&lt;/EndNote&gt;</w:instrText>
      </w:r>
      <w:r w:rsidR="004F2F40">
        <w:rPr>
          <w:rFonts w:eastAsia="Times New Roman" w:cstheme="minorHAnsi"/>
        </w:rPr>
        <w:fldChar w:fldCharType="separate"/>
      </w:r>
      <w:r w:rsidR="004F2F40">
        <w:rPr>
          <w:rFonts w:eastAsia="Times New Roman" w:cstheme="minorHAnsi"/>
          <w:noProof/>
        </w:rPr>
        <w:t>[8]</w:t>
      </w:r>
      <w:r w:rsidR="004F2F40">
        <w:rPr>
          <w:rFonts w:eastAsia="Times New Roman" w:cstheme="minorHAnsi"/>
        </w:rPr>
        <w:fldChar w:fldCharType="end"/>
      </w:r>
      <w:r w:rsidR="006F71FB">
        <w:rPr>
          <w:rFonts w:eastAsia="Times New Roman" w:cstheme="minorHAnsi"/>
        </w:rPr>
        <w:t xml:space="preserve">.  </w:t>
      </w:r>
      <w:r w:rsidR="007F33C2">
        <w:rPr>
          <w:rFonts w:eastAsia="Times New Roman" w:cstheme="minorHAnsi"/>
        </w:rPr>
        <w:t>The message that healthcare professionals should give 100% to patients</w:t>
      </w:r>
      <w:r w:rsidR="009D54FE">
        <w:rPr>
          <w:rFonts w:eastAsia="Times New Roman" w:cstheme="minorHAnsi"/>
        </w:rPr>
        <w:t xml:space="preserve">, </w:t>
      </w:r>
      <w:r w:rsidR="001540F4">
        <w:rPr>
          <w:rFonts w:eastAsia="Times New Roman" w:cstheme="minorHAnsi"/>
        </w:rPr>
        <w:t xml:space="preserve">in a context where </w:t>
      </w:r>
      <w:r w:rsidR="00B2385C">
        <w:rPr>
          <w:rFonts w:eastAsia="Times New Roman" w:cstheme="minorHAnsi"/>
        </w:rPr>
        <w:t xml:space="preserve">there are </w:t>
      </w:r>
      <w:r w:rsidR="009D54FE">
        <w:rPr>
          <w:rFonts w:eastAsia="Times New Roman" w:cstheme="minorHAnsi"/>
        </w:rPr>
        <w:t xml:space="preserve">few strategies </w:t>
      </w:r>
      <w:r w:rsidR="001540F4">
        <w:rPr>
          <w:rFonts w:eastAsia="Times New Roman" w:cstheme="minorHAnsi"/>
        </w:rPr>
        <w:t xml:space="preserve">to help staff </w:t>
      </w:r>
      <w:r w:rsidR="009D54FE">
        <w:rPr>
          <w:rFonts w:eastAsia="Times New Roman" w:cstheme="minorHAnsi"/>
        </w:rPr>
        <w:t xml:space="preserve">manage </w:t>
      </w:r>
      <w:r w:rsidR="006F71FB">
        <w:rPr>
          <w:rFonts w:eastAsia="Times New Roman" w:cstheme="minorHAnsi"/>
        </w:rPr>
        <w:t>complex/distressing clinical situations</w:t>
      </w:r>
      <w:r w:rsidR="001540F4">
        <w:rPr>
          <w:rFonts w:eastAsia="Times New Roman" w:cstheme="minorHAnsi"/>
        </w:rPr>
        <w:t xml:space="preserve">, </w:t>
      </w:r>
      <w:r w:rsidR="008A0137">
        <w:rPr>
          <w:rFonts w:eastAsia="Times New Roman" w:cstheme="minorHAnsi"/>
        </w:rPr>
        <w:t xml:space="preserve">may </w:t>
      </w:r>
      <w:r w:rsidR="001540F4">
        <w:rPr>
          <w:rFonts w:eastAsia="Times New Roman" w:cstheme="minorHAnsi"/>
        </w:rPr>
        <w:t>reinforce compliance to institutional needs</w:t>
      </w:r>
      <w:r w:rsidR="008A0137">
        <w:rPr>
          <w:rFonts w:eastAsia="Times New Roman" w:cstheme="minorHAnsi"/>
        </w:rPr>
        <w:t xml:space="preserve"> but </w:t>
      </w:r>
      <w:r w:rsidR="001540F4">
        <w:rPr>
          <w:rFonts w:eastAsia="Times New Roman" w:cstheme="minorHAnsi"/>
        </w:rPr>
        <w:t>to the detriment of staff psychological health</w:t>
      </w:r>
      <w:r w:rsidR="001A1D0E">
        <w:rPr>
          <w:rFonts w:eastAsia="Times New Roman" w:cstheme="minorHAnsi"/>
        </w:rPr>
        <w:fldChar w:fldCharType="begin">
          <w:fldData xml:space="preserve">PEVuZE5vdGU+PENpdGU+PEF1dGhvcj5CYXJrZXI8L0F1dGhvcj48WWVhcj4yMDE5PC9ZZWFyPjxS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CYXJrZXI8L0F1dGhvcj48WWVhcj4yMDE5PC9ZZWFyPjxS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1A1D0E">
        <w:rPr>
          <w:rFonts w:eastAsia="Times New Roman" w:cstheme="minorHAnsi"/>
        </w:rPr>
      </w:r>
      <w:r w:rsidR="001A1D0E">
        <w:rPr>
          <w:rFonts w:eastAsia="Times New Roman" w:cstheme="minorHAnsi"/>
        </w:rPr>
        <w:fldChar w:fldCharType="separate"/>
      </w:r>
      <w:r w:rsidR="00C6363E">
        <w:rPr>
          <w:rFonts w:eastAsia="Times New Roman" w:cstheme="minorHAnsi"/>
          <w:noProof/>
        </w:rPr>
        <w:t>[59, 61]</w:t>
      </w:r>
      <w:r w:rsidR="001A1D0E">
        <w:rPr>
          <w:rFonts w:eastAsia="Times New Roman" w:cstheme="minorHAnsi"/>
        </w:rPr>
        <w:fldChar w:fldCharType="end"/>
      </w:r>
      <w:r w:rsidR="00AC028A">
        <w:rPr>
          <w:rFonts w:eastAsia="Times New Roman" w:cstheme="minorHAnsi"/>
        </w:rPr>
        <w:t>[CMO</w:t>
      </w:r>
      <w:r w:rsidR="00540A1C">
        <w:rPr>
          <w:rFonts w:eastAsia="Times New Roman" w:cstheme="minorHAnsi"/>
        </w:rPr>
        <w:t>8</w:t>
      </w:r>
      <w:r w:rsidR="00AC028A">
        <w:rPr>
          <w:rFonts w:eastAsia="Times New Roman" w:cstheme="minorHAnsi"/>
        </w:rPr>
        <w:t>]</w:t>
      </w:r>
      <w:r w:rsidR="001540F4">
        <w:rPr>
          <w:rFonts w:eastAsia="Times New Roman" w:cstheme="minorHAnsi"/>
        </w:rPr>
        <w:t>.</w:t>
      </w:r>
      <w:r w:rsidR="00EA4FD4">
        <w:rPr>
          <w:rFonts w:eastAsia="Times New Roman" w:cstheme="minorHAnsi"/>
        </w:rPr>
        <w:t xml:space="preserve"> This was amplified during the pandemic</w:t>
      </w:r>
      <w:r w:rsidR="002776EB">
        <w:rPr>
          <w:rFonts w:eastAsia="Times New Roman" w:cstheme="minorHAnsi"/>
        </w:rPr>
        <w:fldChar w:fldCharType="begin">
          <w:fldData xml:space="preserve">PEVuZE5vdGU+PENpdGU+PEF1dGhvcj5VeXRlbmJvZ2FhcmR0PC9BdXRob3I+PFllYXI+MjAyMDwv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=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VeXRlbmJvZ2FhcmR0PC9BdXRob3I+PFllYXI+MjAyMDwv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=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2776EB">
        <w:rPr>
          <w:rFonts w:eastAsia="Times New Roman" w:cstheme="minorHAnsi"/>
        </w:rPr>
      </w:r>
      <w:r w:rsidR="002776EB">
        <w:rPr>
          <w:rFonts w:eastAsia="Times New Roman" w:cstheme="minorHAnsi"/>
        </w:rPr>
        <w:fldChar w:fldCharType="separate"/>
      </w:r>
      <w:r w:rsidR="00C6363E">
        <w:rPr>
          <w:rFonts w:eastAsia="Times New Roman" w:cstheme="minorHAnsi"/>
          <w:noProof/>
        </w:rPr>
        <w:t>[62-66]</w:t>
      </w:r>
      <w:r w:rsidR="002776EB">
        <w:rPr>
          <w:rFonts w:eastAsia="Times New Roman" w:cstheme="minorHAnsi"/>
        </w:rPr>
        <w:fldChar w:fldCharType="end"/>
      </w:r>
      <w:r w:rsidR="00DA756D">
        <w:rPr>
          <w:rFonts w:eastAsia="Times New Roman" w:cstheme="minorHAnsi"/>
        </w:rPr>
        <w:t xml:space="preserve">, </w:t>
      </w:r>
      <w:r w:rsidR="0065290E">
        <w:rPr>
          <w:rFonts w:eastAsia="Times New Roman" w:cstheme="minorHAnsi"/>
        </w:rPr>
        <w:t>with</w:t>
      </w:r>
      <w:r w:rsidR="00245275">
        <w:rPr>
          <w:rFonts w:eastAsia="Times New Roman" w:cstheme="minorHAnsi"/>
        </w:rPr>
        <w:t xml:space="preserve"> normalisation of </w:t>
      </w:r>
      <w:r w:rsidR="005A1FFF">
        <w:rPr>
          <w:rFonts w:eastAsia="Times New Roman" w:cstheme="minorHAnsi"/>
        </w:rPr>
        <w:t>a</w:t>
      </w:r>
      <w:r w:rsidR="0065290E">
        <w:rPr>
          <w:rFonts w:eastAsia="Times New Roman" w:cstheme="minorHAnsi"/>
        </w:rPr>
        <w:t xml:space="preserve"> ‘</w:t>
      </w:r>
      <w:r w:rsidR="00245275">
        <w:rPr>
          <w:rFonts w:eastAsia="Times New Roman" w:cstheme="minorHAnsi"/>
        </w:rPr>
        <w:t>serve and sacrifice</w:t>
      </w:r>
      <w:r w:rsidR="0065290E">
        <w:rPr>
          <w:rFonts w:eastAsia="Times New Roman" w:cstheme="minorHAnsi"/>
        </w:rPr>
        <w:t>’ approach</w:t>
      </w:r>
      <w:r w:rsidR="002776EB">
        <w:rPr>
          <w:rFonts w:eastAsia="Times New Roman" w:cstheme="minorHAnsi"/>
        </w:rPr>
        <w:fldChar w:fldCharType="begin">
          <w:fldData xml:space="preserve">PEVuZE5vdGU+PENpdGU+PEF1dGhvcj5NYWxvbmV5PC9BdXRob3I+PFllYXI+MjAyMTwvWWVhcj48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==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NYWxvbmV5PC9BdXRob3I+PFllYXI+MjAyMTwvWWVhcj48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==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2776EB">
        <w:rPr>
          <w:rFonts w:eastAsia="Times New Roman" w:cstheme="minorHAnsi"/>
        </w:rPr>
      </w:r>
      <w:r w:rsidR="002776EB">
        <w:rPr>
          <w:rFonts w:eastAsia="Times New Roman" w:cstheme="minorHAnsi"/>
        </w:rPr>
        <w:fldChar w:fldCharType="separate"/>
      </w:r>
      <w:r w:rsidR="00C6363E">
        <w:rPr>
          <w:rFonts w:eastAsia="Times New Roman" w:cstheme="minorHAnsi"/>
          <w:noProof/>
        </w:rPr>
        <w:t>[64, 67, 68]</w:t>
      </w:r>
      <w:r w:rsidR="002776EB">
        <w:rPr>
          <w:rFonts w:eastAsia="Times New Roman" w:cstheme="minorHAnsi"/>
        </w:rPr>
        <w:fldChar w:fldCharType="end"/>
      </w:r>
      <w:r w:rsidR="001540F4">
        <w:rPr>
          <w:rFonts w:eastAsia="Times New Roman" w:cstheme="minorHAnsi"/>
        </w:rPr>
        <w:t>.</w:t>
      </w:r>
    </w:p>
    <w:p w14:paraId="62647D29" w14:textId="2188652F" w:rsidR="00E73C25" w:rsidRDefault="00770D1B" w:rsidP="007B16F7">
      <w:pPr>
        <w:spacing w:line="360" w:lineRule="auto"/>
        <w:rPr>
          <w:rFonts w:eastAsia="Times New Roman" w:cstheme="minorHAnsi"/>
        </w:rPr>
      </w:pPr>
      <w:r>
        <w:rPr>
          <w:rFonts w:eastAsia="Times New Roman" w:cstheme="minorHAnsi"/>
        </w:rPr>
        <w:t xml:space="preserve">A </w:t>
      </w:r>
      <w:r w:rsidR="00341D71">
        <w:rPr>
          <w:rFonts w:eastAsia="Times New Roman" w:cstheme="minorHAnsi"/>
        </w:rPr>
        <w:t xml:space="preserve">further </w:t>
      </w:r>
      <w:r>
        <w:rPr>
          <w:rFonts w:eastAsia="Times New Roman" w:cstheme="minorHAnsi"/>
        </w:rPr>
        <w:t xml:space="preserve">tension emerged between </w:t>
      </w:r>
      <w:r w:rsidR="00341D71">
        <w:rPr>
          <w:rFonts w:eastAsia="Times New Roman" w:cstheme="minorHAnsi"/>
        </w:rPr>
        <w:t xml:space="preserve">promoting staff </w:t>
      </w:r>
      <w:r w:rsidR="000B0175">
        <w:rPr>
          <w:rFonts w:eastAsia="Times New Roman" w:cstheme="minorHAnsi"/>
        </w:rPr>
        <w:t xml:space="preserve">psychological </w:t>
      </w:r>
      <w:r w:rsidR="00341D71">
        <w:rPr>
          <w:rFonts w:eastAsia="Times New Roman" w:cstheme="minorHAnsi"/>
        </w:rPr>
        <w:t>wellbeing in the context of staff shortages.</w:t>
      </w:r>
      <w:r w:rsidR="00D156E8">
        <w:rPr>
          <w:rFonts w:eastAsia="Times New Roman" w:cstheme="minorHAnsi"/>
        </w:rPr>
        <w:t xml:space="preserve">  </w:t>
      </w:r>
      <w:r w:rsidR="00092D8E">
        <w:rPr>
          <w:rFonts w:eastAsia="Times New Roman" w:cstheme="minorHAnsi"/>
        </w:rPr>
        <w:t xml:space="preserve">This includes the pressure felt by staff when </w:t>
      </w:r>
      <w:r w:rsidR="00D156E8">
        <w:rPr>
          <w:rFonts w:eastAsia="Times New Roman" w:cstheme="minorHAnsi"/>
        </w:rPr>
        <w:t xml:space="preserve">managers </w:t>
      </w:r>
      <w:r w:rsidR="00092D8E">
        <w:rPr>
          <w:rFonts w:eastAsia="Times New Roman" w:cstheme="minorHAnsi"/>
        </w:rPr>
        <w:t>ask (or sometimes beg)</w:t>
      </w:r>
      <w:r w:rsidR="00D156E8">
        <w:rPr>
          <w:rFonts w:eastAsia="Times New Roman" w:cstheme="minorHAnsi"/>
        </w:rPr>
        <w:t xml:space="preserve"> them to take on extra shifts, and staff feeling </w:t>
      </w:r>
      <w:r w:rsidR="008068FE">
        <w:rPr>
          <w:rFonts w:eastAsia="Times New Roman" w:cstheme="minorHAnsi"/>
        </w:rPr>
        <w:t>coerced to</w:t>
      </w:r>
      <w:r w:rsidR="00D156E8">
        <w:rPr>
          <w:rFonts w:eastAsia="Times New Roman" w:cstheme="minorHAnsi"/>
        </w:rPr>
        <w:t xml:space="preserve"> say ‘</w:t>
      </w:r>
      <w:r w:rsidR="008068FE">
        <w:rPr>
          <w:rFonts w:eastAsia="Times New Roman" w:cstheme="minorHAnsi"/>
        </w:rPr>
        <w:t>yes</w:t>
      </w:r>
      <w:r w:rsidR="00D156E8">
        <w:rPr>
          <w:rFonts w:eastAsia="Times New Roman" w:cstheme="minorHAnsi"/>
        </w:rPr>
        <w:t>’</w:t>
      </w:r>
      <w:r w:rsidR="00A20629">
        <w:rPr>
          <w:rFonts w:eastAsia="Times New Roman" w:cstheme="minorHAnsi"/>
        </w:rPr>
        <w:t>, l</w:t>
      </w:r>
      <w:r w:rsidR="00D156E8">
        <w:rPr>
          <w:rFonts w:eastAsia="Times New Roman" w:cstheme="minorHAnsi"/>
        </w:rPr>
        <w:t>ead</w:t>
      </w:r>
      <w:r w:rsidR="00A20629">
        <w:rPr>
          <w:rFonts w:eastAsia="Times New Roman" w:cstheme="minorHAnsi"/>
        </w:rPr>
        <w:t>ing</w:t>
      </w:r>
      <w:r w:rsidR="00D156E8">
        <w:rPr>
          <w:rFonts w:eastAsia="Times New Roman" w:cstheme="minorHAnsi"/>
        </w:rPr>
        <w:t xml:space="preserve"> to </w:t>
      </w:r>
      <w:r w:rsidR="008068FE">
        <w:rPr>
          <w:rFonts w:eastAsia="Times New Roman" w:cstheme="minorHAnsi"/>
        </w:rPr>
        <w:t>feelings of</w:t>
      </w:r>
      <w:r w:rsidR="00D156E8">
        <w:rPr>
          <w:rFonts w:eastAsia="Times New Roman" w:cstheme="minorHAnsi"/>
        </w:rPr>
        <w:t xml:space="preserve"> guilt when they are not working</w:t>
      </w:r>
      <w:r w:rsidR="000613DD">
        <w:rPr>
          <w:rFonts w:eastAsia="Times New Roman" w:cstheme="minorHAnsi"/>
        </w:rPr>
        <w:t xml:space="preserve"> (</w:t>
      </w:r>
      <w:r w:rsidR="0065290E">
        <w:rPr>
          <w:rFonts w:eastAsia="Times New Roman" w:cstheme="minorHAnsi"/>
        </w:rPr>
        <w:t>thus</w:t>
      </w:r>
      <w:r w:rsidR="000613DD">
        <w:rPr>
          <w:rFonts w:eastAsia="Times New Roman" w:cstheme="minorHAnsi"/>
        </w:rPr>
        <w:t xml:space="preserve"> time off work </w:t>
      </w:r>
      <w:r w:rsidR="0065290E">
        <w:rPr>
          <w:rFonts w:eastAsia="Times New Roman" w:cstheme="minorHAnsi"/>
        </w:rPr>
        <w:t>is</w:t>
      </w:r>
      <w:r w:rsidR="000613DD">
        <w:rPr>
          <w:rFonts w:eastAsia="Times New Roman" w:cstheme="minorHAnsi"/>
        </w:rPr>
        <w:t xml:space="preserve"> not regenerative)</w:t>
      </w:r>
      <w:r w:rsidR="00C208B5">
        <w:rPr>
          <w:rFonts w:eastAsia="Times New Roman" w:cstheme="minorHAnsi"/>
        </w:rPr>
        <w:t xml:space="preserve"> [CMO</w:t>
      </w:r>
      <w:r w:rsidR="00540A1C">
        <w:rPr>
          <w:rFonts w:eastAsia="Times New Roman" w:cstheme="minorHAnsi"/>
        </w:rPr>
        <w:t>9</w:t>
      </w:r>
      <w:r w:rsidR="00C208B5">
        <w:rPr>
          <w:rFonts w:eastAsia="Times New Roman" w:cstheme="minorHAnsi"/>
        </w:rPr>
        <w:t>]</w:t>
      </w:r>
      <w:r w:rsidR="000613DD">
        <w:rPr>
          <w:rFonts w:eastAsia="Times New Roman" w:cstheme="minorHAnsi"/>
        </w:rPr>
        <w:t>.</w:t>
      </w:r>
      <w:r w:rsidR="00A20629">
        <w:rPr>
          <w:rFonts w:eastAsia="Times New Roman" w:cstheme="minorHAnsi"/>
        </w:rPr>
        <w:t xml:space="preserve">  This is particularly relevant to </w:t>
      </w:r>
      <w:r w:rsidR="007333C8">
        <w:rPr>
          <w:rFonts w:eastAsia="Times New Roman" w:cstheme="minorHAnsi"/>
        </w:rPr>
        <w:t>nurses, midwives and paramedics</w:t>
      </w:r>
      <w:r w:rsidR="008068FE">
        <w:rPr>
          <w:rFonts w:eastAsia="Times New Roman" w:cstheme="minorHAnsi"/>
        </w:rPr>
        <w:t xml:space="preserve"> </w:t>
      </w:r>
      <w:r w:rsidR="00A20629">
        <w:rPr>
          <w:rFonts w:eastAsia="Times New Roman" w:cstheme="minorHAnsi"/>
        </w:rPr>
        <w:t xml:space="preserve">working </w:t>
      </w:r>
      <w:r w:rsidR="007333C8">
        <w:rPr>
          <w:rFonts w:eastAsia="Times New Roman" w:cstheme="minorHAnsi"/>
        </w:rPr>
        <w:t>12-hour shifts</w:t>
      </w:r>
      <w:r w:rsidR="008068FE">
        <w:rPr>
          <w:rFonts w:eastAsia="Times New Roman" w:cstheme="minorHAnsi"/>
        </w:rPr>
        <w:t>, since</w:t>
      </w:r>
      <w:r w:rsidR="00372204">
        <w:rPr>
          <w:rFonts w:eastAsia="Times New Roman" w:cstheme="minorHAnsi"/>
        </w:rPr>
        <w:t xml:space="preserve"> long shifts </w:t>
      </w:r>
      <w:r w:rsidR="004C10F3">
        <w:rPr>
          <w:rFonts w:eastAsia="Times New Roman" w:cstheme="minorHAnsi"/>
        </w:rPr>
        <w:t xml:space="preserve">mean they have several days </w:t>
      </w:r>
      <w:r w:rsidR="008068FE">
        <w:rPr>
          <w:rFonts w:eastAsia="Times New Roman" w:cstheme="minorHAnsi"/>
        </w:rPr>
        <w:t>off</w:t>
      </w:r>
      <w:r w:rsidR="008A7698">
        <w:rPr>
          <w:rFonts w:eastAsia="Times New Roman" w:cstheme="minorHAnsi"/>
        </w:rPr>
        <w:t xml:space="preserve"> that may be seen as ‘available for work’</w:t>
      </w:r>
      <w:r w:rsidR="00F836B1">
        <w:rPr>
          <w:rFonts w:eastAsia="Times New Roman" w:cstheme="minorHAnsi"/>
        </w:rPr>
        <w:fldChar w:fldCharType="begin">
          <w:fldData xml:space="preserve">PEVuZE5vdGU+PENpdGU+PEF1dGhvcj5DdWxsPC9BdXRob3I+PFllYXI+MjAyMDwvWWVhcj48UmVj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DdWxsPC9BdXRob3I+PFllYXI+MjAyMDwvWWVhcj48UmVj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F836B1">
        <w:rPr>
          <w:rFonts w:eastAsia="Times New Roman" w:cstheme="minorHAnsi"/>
        </w:rPr>
      </w:r>
      <w:r w:rsidR="00F836B1">
        <w:rPr>
          <w:rFonts w:eastAsia="Times New Roman" w:cstheme="minorHAnsi"/>
        </w:rPr>
        <w:fldChar w:fldCharType="separate"/>
      </w:r>
      <w:r w:rsidR="00C6363E">
        <w:rPr>
          <w:rFonts w:eastAsia="Times New Roman" w:cstheme="minorHAnsi"/>
          <w:noProof/>
        </w:rPr>
        <w:t>[69]</w:t>
      </w:r>
      <w:r w:rsidR="00F836B1">
        <w:rPr>
          <w:rFonts w:eastAsia="Times New Roman" w:cstheme="minorHAnsi"/>
        </w:rPr>
        <w:fldChar w:fldCharType="end"/>
      </w:r>
      <w:r w:rsidR="00264EE0">
        <w:rPr>
          <w:rFonts w:eastAsia="Times New Roman" w:cstheme="minorHAnsi"/>
        </w:rPr>
        <w:t xml:space="preserve">. </w:t>
      </w:r>
      <w:r w:rsidR="005D52B2">
        <w:rPr>
          <w:rFonts w:eastAsia="Times New Roman" w:cstheme="minorHAnsi"/>
        </w:rPr>
        <w:t xml:space="preserve"> This </w:t>
      </w:r>
      <w:r w:rsidR="008068FE">
        <w:rPr>
          <w:rFonts w:eastAsia="Times New Roman" w:cstheme="minorHAnsi"/>
        </w:rPr>
        <w:t>can</w:t>
      </w:r>
      <w:r w:rsidR="005D52B2">
        <w:rPr>
          <w:rFonts w:eastAsia="Times New Roman" w:cstheme="minorHAnsi"/>
        </w:rPr>
        <w:t xml:space="preserve"> be exacerbated in </w:t>
      </w:r>
      <w:r w:rsidR="006006DB">
        <w:rPr>
          <w:rFonts w:eastAsia="Times New Roman" w:cstheme="minorHAnsi"/>
        </w:rPr>
        <w:t xml:space="preserve">individuals </w:t>
      </w:r>
      <w:r w:rsidR="00C70C0C">
        <w:rPr>
          <w:rFonts w:eastAsia="Times New Roman" w:cstheme="minorHAnsi"/>
        </w:rPr>
        <w:t>who have few</w:t>
      </w:r>
      <w:r w:rsidR="00C546E1">
        <w:rPr>
          <w:rFonts w:eastAsia="Times New Roman" w:cstheme="minorHAnsi"/>
        </w:rPr>
        <w:t xml:space="preserve"> interests and activities</w:t>
      </w:r>
      <w:r w:rsidR="00C70C0C">
        <w:rPr>
          <w:rFonts w:eastAsia="Times New Roman" w:cstheme="minorHAnsi"/>
        </w:rPr>
        <w:t xml:space="preserve"> outside work</w:t>
      </w:r>
      <w:r w:rsidR="00FE4A09">
        <w:rPr>
          <w:rFonts w:eastAsia="Times New Roman" w:cstheme="minorHAnsi"/>
        </w:rPr>
        <w:fldChar w:fldCharType="begin">
          <w:fldData xml:space="preserve">PEVuZE5vdGU+PENpdGU+PEF1dGhvcj5GYXNiZW5kZXI8L0F1dGhvcj48WWVhcj4yMDE5PC9ZZWFy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GYXNiZW5kZXI8L0F1dGhvcj48WWVhcj4yMDE5PC9ZZWFy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FE4A09">
        <w:rPr>
          <w:rFonts w:eastAsia="Times New Roman" w:cstheme="minorHAnsi"/>
        </w:rPr>
      </w:r>
      <w:r w:rsidR="00FE4A09">
        <w:rPr>
          <w:rFonts w:eastAsia="Times New Roman" w:cstheme="minorHAnsi"/>
        </w:rPr>
        <w:fldChar w:fldCharType="separate"/>
      </w:r>
      <w:r w:rsidR="00C6363E">
        <w:rPr>
          <w:rFonts w:eastAsia="Times New Roman" w:cstheme="minorHAnsi"/>
          <w:noProof/>
        </w:rPr>
        <w:t>[70]</w:t>
      </w:r>
      <w:r w:rsidR="00FE4A09">
        <w:rPr>
          <w:rFonts w:eastAsia="Times New Roman" w:cstheme="minorHAnsi"/>
        </w:rPr>
        <w:fldChar w:fldCharType="end"/>
      </w:r>
      <w:r w:rsidR="006006DB">
        <w:rPr>
          <w:rFonts w:eastAsia="Times New Roman" w:cstheme="minorHAnsi"/>
        </w:rPr>
        <w:t xml:space="preserve">, and in </w:t>
      </w:r>
      <w:r w:rsidR="005D52B2">
        <w:rPr>
          <w:rFonts w:eastAsia="Times New Roman" w:cstheme="minorHAnsi"/>
        </w:rPr>
        <w:t xml:space="preserve">organisations with cultures that exalt loyalty, teamwork and professional identity </w:t>
      </w:r>
      <w:r w:rsidR="00B2385C">
        <w:rPr>
          <w:rFonts w:eastAsia="Times New Roman" w:cstheme="minorHAnsi"/>
        </w:rPr>
        <w:t>which</w:t>
      </w:r>
      <w:r w:rsidR="00617357">
        <w:rPr>
          <w:rFonts w:eastAsia="Times New Roman" w:cstheme="minorHAnsi"/>
        </w:rPr>
        <w:t xml:space="preserve"> can “unwittingly encourage presenteeism”</w:t>
      </w:r>
      <w:r w:rsidR="00FE4A09">
        <w:rPr>
          <w:rFonts w:eastAsia="Times New Roman" w:cstheme="minorHAnsi"/>
        </w:rPr>
        <w:fldChar w:fldCharType="begin"/>
      </w:r>
      <w:r w:rsidR="00C6363E">
        <w:rPr>
          <w:rFonts w:eastAsia="Times New Roman" w:cstheme="minorHAnsi"/>
        </w:rPr>
        <w:instrText xml:space="preserve"> ADDIN EN.CITE &lt;EndNote&gt;&lt;Cite&gt;&lt;Author&gt;Johns&lt;/Author&gt;&lt;Year&gt;2010&lt;/Year&gt;&lt;RecNum&gt;243&lt;/RecNum&gt;&lt;DisplayText&gt;[71]&lt;/DisplayText&gt;&lt;record&gt;&lt;rec-number&gt;243&lt;/rec-number&gt;&lt;foreign-keys&gt;&lt;key app="EN" db-id="ddsrss5fwwt9s9efafpp952zrvzxad0zvxp0" timestamp="1663072824"&gt;243&lt;/key&gt;&lt;/foreign-keys&gt;&lt;ref-type name="Journal Article"&gt;17&lt;/ref-type&gt;&lt;contributors&gt;&lt;authors&gt;&lt;author&gt;Johns, G.&lt;/author&gt;&lt;/authors&gt;&lt;/contributors&gt;&lt;titles&gt;&lt;title&gt;Presenteeism in the Workplace: A review and research agenda&lt;/title&gt;&lt;secondary-title&gt;Journal of Organizational Behavior&lt;/secondary-title&gt;&lt;/titles&gt;&lt;periodical&gt;&lt;full-title&gt;Journal of Organizational Behavior&lt;/full-title&gt;&lt;/periodical&gt;&lt;pages&gt;519-542&lt;/pages&gt;&lt;volume&gt;31&lt;/volume&gt;&lt;number&gt;4&lt;/number&gt;&lt;dates&gt;&lt;year&gt;2010&lt;/year&gt;&lt;/dates&gt;&lt;urls&gt;&lt;/urls&gt;&lt;/record&gt;&lt;/Cite&gt;&lt;Cite&gt;&lt;Author&gt;Johns&lt;/Author&gt;&lt;Year&gt;2010&lt;/Year&gt;&lt;RecNum&gt;243&lt;/RecNum&gt;&lt;record&gt;&lt;rec-number&gt;243&lt;/rec-number&gt;&lt;foreign-keys&gt;&lt;key app="EN" db-id="ddsrss5fwwt9s9efafpp952zrvzxad0zvxp0" timestamp="1663072824"&gt;243&lt;/key&gt;&lt;/foreign-keys&gt;&lt;ref-type name="Journal Article"&gt;17&lt;/ref-type&gt;&lt;contributors&gt;&lt;authors&gt;&lt;author&gt;Johns, G.&lt;/author&gt;&lt;/authors&gt;&lt;/contributors&gt;&lt;titles&gt;&lt;title&gt;Presenteeism in the Workplace: A review and research agenda&lt;/title&gt;&lt;secondary-title&gt;Journal of Organizational Behavior&lt;/secondary-title&gt;&lt;/titles&gt;&lt;periodical&gt;&lt;full-title&gt;Journal of Organizational Behavior&lt;/full-title&gt;&lt;/periodical&gt;&lt;pages&gt;519-542&lt;/pages&gt;&lt;volume&gt;31&lt;/volume&gt;&lt;number&gt;4&lt;/number&gt;&lt;dates&gt;&lt;year&gt;2010&lt;/year&gt;&lt;/dates&gt;&lt;urls&gt;&lt;/urls&gt;&lt;/record&gt;&lt;/Cite&gt;&lt;/EndNote&gt;</w:instrText>
      </w:r>
      <w:r w:rsidR="00FE4A09">
        <w:rPr>
          <w:rFonts w:eastAsia="Times New Roman" w:cstheme="minorHAnsi"/>
        </w:rPr>
        <w:fldChar w:fldCharType="separate"/>
      </w:r>
      <w:r w:rsidR="00C6363E">
        <w:rPr>
          <w:rFonts w:eastAsia="Times New Roman" w:cstheme="minorHAnsi"/>
          <w:noProof/>
        </w:rPr>
        <w:t>[71]</w:t>
      </w:r>
      <w:r w:rsidR="00FE4A09">
        <w:rPr>
          <w:rFonts w:eastAsia="Times New Roman" w:cstheme="minorHAnsi"/>
        </w:rPr>
        <w:fldChar w:fldCharType="end"/>
      </w:r>
      <w:r w:rsidR="00C178C1">
        <w:rPr>
          <w:rFonts w:eastAsia="Times New Roman" w:cstheme="minorHAnsi"/>
        </w:rPr>
        <w:t>p2</w:t>
      </w:r>
      <w:r w:rsidR="00E805BB">
        <w:rPr>
          <w:rFonts w:eastAsia="Times New Roman" w:cstheme="minorHAnsi"/>
        </w:rPr>
        <w:t xml:space="preserve">. </w:t>
      </w:r>
    </w:p>
    <w:p w14:paraId="5F76B179" w14:textId="27BE41DC" w:rsidR="007B16F7" w:rsidRPr="00BE1D48" w:rsidRDefault="00B96F10" w:rsidP="007B16F7">
      <w:pPr>
        <w:spacing w:line="360" w:lineRule="auto"/>
        <w:rPr>
          <w:rFonts w:eastAsia="Times New Roman" w:cstheme="minorHAnsi"/>
        </w:rPr>
      </w:pPr>
      <w:r>
        <w:rPr>
          <w:rFonts w:eastAsia="Times New Roman" w:cstheme="minorHAnsi"/>
        </w:rPr>
        <w:t xml:space="preserve">Staff shortages also have a direct impact on </w:t>
      </w:r>
      <w:r w:rsidR="00597E01">
        <w:rPr>
          <w:rFonts w:eastAsia="Times New Roman" w:cstheme="minorHAnsi"/>
        </w:rPr>
        <w:t>patient care</w:t>
      </w:r>
      <w:r w:rsidR="0019301C" w:rsidRPr="0019301C">
        <w:rPr>
          <w:rFonts w:eastAsia="Times New Roman" w:cstheme="minorHAnsi"/>
        </w:rPr>
        <w:t xml:space="preserve"> </w:t>
      </w:r>
      <w:r w:rsidR="0019301C">
        <w:rPr>
          <w:rFonts w:eastAsia="Times New Roman" w:cstheme="minorHAnsi"/>
        </w:rPr>
        <w:t>quality</w:t>
      </w:r>
      <w:r w:rsidR="00C30895">
        <w:rPr>
          <w:rFonts w:eastAsia="Times New Roman" w:cstheme="minorHAnsi"/>
        </w:rPr>
        <w:t>.  W</w:t>
      </w:r>
      <w:r w:rsidR="00D53576">
        <w:rPr>
          <w:rFonts w:eastAsia="Times New Roman" w:cstheme="minorHAnsi"/>
        </w:rPr>
        <w:t xml:space="preserve">here </w:t>
      </w:r>
      <w:r w:rsidR="00597E01">
        <w:rPr>
          <w:rFonts w:eastAsia="Times New Roman" w:cstheme="minorHAnsi"/>
        </w:rPr>
        <w:t xml:space="preserve">staff </w:t>
      </w:r>
      <w:r w:rsidR="008068FE">
        <w:rPr>
          <w:rFonts w:eastAsia="Times New Roman" w:cstheme="minorHAnsi"/>
        </w:rPr>
        <w:t>cannot</w:t>
      </w:r>
      <w:r w:rsidR="00D53576">
        <w:rPr>
          <w:rFonts w:eastAsia="Times New Roman" w:cstheme="minorHAnsi"/>
        </w:rPr>
        <w:t xml:space="preserve"> provide the </w:t>
      </w:r>
      <w:r w:rsidR="008068FE">
        <w:rPr>
          <w:rFonts w:eastAsia="Times New Roman" w:cstheme="minorHAnsi"/>
        </w:rPr>
        <w:t xml:space="preserve">care </w:t>
      </w:r>
      <w:r w:rsidR="00597E01">
        <w:rPr>
          <w:rFonts w:eastAsia="Times New Roman" w:cstheme="minorHAnsi"/>
        </w:rPr>
        <w:t xml:space="preserve">quality they feel patients deserve, </w:t>
      </w:r>
      <w:r w:rsidR="00C235FC">
        <w:rPr>
          <w:rFonts w:eastAsia="Times New Roman" w:cstheme="minorHAnsi"/>
        </w:rPr>
        <w:t>this can result i</w:t>
      </w:r>
      <w:r w:rsidR="00441C62">
        <w:rPr>
          <w:rFonts w:eastAsia="Times New Roman" w:cstheme="minorHAnsi"/>
        </w:rPr>
        <w:t>n moral distress and injury</w:t>
      </w:r>
      <w:r w:rsidR="008068FE">
        <w:rPr>
          <w:rFonts w:eastAsia="Times New Roman" w:cstheme="minorHAnsi"/>
        </w:rPr>
        <w:t>;</w:t>
      </w:r>
      <w:r w:rsidR="00C30895">
        <w:rPr>
          <w:rFonts w:eastAsia="Times New Roman" w:cstheme="minorHAnsi"/>
        </w:rPr>
        <w:t xml:space="preserve"> feelings of </w:t>
      </w:r>
      <w:r w:rsidR="00441C62">
        <w:rPr>
          <w:rFonts w:eastAsia="Times New Roman" w:cstheme="minorHAnsi"/>
        </w:rPr>
        <w:t xml:space="preserve">anger, frustration, </w:t>
      </w:r>
      <w:r w:rsidR="00DE18CC">
        <w:rPr>
          <w:rFonts w:eastAsia="Times New Roman" w:cstheme="minorHAnsi"/>
        </w:rPr>
        <w:t xml:space="preserve">and </w:t>
      </w:r>
      <w:r w:rsidR="00441C62">
        <w:rPr>
          <w:rFonts w:eastAsia="Times New Roman" w:cstheme="minorHAnsi"/>
        </w:rPr>
        <w:t>guilt</w:t>
      </w:r>
      <w:r w:rsidR="008068FE">
        <w:rPr>
          <w:rFonts w:eastAsia="Times New Roman" w:cstheme="minorHAnsi"/>
        </w:rPr>
        <w:t>;</w:t>
      </w:r>
      <w:r w:rsidR="00DE18CC">
        <w:rPr>
          <w:rFonts w:eastAsia="Times New Roman" w:cstheme="minorHAnsi"/>
        </w:rPr>
        <w:t xml:space="preserve"> burnout and dissatisfaction with work</w:t>
      </w:r>
      <w:r w:rsidR="008068FE">
        <w:rPr>
          <w:rFonts w:eastAsia="Times New Roman" w:cstheme="minorHAnsi"/>
        </w:rPr>
        <w:t>;</w:t>
      </w:r>
      <w:r w:rsidR="00DE18CC">
        <w:rPr>
          <w:rFonts w:eastAsia="Times New Roman" w:cstheme="minorHAnsi"/>
        </w:rPr>
        <w:t xml:space="preserve"> and</w:t>
      </w:r>
      <w:r w:rsidR="00B2385C">
        <w:rPr>
          <w:rFonts w:eastAsia="Times New Roman" w:cstheme="minorHAnsi"/>
        </w:rPr>
        <w:t xml:space="preserve"> </w:t>
      </w:r>
      <w:r w:rsidR="008068FE">
        <w:rPr>
          <w:rFonts w:eastAsia="Times New Roman" w:cstheme="minorHAnsi"/>
        </w:rPr>
        <w:t>decisions</w:t>
      </w:r>
      <w:r w:rsidR="00DE18CC">
        <w:rPr>
          <w:rFonts w:eastAsia="Times New Roman" w:cstheme="minorHAnsi"/>
        </w:rPr>
        <w:t xml:space="preserve"> </w:t>
      </w:r>
      <w:r w:rsidR="009B0A9F">
        <w:rPr>
          <w:rFonts w:eastAsia="Times New Roman" w:cstheme="minorHAnsi"/>
        </w:rPr>
        <w:t xml:space="preserve">to </w:t>
      </w:r>
      <w:r w:rsidR="00A741B3">
        <w:rPr>
          <w:rFonts w:eastAsia="Times New Roman" w:cstheme="minorHAnsi"/>
        </w:rPr>
        <w:t>leav</w:t>
      </w:r>
      <w:r w:rsidR="008068FE">
        <w:rPr>
          <w:rFonts w:eastAsia="Times New Roman" w:cstheme="minorHAnsi"/>
        </w:rPr>
        <w:t>e</w:t>
      </w:r>
      <w:r w:rsidR="00A741B3">
        <w:rPr>
          <w:rFonts w:eastAsia="Times New Roman" w:cstheme="minorHAnsi"/>
        </w:rPr>
        <w:t xml:space="preserve"> the profession</w:t>
      </w:r>
      <w:r w:rsidR="00CE6818">
        <w:rPr>
          <w:rFonts w:eastAsia="Times New Roman" w:cstheme="minorHAnsi"/>
        </w:rPr>
        <w:fldChar w:fldCharType="begin">
          <w:fldData xml:space="preserve">PEVuZE5vdGU+PENpdGU+PEF1dGhvcj5BdXRoPC9BdXRob3I+PFllYXI+MjAyMjwvWWVhcj48UmVj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BdXRoPC9BdXRob3I+PFllYXI+MjAyMjwvWWVhcj48UmVj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CE6818">
        <w:rPr>
          <w:rFonts w:eastAsia="Times New Roman" w:cstheme="minorHAnsi"/>
        </w:rPr>
      </w:r>
      <w:r w:rsidR="00CE6818">
        <w:rPr>
          <w:rFonts w:eastAsia="Times New Roman" w:cstheme="minorHAnsi"/>
        </w:rPr>
        <w:fldChar w:fldCharType="separate"/>
      </w:r>
      <w:r w:rsidR="00C6363E">
        <w:rPr>
          <w:rFonts w:eastAsia="Times New Roman" w:cstheme="minorHAnsi"/>
          <w:noProof/>
        </w:rPr>
        <w:t>[8, 72-75]</w:t>
      </w:r>
      <w:r w:rsidR="00CE6818">
        <w:rPr>
          <w:rFonts w:eastAsia="Times New Roman" w:cstheme="minorHAnsi"/>
        </w:rPr>
        <w:fldChar w:fldCharType="end"/>
      </w:r>
      <w:r w:rsidR="00D47891">
        <w:rPr>
          <w:rFonts w:eastAsia="Times New Roman" w:cstheme="minorHAnsi"/>
        </w:rPr>
        <w:t>[CMO1</w:t>
      </w:r>
      <w:r w:rsidR="00540A1C">
        <w:rPr>
          <w:rFonts w:eastAsia="Times New Roman" w:cstheme="minorHAnsi"/>
        </w:rPr>
        <w:t>0</w:t>
      </w:r>
      <w:r w:rsidR="00D47891">
        <w:rPr>
          <w:rFonts w:eastAsia="Times New Roman" w:cstheme="minorHAnsi"/>
        </w:rPr>
        <w:t>]</w:t>
      </w:r>
      <w:r w:rsidR="00A741B3">
        <w:rPr>
          <w:rFonts w:eastAsia="Times New Roman" w:cstheme="minorHAnsi"/>
        </w:rPr>
        <w:t>.</w:t>
      </w:r>
      <w:r w:rsidR="007E6A69">
        <w:rPr>
          <w:rFonts w:eastAsia="Times New Roman" w:cstheme="minorHAnsi"/>
        </w:rPr>
        <w:t xml:space="preserve">  A vicious cycle may arise whereby under-resourced work environments </w:t>
      </w:r>
      <w:r w:rsidR="00E73C25">
        <w:rPr>
          <w:rFonts w:eastAsia="Times New Roman" w:cstheme="minorHAnsi"/>
        </w:rPr>
        <w:t>lead to unworkable situations for those that remain</w:t>
      </w:r>
      <w:r w:rsidR="008068FE">
        <w:rPr>
          <w:rFonts w:eastAsia="Times New Roman" w:cstheme="minorHAnsi"/>
        </w:rPr>
        <w:t>,</w:t>
      </w:r>
      <w:r w:rsidR="00E73C25">
        <w:rPr>
          <w:rFonts w:eastAsia="Times New Roman" w:cstheme="minorHAnsi"/>
        </w:rPr>
        <w:t xml:space="preserve"> who </w:t>
      </w:r>
      <w:r w:rsidR="008068FE">
        <w:rPr>
          <w:rFonts w:eastAsia="Times New Roman" w:cstheme="minorHAnsi"/>
        </w:rPr>
        <w:t>may ultimately</w:t>
      </w:r>
      <w:r w:rsidR="00E73C25">
        <w:rPr>
          <w:rFonts w:eastAsia="Times New Roman" w:cstheme="minorHAnsi"/>
        </w:rPr>
        <w:t xml:space="preserve"> also choose to leave</w:t>
      </w:r>
      <w:r w:rsidR="00D7603D">
        <w:rPr>
          <w:rFonts w:eastAsia="Times New Roman" w:cstheme="minorHAnsi"/>
        </w:rPr>
        <w:t xml:space="preserve"> </w:t>
      </w:r>
      <w:r w:rsidR="001964AD">
        <w:rPr>
          <w:rFonts w:eastAsia="Times New Roman" w:cstheme="minorHAnsi"/>
        </w:rPr>
        <w:fldChar w:fldCharType="begin">
          <w:fldData xml:space="preserve">PEVuZE5vdGU+PENpdGU+PEF1dGhvcj5TdGFjZXk8L0F1dGhvcj48WWVhcj4yMDE5PC9ZZWFyPjxS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==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TdGFjZXk8L0F1dGhvcj48WWVhcj4yMDE5PC9ZZWFyPjxS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==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1964AD">
        <w:rPr>
          <w:rFonts w:eastAsia="Times New Roman" w:cstheme="minorHAnsi"/>
        </w:rPr>
      </w:r>
      <w:r w:rsidR="001964AD">
        <w:rPr>
          <w:rFonts w:eastAsia="Times New Roman" w:cstheme="minorHAnsi"/>
        </w:rPr>
        <w:fldChar w:fldCharType="separate"/>
      </w:r>
      <w:r w:rsidR="00C6363E">
        <w:rPr>
          <w:rFonts w:eastAsia="Times New Roman" w:cstheme="minorHAnsi"/>
          <w:noProof/>
        </w:rPr>
        <w:t>[32, 76]</w:t>
      </w:r>
      <w:r w:rsidR="001964AD">
        <w:rPr>
          <w:rFonts w:eastAsia="Times New Roman" w:cstheme="minorHAnsi"/>
        </w:rPr>
        <w:fldChar w:fldCharType="end"/>
      </w:r>
      <w:r w:rsidR="00D47891">
        <w:rPr>
          <w:rFonts w:eastAsia="Times New Roman" w:cstheme="minorHAnsi"/>
        </w:rPr>
        <w:t>[CMO1</w:t>
      </w:r>
      <w:r w:rsidR="00E639F6">
        <w:rPr>
          <w:rFonts w:eastAsia="Times New Roman" w:cstheme="minorHAnsi"/>
        </w:rPr>
        <w:t>1</w:t>
      </w:r>
      <w:r w:rsidR="00D47891">
        <w:rPr>
          <w:rFonts w:eastAsia="Times New Roman" w:cstheme="minorHAnsi"/>
        </w:rPr>
        <w:t>]</w:t>
      </w:r>
      <w:r w:rsidR="00E73C25">
        <w:rPr>
          <w:rFonts w:eastAsia="Times New Roman" w:cstheme="minorHAnsi"/>
        </w:rPr>
        <w:t>.</w:t>
      </w:r>
      <w:r w:rsidR="00120DBB">
        <w:rPr>
          <w:rFonts w:eastAsia="Times New Roman" w:cstheme="minorHAnsi"/>
        </w:rPr>
        <w:t xml:space="preserve">  Staff shortages can also lead to over-extensions of role scope for those who remain</w:t>
      </w:r>
      <w:r w:rsidR="003D382C">
        <w:rPr>
          <w:rFonts w:eastAsia="Times New Roman" w:cstheme="minorHAnsi"/>
        </w:rPr>
        <w:t>, leading to anxiety about quality</w:t>
      </w:r>
      <w:r w:rsidR="008068FE">
        <w:rPr>
          <w:rFonts w:eastAsia="Times New Roman" w:cstheme="minorHAnsi"/>
        </w:rPr>
        <w:t>,</w:t>
      </w:r>
      <w:r w:rsidR="003D382C">
        <w:rPr>
          <w:rFonts w:eastAsia="Times New Roman" w:cstheme="minorHAnsi"/>
        </w:rPr>
        <w:t xml:space="preserve"> thereby increasing risk of psychological ill-health</w:t>
      </w:r>
      <w:r w:rsidR="00662D17">
        <w:rPr>
          <w:rFonts w:eastAsia="Times New Roman" w:cstheme="minorHAnsi"/>
        </w:rPr>
        <w:t>, sickness absence and intention to leave the profession</w:t>
      </w:r>
      <w:r w:rsidR="008068FE">
        <w:rPr>
          <w:rFonts w:eastAsia="Times New Roman" w:cstheme="minorHAnsi"/>
        </w:rPr>
        <w:t>. T</w:t>
      </w:r>
      <w:r w:rsidR="005F7283">
        <w:rPr>
          <w:rFonts w:eastAsia="Times New Roman" w:cstheme="minorHAnsi"/>
        </w:rPr>
        <w:t xml:space="preserve">his was </w:t>
      </w:r>
      <w:r w:rsidR="0057468E">
        <w:rPr>
          <w:rFonts w:eastAsia="Times New Roman" w:cstheme="minorHAnsi"/>
        </w:rPr>
        <w:t>amplified during COVID with staff being redeployed</w:t>
      </w:r>
      <w:r w:rsidR="006D74C6">
        <w:rPr>
          <w:rFonts w:eastAsia="Times New Roman" w:cstheme="minorHAnsi"/>
        </w:rPr>
        <w:fldChar w:fldCharType="begin">
          <w:fldData xml:space="preserve">PEVuZE5vdGU+PENpdGU+PEF1dGhvcj5NY0Rlcm1pZDwvQXV0aG9yPjxZZWFyPjIwMjA8L1llYXI+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NY0Rlcm1pZDwvQXV0aG9yPjxZZWFyPjIwMjA8L1llYXI+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6D74C6">
        <w:rPr>
          <w:rFonts w:eastAsia="Times New Roman" w:cstheme="minorHAnsi"/>
        </w:rPr>
      </w:r>
      <w:r w:rsidR="006D74C6">
        <w:rPr>
          <w:rFonts w:eastAsia="Times New Roman" w:cstheme="minorHAnsi"/>
        </w:rPr>
        <w:fldChar w:fldCharType="separate"/>
      </w:r>
      <w:r w:rsidR="00C6363E">
        <w:rPr>
          <w:rFonts w:eastAsia="Times New Roman" w:cstheme="minorHAnsi"/>
          <w:noProof/>
        </w:rPr>
        <w:t>[30, 77-79]</w:t>
      </w:r>
      <w:r w:rsidR="006D74C6">
        <w:rPr>
          <w:rFonts w:eastAsia="Times New Roman" w:cstheme="minorHAnsi"/>
        </w:rPr>
        <w:fldChar w:fldCharType="end"/>
      </w:r>
      <w:r w:rsidR="00D47891">
        <w:rPr>
          <w:rFonts w:eastAsia="Times New Roman" w:cstheme="minorHAnsi"/>
        </w:rPr>
        <w:t>[CMO1</w:t>
      </w:r>
      <w:r w:rsidR="00E639F6">
        <w:rPr>
          <w:rFonts w:eastAsia="Times New Roman" w:cstheme="minorHAnsi"/>
        </w:rPr>
        <w:t>2</w:t>
      </w:r>
      <w:r w:rsidR="00D47891">
        <w:rPr>
          <w:rFonts w:eastAsia="Times New Roman" w:cstheme="minorHAnsi"/>
        </w:rPr>
        <w:t>]</w:t>
      </w:r>
      <w:r w:rsidR="003D382C">
        <w:rPr>
          <w:rFonts w:eastAsia="Times New Roman" w:cstheme="minorHAnsi"/>
        </w:rPr>
        <w:t>.</w:t>
      </w:r>
    </w:p>
    <w:p w14:paraId="7E7427F3" w14:textId="2A314B39" w:rsidR="00C04B23" w:rsidRPr="00F568BB" w:rsidRDefault="00533102" w:rsidP="00A97BA2">
      <w:pPr>
        <w:pStyle w:val="Heading3"/>
        <w:numPr>
          <w:ilvl w:val="0"/>
          <w:numId w:val="11"/>
        </w:numPr>
      </w:pPr>
      <w:r>
        <w:lastRenderedPageBreak/>
        <w:t xml:space="preserve"> </w:t>
      </w:r>
      <w:r w:rsidR="00C04B23" w:rsidRPr="00F568BB">
        <w:t xml:space="preserve">There are unintended personal costs of upholding and implementing values at </w:t>
      </w:r>
      <w:proofErr w:type="gramStart"/>
      <w:r w:rsidR="00C04B23" w:rsidRPr="00F568BB">
        <w:t>work</w:t>
      </w:r>
      <w:proofErr w:type="gramEnd"/>
    </w:p>
    <w:p w14:paraId="4F589C75" w14:textId="42D1777B" w:rsidR="00026876" w:rsidRDefault="00573298" w:rsidP="00A97BA2">
      <w:pPr>
        <w:spacing w:before="240" w:line="360" w:lineRule="auto"/>
        <w:rPr>
          <w:rFonts w:eastAsia="Times New Roman" w:cstheme="minorHAnsi"/>
        </w:rPr>
      </w:pPr>
      <w:r w:rsidRPr="00573298">
        <w:rPr>
          <w:rFonts w:eastAsia="Times New Roman" w:cstheme="minorHAnsi"/>
        </w:rPr>
        <w:t>H</w:t>
      </w:r>
      <w:r w:rsidR="00571A0C" w:rsidRPr="00573298">
        <w:rPr>
          <w:rFonts w:eastAsia="Times New Roman" w:cstheme="minorHAnsi"/>
        </w:rPr>
        <w:t xml:space="preserve">ealthcare staff are </w:t>
      </w:r>
      <w:r w:rsidR="005A1FFF">
        <w:rPr>
          <w:rFonts w:eastAsia="Times New Roman" w:cstheme="minorHAnsi"/>
        </w:rPr>
        <w:t xml:space="preserve">educated </w:t>
      </w:r>
      <w:r w:rsidR="00571A0C" w:rsidRPr="00573298">
        <w:rPr>
          <w:rFonts w:eastAsia="Times New Roman" w:cstheme="minorHAnsi"/>
        </w:rPr>
        <w:t xml:space="preserve">to hold strong professional values and codes of conduct, </w:t>
      </w:r>
      <w:r w:rsidR="00A63B7D">
        <w:rPr>
          <w:rFonts w:eastAsia="Times New Roman" w:cstheme="minorHAnsi"/>
        </w:rPr>
        <w:t>including being compassionate and empathic</w:t>
      </w:r>
      <w:r w:rsidR="00C57094">
        <w:rPr>
          <w:rFonts w:eastAsia="Times New Roman" w:cstheme="minorHAnsi"/>
        </w:rPr>
        <w:t xml:space="preserve">.  </w:t>
      </w:r>
      <w:r w:rsidR="00030CE1">
        <w:rPr>
          <w:rFonts w:eastAsia="Times New Roman" w:cstheme="minorHAnsi"/>
        </w:rPr>
        <w:t>E</w:t>
      </w:r>
      <w:r w:rsidR="00C57094">
        <w:rPr>
          <w:rFonts w:eastAsia="Times New Roman" w:cstheme="minorHAnsi"/>
        </w:rPr>
        <w:t>vidence suggest</w:t>
      </w:r>
      <w:r w:rsidR="00030CE1">
        <w:rPr>
          <w:rFonts w:eastAsia="Times New Roman" w:cstheme="minorHAnsi"/>
        </w:rPr>
        <w:t>s</w:t>
      </w:r>
      <w:r w:rsidR="00C57094">
        <w:rPr>
          <w:rFonts w:eastAsia="Times New Roman" w:cstheme="minorHAnsi"/>
        </w:rPr>
        <w:t xml:space="preserve"> that </w:t>
      </w:r>
      <w:r w:rsidR="00072228">
        <w:rPr>
          <w:rFonts w:eastAsia="Times New Roman" w:cstheme="minorHAnsi"/>
        </w:rPr>
        <w:t xml:space="preserve">a caring healthcare </w:t>
      </w:r>
      <w:r w:rsidR="008068FE">
        <w:rPr>
          <w:rFonts w:eastAsia="Times New Roman" w:cstheme="minorHAnsi"/>
        </w:rPr>
        <w:t>interaction</w:t>
      </w:r>
      <w:r w:rsidR="00072228">
        <w:rPr>
          <w:rFonts w:eastAsia="Times New Roman" w:cstheme="minorHAnsi"/>
        </w:rPr>
        <w:t xml:space="preserve"> is highly associated with patient satisfaction </w:t>
      </w:r>
      <w:r w:rsidR="00EF6336">
        <w:rPr>
          <w:rFonts w:eastAsia="Times New Roman" w:cstheme="minorHAnsi"/>
        </w:rPr>
        <w:fldChar w:fldCharType="begin"/>
      </w:r>
      <w:r w:rsidR="00C6363E">
        <w:rPr>
          <w:rFonts w:eastAsia="Times New Roman" w:cstheme="minorHAnsi"/>
        </w:rPr>
        <w:instrText xml:space="preserve"> ADDIN EN.CITE &lt;EndNote&gt;&lt;Cite&gt;&lt;Author&gt;Park&lt;/Author&gt;&lt;Year&gt;2014&lt;/Year&gt;&lt;RecNum&gt;201&lt;/RecNum&gt;&lt;DisplayText&gt;[80]&lt;/DisplayText&gt;&lt;record&gt;&lt;rec-number&gt;201&lt;/rec-number&gt;&lt;foreign-keys&gt;&lt;key app="EN" db-id="ddsrss5fwwt9s9efafpp952zrvzxad0zvxp0" timestamp="0"&gt;201&lt;/key&gt;&lt;/foreign-keys&gt;&lt;ref-type name="Conference Proceedings"&gt;10&lt;/ref-type&gt;&lt;contributors&gt;&lt;authors&gt;&lt;author&gt;Park, C.&lt;/author&gt;&lt;author&gt;Kim, N. &lt;/author&gt;&lt;author&gt;Chung, J. &lt;/author&gt;&lt;author&gt;Feldman, S. &lt;/author&gt;&lt;author&gt;Balkrishnan, R. &lt;/author&gt;&lt;author&gt;Chang, J.  &lt;/author&gt;&lt;/authors&gt;&lt;/contributors&gt;&lt;titles&gt;&lt;title&gt;Patients’ perceptions of physicians’ caring attitude is the critical factor in determining patient satisfaction&lt;/title&gt;&lt;secondary-title&gt;ISPOR Annual Meeting&lt;/secondary-title&gt;&lt;/titles&gt;&lt;pages&gt;17: A140&lt;/pages&gt;&lt;dates&gt;&lt;year&gt;2014&lt;/year&gt;&lt;/dates&gt;&lt;urls&gt;&lt;/urls&gt;&lt;/record&gt;&lt;/Cite&gt;&lt;Cite&gt;&lt;Author&gt;Park&lt;/Author&gt;&lt;Year&gt;2014&lt;/Year&gt;&lt;RecNum&gt;201&lt;/RecNum&gt;&lt;record&gt;&lt;rec-number&gt;201&lt;/rec-number&gt;&lt;foreign-keys&gt;&lt;key app="EN" db-id="ddsrss5fwwt9s9efafpp952zrvzxad0zvxp0" timestamp="0"&gt;201&lt;/key&gt;&lt;/foreign-keys&gt;&lt;ref-type name="Conference Proceedings"&gt;10&lt;/ref-type&gt;&lt;contributors&gt;&lt;authors&gt;&lt;author&gt;Park, C.&lt;/author&gt;&lt;author&gt;Kim, N. &lt;/author&gt;&lt;author&gt;Chung, J. &lt;/author&gt;&lt;author&gt;Feldman, S. &lt;/author&gt;&lt;author&gt;Balkrishnan, R. &lt;/author&gt;&lt;author&gt;Chang, J.  &lt;/author&gt;&lt;/authors&gt;&lt;/contributors&gt;&lt;titles&gt;&lt;title&gt;Patients’ perceptions of physicians’ caring attitude is the critical factor in determining patient satisfaction&lt;/title&gt;&lt;secondary-title&gt;ISPOR Annual Meeting&lt;/secondary-title&gt;&lt;/titles&gt;&lt;pages&gt;17: A140&lt;/pages&gt;&lt;dates&gt;&lt;year&gt;2014&lt;/year&gt;&lt;/dates&gt;&lt;urls&gt;&lt;/urls&gt;&lt;/record&gt;&lt;/Cite&gt;&lt;/EndNote&gt;</w:instrText>
      </w:r>
      <w:r w:rsidR="00EF6336">
        <w:rPr>
          <w:rFonts w:eastAsia="Times New Roman" w:cstheme="minorHAnsi"/>
        </w:rPr>
        <w:fldChar w:fldCharType="separate"/>
      </w:r>
      <w:r w:rsidR="00C6363E">
        <w:rPr>
          <w:rFonts w:eastAsia="Times New Roman" w:cstheme="minorHAnsi"/>
          <w:noProof/>
        </w:rPr>
        <w:t>[80]</w:t>
      </w:r>
      <w:r w:rsidR="00EF6336">
        <w:rPr>
          <w:rFonts w:eastAsia="Times New Roman" w:cstheme="minorHAnsi"/>
        </w:rPr>
        <w:fldChar w:fldCharType="end"/>
      </w:r>
      <w:r w:rsidR="00A63B7D">
        <w:rPr>
          <w:rFonts w:eastAsia="Times New Roman" w:cstheme="minorHAnsi"/>
        </w:rPr>
        <w:t xml:space="preserve">, </w:t>
      </w:r>
      <w:r w:rsidR="00072228">
        <w:rPr>
          <w:rFonts w:eastAsia="Times New Roman" w:cstheme="minorHAnsi"/>
        </w:rPr>
        <w:t>better patient outcomes</w:t>
      </w:r>
      <w:r w:rsidR="008C043D">
        <w:rPr>
          <w:rFonts w:eastAsia="Times New Roman" w:cstheme="minorHAnsi"/>
        </w:rPr>
        <w:fldChar w:fldCharType="begin">
          <w:fldData xml:space="preserve">PEVuZE5vdGU+PENpdGU+PEF1dGhvcj5HdXB0YTwvQXV0aG9yPjxZZWFyPjIwMTU8L1llYXI+PFJl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HdXB0YTwvQXV0aG9yPjxZZWFyPjIwMTU8L1llYXI+PFJl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8C043D">
        <w:rPr>
          <w:rFonts w:eastAsia="Times New Roman" w:cstheme="minorHAnsi"/>
        </w:rPr>
      </w:r>
      <w:r w:rsidR="008C043D">
        <w:rPr>
          <w:rFonts w:eastAsia="Times New Roman" w:cstheme="minorHAnsi"/>
        </w:rPr>
        <w:fldChar w:fldCharType="separate"/>
      </w:r>
      <w:r w:rsidR="00C6363E">
        <w:rPr>
          <w:rFonts w:eastAsia="Times New Roman" w:cstheme="minorHAnsi"/>
          <w:noProof/>
        </w:rPr>
        <w:t>[81, 82]</w:t>
      </w:r>
      <w:r w:rsidR="008C043D">
        <w:rPr>
          <w:rFonts w:eastAsia="Times New Roman" w:cstheme="minorHAnsi"/>
        </w:rPr>
        <w:fldChar w:fldCharType="end"/>
      </w:r>
      <w:r w:rsidR="00072228">
        <w:rPr>
          <w:rFonts w:eastAsia="Times New Roman" w:cstheme="minorHAnsi"/>
        </w:rPr>
        <w:t xml:space="preserve"> and healing</w:t>
      </w:r>
      <w:r w:rsidR="008C043D">
        <w:rPr>
          <w:rFonts w:eastAsia="Times New Roman" w:cstheme="minorHAnsi"/>
        </w:rPr>
        <w:fldChar w:fldCharType="begin">
          <w:fldData xml:space="preserve">PEVuZE5vdGU+PENpdGU+PEF1dGhvcj5TY290dDwvQXV0aG9yPjxZZWFyPjIwMDg8L1llYXI+PFJl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TY290dDwvQXV0aG9yPjxZZWFyPjIwMDg8L1llYXI+PFJl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8C043D">
        <w:rPr>
          <w:rFonts w:eastAsia="Times New Roman" w:cstheme="minorHAnsi"/>
        </w:rPr>
      </w:r>
      <w:r w:rsidR="008C043D">
        <w:rPr>
          <w:rFonts w:eastAsia="Times New Roman" w:cstheme="minorHAnsi"/>
        </w:rPr>
        <w:fldChar w:fldCharType="separate"/>
      </w:r>
      <w:r w:rsidR="00C6363E">
        <w:rPr>
          <w:rFonts w:eastAsia="Times New Roman" w:cstheme="minorHAnsi"/>
          <w:noProof/>
        </w:rPr>
        <w:t>[83, 84]</w:t>
      </w:r>
      <w:r w:rsidR="008C043D">
        <w:rPr>
          <w:rFonts w:eastAsia="Times New Roman" w:cstheme="minorHAnsi"/>
        </w:rPr>
        <w:fldChar w:fldCharType="end"/>
      </w:r>
      <w:r w:rsidR="00E468E3">
        <w:rPr>
          <w:rFonts w:eastAsia="Times New Roman" w:cstheme="minorHAnsi"/>
        </w:rPr>
        <w:t xml:space="preserve">.  However, </w:t>
      </w:r>
      <w:r w:rsidR="00F36CF8">
        <w:rPr>
          <w:rFonts w:eastAsia="Times New Roman" w:cstheme="minorHAnsi"/>
        </w:rPr>
        <w:t>providing compassion and empathy to patients</w:t>
      </w:r>
      <w:r w:rsidR="00CF4DE0">
        <w:rPr>
          <w:rFonts w:eastAsia="Times New Roman" w:cstheme="minorHAnsi"/>
        </w:rPr>
        <w:t xml:space="preserve"> </w:t>
      </w:r>
      <w:r w:rsidR="00F14DC9">
        <w:rPr>
          <w:rFonts w:eastAsia="Times New Roman" w:cstheme="minorHAnsi"/>
        </w:rPr>
        <w:t>in the context of physical and emotional exhaustion</w:t>
      </w:r>
      <w:r w:rsidR="00F36CF8">
        <w:rPr>
          <w:rFonts w:eastAsia="Times New Roman" w:cstheme="minorHAnsi"/>
        </w:rPr>
        <w:t xml:space="preserve"> </w:t>
      </w:r>
      <w:r w:rsidR="00571A0C" w:rsidRPr="00573298">
        <w:rPr>
          <w:rFonts w:eastAsia="Times New Roman" w:cstheme="minorHAnsi"/>
        </w:rPr>
        <w:t xml:space="preserve">can </w:t>
      </w:r>
      <w:r w:rsidR="00467815">
        <w:rPr>
          <w:rFonts w:eastAsia="Times New Roman" w:cstheme="minorHAnsi"/>
        </w:rPr>
        <w:t xml:space="preserve">impact negatively on </w:t>
      </w:r>
      <w:r w:rsidR="003A539E">
        <w:rPr>
          <w:rFonts w:eastAsia="Times New Roman" w:cstheme="minorHAnsi"/>
        </w:rPr>
        <w:t>staff</w:t>
      </w:r>
      <w:r w:rsidR="00571A0C" w:rsidRPr="00573298">
        <w:rPr>
          <w:rFonts w:eastAsia="Times New Roman" w:cstheme="minorHAnsi"/>
        </w:rPr>
        <w:t xml:space="preserve"> psychological health</w:t>
      </w:r>
      <w:r w:rsidR="00F36CF8">
        <w:rPr>
          <w:rFonts w:eastAsia="Times New Roman" w:cstheme="minorHAnsi"/>
        </w:rPr>
        <w:t>, resulting in vicarious or secondary trauma</w:t>
      </w:r>
      <w:r w:rsidR="008C043D">
        <w:rPr>
          <w:rFonts w:eastAsia="Times New Roman" w:cstheme="minorHAnsi"/>
        </w:rPr>
        <w:fldChar w:fldCharType="begin">
          <w:fldData xml:space="preserve">PEVuZE5vdGU+PENpdGU+PEF1dGhvcj5TaGVlbjwvQXV0aG9yPjxZZWFyPjIwMTU8L1llYXI+PFJl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TaGVlbjwvQXV0aG9yPjxZZWFyPjIwMTU8L1llYXI+PFJl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8C043D">
        <w:rPr>
          <w:rFonts w:eastAsia="Times New Roman" w:cstheme="minorHAnsi"/>
        </w:rPr>
      </w:r>
      <w:r w:rsidR="008C043D">
        <w:rPr>
          <w:rFonts w:eastAsia="Times New Roman" w:cstheme="minorHAnsi"/>
        </w:rPr>
        <w:fldChar w:fldCharType="separate"/>
      </w:r>
      <w:r w:rsidR="00C6363E">
        <w:rPr>
          <w:rFonts w:eastAsia="Times New Roman" w:cstheme="minorHAnsi"/>
          <w:noProof/>
        </w:rPr>
        <w:t>[8, 85, 86]</w:t>
      </w:r>
      <w:r w:rsidR="008C043D">
        <w:rPr>
          <w:rFonts w:eastAsia="Times New Roman" w:cstheme="minorHAnsi"/>
        </w:rPr>
        <w:fldChar w:fldCharType="end"/>
      </w:r>
      <w:r w:rsidR="00065F5A">
        <w:rPr>
          <w:rFonts w:eastAsia="Times New Roman" w:cstheme="minorHAnsi"/>
        </w:rPr>
        <w:t>[CMO1</w:t>
      </w:r>
      <w:r w:rsidR="00FF776C">
        <w:rPr>
          <w:rFonts w:eastAsia="Times New Roman" w:cstheme="minorHAnsi"/>
        </w:rPr>
        <w:t>4</w:t>
      </w:r>
      <w:r w:rsidR="00065F5A">
        <w:rPr>
          <w:rFonts w:eastAsia="Times New Roman" w:cstheme="minorHAnsi"/>
        </w:rPr>
        <w:t>]</w:t>
      </w:r>
      <w:r w:rsidR="00932BA5">
        <w:rPr>
          <w:rFonts w:eastAsia="Times New Roman" w:cstheme="minorHAnsi"/>
        </w:rPr>
        <w:t>.</w:t>
      </w:r>
      <w:r w:rsidR="00116BC2">
        <w:rPr>
          <w:rFonts w:eastAsia="Times New Roman" w:cstheme="minorHAnsi"/>
        </w:rPr>
        <w:t xml:space="preserve"> </w:t>
      </w:r>
      <w:r w:rsidR="007319FC">
        <w:rPr>
          <w:rFonts w:eastAsia="Times New Roman" w:cstheme="minorHAnsi"/>
        </w:rPr>
        <w:t xml:space="preserve"> </w:t>
      </w:r>
      <w:r w:rsidR="008068FE">
        <w:rPr>
          <w:rFonts w:eastAsia="Times New Roman" w:cstheme="minorHAnsi"/>
        </w:rPr>
        <w:t>L</w:t>
      </w:r>
      <w:r w:rsidR="005D6CE1" w:rsidRPr="0033745B">
        <w:rPr>
          <w:rFonts w:eastAsia="Times New Roman" w:cstheme="minorHAnsi"/>
        </w:rPr>
        <w:t>iterature suggests that some of the traits that attract individuals to healthcare work (</w:t>
      </w:r>
      <w:r w:rsidR="00FA4616" w:rsidRPr="0033745B">
        <w:rPr>
          <w:rFonts w:eastAsia="Times New Roman" w:cstheme="minorHAnsi"/>
        </w:rPr>
        <w:t>e.g.,</w:t>
      </w:r>
      <w:r w:rsidR="005D6CE1" w:rsidRPr="0033745B">
        <w:rPr>
          <w:rFonts w:eastAsia="Times New Roman" w:cstheme="minorHAnsi"/>
        </w:rPr>
        <w:t xml:space="preserve"> the ‘desire to help’), may contribute to vicarious </w:t>
      </w:r>
      <w:r w:rsidR="005D6CE1" w:rsidRPr="00BC72CE">
        <w:rPr>
          <w:rFonts w:eastAsia="Times New Roman" w:cstheme="minorHAnsi"/>
        </w:rPr>
        <w:t>trauma</w:t>
      </w:r>
      <w:r w:rsidR="002741E6" w:rsidRPr="00BC72CE">
        <w:rPr>
          <w:rFonts w:eastAsia="Times New Roman" w:cstheme="minorHAnsi"/>
        </w:rPr>
        <w:fldChar w:fldCharType="begin"/>
      </w:r>
      <w:r w:rsidR="00C6363E">
        <w:rPr>
          <w:rFonts w:eastAsia="Times New Roman" w:cstheme="minorHAnsi"/>
        </w:rPr>
        <w:instrText xml:space="preserve"> ADDIN EN.CITE &lt;EndNote&gt;&lt;Cite&gt;&lt;Author&gt;Bosanquet&lt;/Author&gt;&lt;Year&gt;2021&lt;/Year&gt;&lt;RecNum&gt;43&lt;/RecNum&gt;&lt;DisplayText&gt;[87]&lt;/DisplayText&gt;&lt;record&gt;&lt;rec-number&gt;43&lt;/rec-number&gt;&lt;foreign-keys&gt;&lt;key app="EN" db-id="ddsrss5fwwt9s9efafpp952zrvzxad0zvxp0" timestamp="0"&gt;43&lt;/key&gt;&lt;/foreign-keys&gt;&lt;ref-type name="Journal Article"&gt;17&lt;/ref-type&gt;&lt;contributors&gt;&lt;authors&gt;&lt;author&gt;Bosanquet, J.&lt;/author&gt;&lt;/authors&gt;&lt;/contributors&gt;&lt;titles&gt;&lt;title&gt;Providing not prescribing: fostering a culture of wellbeing in nursing&lt;/title&gt;&lt;secondary-title&gt;Journal of Research in Nursing&lt;/secondary-title&gt;&lt;/titles&gt;&lt;periodical&gt;&lt;full-title&gt;Journal of Research in Nursing&lt;/full-title&gt;&lt;/periodical&gt;&lt;pages&gt;367-375&lt;/pages&gt;&lt;volume&gt;26&lt;/volume&gt;&lt;number&gt;5&lt;/number&gt;&lt;dates&gt;&lt;year&gt;2021&lt;/year&gt;&lt;/dates&gt;&lt;urls&gt;&lt;related-urls&gt;&lt;url&gt;https://journals.sagepub.com/doi/abs/10.1177/17449871211031708&lt;/url&gt;&lt;/related-urls&gt;&lt;/urls&gt;&lt;electronic-resource-num&gt;10.1177/17449871211031708&lt;/electronic-resource-num&gt;&lt;/record&gt;&lt;/Cite&gt;&lt;/EndNote&gt;</w:instrText>
      </w:r>
      <w:r w:rsidR="002741E6" w:rsidRPr="00BC72CE">
        <w:rPr>
          <w:rFonts w:eastAsia="Times New Roman" w:cstheme="minorHAnsi"/>
        </w:rPr>
        <w:fldChar w:fldCharType="separate"/>
      </w:r>
      <w:r w:rsidR="00C6363E">
        <w:rPr>
          <w:rFonts w:eastAsia="Times New Roman" w:cstheme="minorHAnsi"/>
          <w:noProof/>
        </w:rPr>
        <w:t>[87]</w:t>
      </w:r>
      <w:r w:rsidR="002741E6" w:rsidRPr="00BC72CE">
        <w:rPr>
          <w:rFonts w:eastAsia="Times New Roman" w:cstheme="minorHAnsi"/>
        </w:rPr>
        <w:fldChar w:fldCharType="end"/>
      </w:r>
      <w:r w:rsidR="005D6CE1" w:rsidRPr="00BC72CE">
        <w:rPr>
          <w:rFonts w:eastAsia="Times New Roman" w:cstheme="minorHAnsi"/>
        </w:rPr>
        <w:t>. Being</w:t>
      </w:r>
      <w:r w:rsidR="005D6CE1">
        <w:rPr>
          <w:rFonts w:eastAsia="Times New Roman" w:cstheme="minorHAnsi"/>
        </w:rPr>
        <w:t xml:space="preserve"> frequently exposed to traumatic events, lacking time to process experiences, and working in </w:t>
      </w:r>
      <w:r w:rsidR="003B4020">
        <w:rPr>
          <w:rFonts w:eastAsia="Times New Roman" w:cstheme="minorHAnsi"/>
        </w:rPr>
        <w:t xml:space="preserve">an </w:t>
      </w:r>
      <w:r w:rsidR="00AA6FEB">
        <w:rPr>
          <w:rFonts w:eastAsia="Times New Roman" w:cstheme="minorHAnsi"/>
        </w:rPr>
        <w:t xml:space="preserve">unsupportive workplace environment increase risk of harm from </w:t>
      </w:r>
      <w:r w:rsidR="007A4341">
        <w:rPr>
          <w:rFonts w:eastAsia="Times New Roman" w:cstheme="minorHAnsi"/>
        </w:rPr>
        <w:t>providing empathic compassionate care</w:t>
      </w:r>
      <w:r w:rsidR="009D1A5C">
        <w:rPr>
          <w:rFonts w:eastAsia="Times New Roman" w:cstheme="minorHAnsi"/>
        </w:rPr>
        <w:fldChar w:fldCharType="begin"/>
      </w:r>
      <w:r w:rsidR="00C6363E">
        <w:rPr>
          <w:rFonts w:eastAsia="Times New Roman" w:cstheme="minorHAnsi"/>
        </w:rPr>
        <w:instrText xml:space="preserve"> ADDIN EN.CITE &lt;EndNote&gt;&lt;Cite&gt;&lt;Author&gt;McDonald&lt;/Author&gt;&lt;Year&gt;2021&lt;/Year&gt;&lt;RecNum&gt;24&lt;/RecNum&gt;&lt;DisplayText&gt;[88]&lt;/DisplayText&gt;&lt;record&gt;&lt;rec-number&gt;24&lt;/rec-number&gt;&lt;foreign-keys&gt;&lt;key app="EN" db-id="ddsrss5fwwt9s9efafpp952zrvzxad0zvxp0" timestamp="0"&gt;24&lt;/key&gt;&lt;/foreign-keys&gt;&lt;ref-type name="Journal Article"&gt;17&lt;/ref-type&gt;&lt;contributors&gt;&lt;authors&gt;&lt;author&gt;McDonald, M. A.&lt;/author&gt;&lt;author&gt;Meckes, S. J.&lt;/author&gt;&lt;author&gt;Lancaster, C. L.&lt;/author&gt;&lt;/authors&gt;&lt;/contributors&gt;&lt;auth-address&gt;Department of Psychology, University of Nevada, Reno, (0296) 1664 N. Virginia Street, Reno, NV 89557 USA. GRID: grid.266818.3. ISNI: 0000 0004 1936 914X&lt;/auth-address&gt;&lt;titles&gt;&lt;title&gt;Compassion for Oneself and Others Protects the Mental Health of First Responders&lt;/title&gt;&lt;secondary-title&gt;Mindfulness (N Y)&lt;/secondary-title&gt;&lt;alt-title&gt;Mindfulness&lt;/alt-title&gt;&lt;/titles&gt;&lt;pages&gt;659-671&lt;/pages&gt;&lt;volume&gt;12&lt;/volume&gt;&lt;number&gt;3&lt;/number&gt;&lt;edition&gt;2020/11/19&lt;/edition&gt;&lt;keywords&gt;&lt;keyword&gt;Compassionate love&lt;/keyword&gt;&lt;keyword&gt;First responders&lt;/keyword&gt;&lt;keyword&gt;Mental health&lt;/keyword&gt;&lt;keyword&gt;Self-compassion&lt;/keyword&gt;&lt;/keywords&gt;&lt;dates&gt;&lt;year&gt;2021&lt;/year&gt;&lt;/dates&gt;&lt;isbn&gt;1868-8527 (Print)&amp;#xD;1868-8527&lt;/isbn&gt;&lt;accession-num&gt;33204359&lt;/accession-num&gt;&lt;urls&gt;&lt;/urls&gt;&lt;custom2&gt;PMC7662019&lt;/custom2&gt;&lt;electronic-resource-num&gt;10.1007/s12671-020-01527-y&lt;/electronic-resource-num&gt;&lt;remote-database-provider&gt;NLM&lt;/remote-database-provider&gt;&lt;language&gt;eng&lt;/language&gt;&lt;/record&gt;&lt;/Cite&gt;&lt;/EndNote&gt;</w:instrText>
      </w:r>
      <w:r w:rsidR="009D1A5C">
        <w:rPr>
          <w:rFonts w:eastAsia="Times New Roman" w:cstheme="minorHAnsi"/>
        </w:rPr>
        <w:fldChar w:fldCharType="separate"/>
      </w:r>
      <w:r w:rsidR="00C6363E">
        <w:rPr>
          <w:rFonts w:eastAsia="Times New Roman" w:cstheme="minorHAnsi"/>
          <w:noProof/>
        </w:rPr>
        <w:t>[88]</w:t>
      </w:r>
      <w:r w:rsidR="009D1A5C">
        <w:rPr>
          <w:rFonts w:eastAsia="Times New Roman" w:cstheme="minorHAnsi"/>
        </w:rPr>
        <w:fldChar w:fldCharType="end"/>
      </w:r>
      <w:r w:rsidR="007A4341">
        <w:rPr>
          <w:rFonts w:eastAsia="Times New Roman" w:cstheme="minorHAnsi"/>
        </w:rPr>
        <w:t>.</w:t>
      </w:r>
    </w:p>
    <w:p w14:paraId="3C6C9AC9" w14:textId="6035C2AB" w:rsidR="00467815" w:rsidRDefault="00026876" w:rsidP="00467815">
      <w:pPr>
        <w:spacing w:line="360" w:lineRule="auto"/>
        <w:rPr>
          <w:rFonts w:eastAsia="Times New Roman" w:cstheme="minorHAnsi"/>
        </w:rPr>
      </w:pPr>
      <w:r>
        <w:rPr>
          <w:rFonts w:eastAsia="Times New Roman" w:cstheme="minorHAnsi"/>
        </w:rPr>
        <w:t>Moreover, t</w:t>
      </w:r>
      <w:r w:rsidR="00116BC2">
        <w:rPr>
          <w:rFonts w:eastAsia="Times New Roman" w:cstheme="minorHAnsi"/>
        </w:rPr>
        <w:t xml:space="preserve">o deliver compassionate </w:t>
      </w:r>
      <w:r w:rsidR="00445D71">
        <w:rPr>
          <w:rFonts w:eastAsia="Times New Roman" w:cstheme="minorHAnsi"/>
        </w:rPr>
        <w:t>high-quality</w:t>
      </w:r>
      <w:r w:rsidR="00116BC2">
        <w:rPr>
          <w:rFonts w:eastAsia="Times New Roman" w:cstheme="minorHAnsi"/>
        </w:rPr>
        <w:t xml:space="preserve"> care, emotional labour is require</w:t>
      </w:r>
      <w:r w:rsidR="00DA3641">
        <w:rPr>
          <w:rFonts w:eastAsia="Times New Roman" w:cstheme="minorHAnsi"/>
        </w:rPr>
        <w:t>d</w:t>
      </w:r>
      <w:r w:rsidR="003F4684">
        <w:rPr>
          <w:rFonts w:eastAsia="Times New Roman" w:cstheme="minorHAnsi"/>
        </w:rPr>
        <w:t xml:space="preserve">; </w:t>
      </w:r>
      <w:r w:rsidR="00920D10">
        <w:rPr>
          <w:rFonts w:eastAsia="Times New Roman" w:cstheme="minorHAnsi"/>
        </w:rPr>
        <w:t xml:space="preserve">yet </w:t>
      </w:r>
      <w:r w:rsidR="003F4684">
        <w:rPr>
          <w:rFonts w:eastAsia="Times New Roman" w:cstheme="minorHAnsi"/>
        </w:rPr>
        <w:t xml:space="preserve">nurses, midwives and paramedics often have to suppress authentic feelings and regulate their emotions, </w:t>
      </w:r>
      <w:r w:rsidR="00EC6BA0">
        <w:rPr>
          <w:rFonts w:eastAsia="Times New Roman" w:cstheme="minorHAnsi"/>
        </w:rPr>
        <w:t xml:space="preserve">which may </w:t>
      </w:r>
      <w:r w:rsidR="00DE4BDC">
        <w:rPr>
          <w:rFonts w:eastAsia="Times New Roman" w:cstheme="minorHAnsi"/>
        </w:rPr>
        <w:t>include ‘turning down the volume’ on empathy (</w:t>
      </w:r>
      <w:r w:rsidR="00920D10">
        <w:rPr>
          <w:rFonts w:eastAsia="Times New Roman" w:cstheme="minorHAnsi"/>
        </w:rPr>
        <w:t xml:space="preserve">i.e. </w:t>
      </w:r>
      <w:r w:rsidR="00DE4BDC">
        <w:rPr>
          <w:rFonts w:eastAsia="Times New Roman" w:cstheme="minorHAnsi"/>
        </w:rPr>
        <w:t>keep</w:t>
      </w:r>
      <w:r w:rsidR="00920D10">
        <w:rPr>
          <w:rFonts w:eastAsia="Times New Roman" w:cstheme="minorHAnsi"/>
        </w:rPr>
        <w:t>ing</w:t>
      </w:r>
      <w:r w:rsidR="00DE4BDC">
        <w:rPr>
          <w:rFonts w:eastAsia="Times New Roman" w:cstheme="minorHAnsi"/>
        </w:rPr>
        <w:t xml:space="preserve"> an emotional distance from patients</w:t>
      </w:r>
      <w:r w:rsidR="001F4047">
        <w:rPr>
          <w:rFonts w:eastAsia="Times New Roman" w:cstheme="minorHAnsi"/>
        </w:rPr>
        <w:fldChar w:fldCharType="begin"/>
      </w:r>
      <w:r w:rsidR="00C6363E">
        <w:rPr>
          <w:rFonts w:eastAsia="Times New Roman" w:cstheme="minorHAnsi"/>
        </w:rPr>
        <w:instrText xml:space="preserve"> ADDIN EN.CITE &lt;EndNote&gt;&lt;Cite&gt;&lt;Author&gt;Maben&lt;/Author&gt;&lt;Year&gt;2008&lt;/Year&gt;&lt;RecNum&gt;248&lt;/RecNum&gt;&lt;DisplayText&gt;[89]&lt;/DisplayText&gt;&lt;record&gt;&lt;rec-number&gt;248&lt;/rec-number&gt;&lt;foreign-keys&gt;&lt;key app="EN" db-id="ddsrss5fwwt9s9efafpp952zrvzxad0zvxp0" timestamp="1663074181"&gt;248&lt;/key&gt;&lt;/foreign-keys&gt;&lt;ref-type name="Journal Article"&gt;17&lt;/ref-type&gt;&lt;contributors&gt;&lt;authors&gt;&lt;author&gt;Maben, J.&lt;/author&gt;&lt;/authors&gt;&lt;/contributors&gt;&lt;titles&gt;&lt;title&gt;The Art of Caring: Invisible and Subordinated? A response to Juliet Corbin: ‘Is caring a lost art in nursing?’ Invited Editorial&lt;/title&gt;&lt;secondary-title&gt;International Journal Nursing Studies&lt;/secondary-title&gt;&lt;/titles&gt;&lt;periodical&gt;&lt;full-title&gt;International Journal Nursing Studies&lt;/full-title&gt;&lt;/periodical&gt;&lt;pages&gt;335-338&lt;/pages&gt;&lt;volume&gt;45&lt;/volume&gt;&lt;number&gt;3&lt;/number&gt;&lt;dates&gt;&lt;year&gt;2008&lt;/year&gt;&lt;/dates&gt;&lt;urls&gt;&lt;/urls&gt;&lt;/record&gt;&lt;/Cite&gt;&lt;Cite&gt;&lt;Author&gt;Maben&lt;/Author&gt;&lt;Year&gt;2008&lt;/Year&gt;&lt;RecNum&gt;248&lt;/RecNum&gt;&lt;record&gt;&lt;rec-number&gt;248&lt;/rec-number&gt;&lt;foreign-keys&gt;&lt;key app="EN" db-id="ddsrss5fwwt9s9efafpp952zrvzxad0zvxp0" timestamp="1663074181"&gt;248&lt;/key&gt;&lt;/foreign-keys&gt;&lt;ref-type name="Journal Article"&gt;17&lt;/ref-type&gt;&lt;contributors&gt;&lt;authors&gt;&lt;author&gt;Maben, J.&lt;/author&gt;&lt;/authors&gt;&lt;/contributors&gt;&lt;titles&gt;&lt;title&gt;The Art of Caring: Invisible and Subordinated? A response to Juliet Corbin: ‘Is caring a lost art in nursing?’ Invited Editorial&lt;/title&gt;&lt;secondary-title&gt;International Journal Nursing Studies&lt;/secondary-title&gt;&lt;/titles&gt;&lt;periodical&gt;&lt;full-title&gt;International Journal Nursing Studies&lt;/full-title&gt;&lt;/periodical&gt;&lt;pages&gt;335-338&lt;/pages&gt;&lt;volume&gt;45&lt;/volume&gt;&lt;number&gt;3&lt;/number&gt;&lt;dates&gt;&lt;year&gt;2008&lt;/year&gt;&lt;/dates&gt;&lt;urls&gt;&lt;/urls&gt;&lt;/record&gt;&lt;/Cite&gt;&lt;/EndNote&gt;</w:instrText>
      </w:r>
      <w:r w:rsidR="001F4047">
        <w:rPr>
          <w:rFonts w:eastAsia="Times New Roman" w:cstheme="minorHAnsi"/>
        </w:rPr>
        <w:fldChar w:fldCharType="separate"/>
      </w:r>
      <w:r w:rsidR="00C6363E">
        <w:rPr>
          <w:rFonts w:eastAsia="Times New Roman" w:cstheme="minorHAnsi"/>
          <w:noProof/>
        </w:rPr>
        <w:t>[89]</w:t>
      </w:r>
      <w:r w:rsidR="001F4047">
        <w:rPr>
          <w:rFonts w:eastAsia="Times New Roman" w:cstheme="minorHAnsi"/>
        </w:rPr>
        <w:fldChar w:fldCharType="end"/>
      </w:r>
      <w:r w:rsidR="00DE4BDC">
        <w:rPr>
          <w:rFonts w:eastAsia="Times New Roman" w:cstheme="minorHAnsi"/>
        </w:rPr>
        <w:t>)</w:t>
      </w:r>
      <w:r w:rsidR="00913601">
        <w:rPr>
          <w:rFonts w:eastAsia="Times New Roman" w:cstheme="minorHAnsi"/>
        </w:rPr>
        <w:t xml:space="preserve">, or taking a problem-solving </w:t>
      </w:r>
      <w:r w:rsidR="00BF14FF">
        <w:rPr>
          <w:rFonts w:eastAsia="Times New Roman" w:cstheme="minorHAnsi"/>
        </w:rPr>
        <w:t xml:space="preserve">approach </w:t>
      </w:r>
      <w:r w:rsidR="001E1040">
        <w:rPr>
          <w:rFonts w:eastAsia="Times New Roman" w:cstheme="minorHAnsi"/>
        </w:rPr>
        <w:t>de</w:t>
      </w:r>
      <w:r w:rsidR="00BF14FF">
        <w:rPr>
          <w:rFonts w:eastAsia="Times New Roman" w:cstheme="minorHAnsi"/>
        </w:rPr>
        <w:t>void of empathy</w:t>
      </w:r>
      <w:r w:rsidR="001F4047">
        <w:rPr>
          <w:rFonts w:eastAsia="Times New Roman" w:cstheme="minorHAnsi"/>
        </w:rPr>
        <w:fldChar w:fldCharType="begin">
          <w:fldData xml:space="preserve">PEVuZE5vdGU+PENpdGU+PEF1dGhvcj5CYXJsZXljb3JuPC9BdXRob3I+PFllYXI+MjAxOTwvWWVh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CYXJsZXljb3JuPC9BdXRob3I+PFllYXI+MjAxOTwvWWVh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1F4047">
        <w:rPr>
          <w:rFonts w:eastAsia="Times New Roman" w:cstheme="minorHAnsi"/>
        </w:rPr>
      </w:r>
      <w:r w:rsidR="001F4047">
        <w:rPr>
          <w:rFonts w:eastAsia="Times New Roman" w:cstheme="minorHAnsi"/>
        </w:rPr>
        <w:fldChar w:fldCharType="separate"/>
      </w:r>
      <w:r w:rsidR="00C6363E">
        <w:rPr>
          <w:rFonts w:eastAsia="Times New Roman" w:cstheme="minorHAnsi"/>
          <w:noProof/>
        </w:rPr>
        <w:t>[90]</w:t>
      </w:r>
      <w:r w:rsidR="001F4047">
        <w:rPr>
          <w:rFonts w:eastAsia="Times New Roman" w:cstheme="minorHAnsi"/>
        </w:rPr>
        <w:fldChar w:fldCharType="end"/>
      </w:r>
      <w:r w:rsidR="00DE4BDC">
        <w:rPr>
          <w:rFonts w:eastAsia="Times New Roman" w:cstheme="minorHAnsi"/>
        </w:rPr>
        <w:t xml:space="preserve">  to cope</w:t>
      </w:r>
      <w:r w:rsidR="00346AD4">
        <w:rPr>
          <w:rFonts w:eastAsia="Times New Roman" w:cstheme="minorHAnsi"/>
        </w:rPr>
        <w:t xml:space="preserve">.  This may result in the rewards of providing care being missed, leading to decreased </w:t>
      </w:r>
      <w:r w:rsidR="00B2385C">
        <w:rPr>
          <w:rFonts w:eastAsia="Times New Roman" w:cstheme="minorHAnsi"/>
        </w:rPr>
        <w:t xml:space="preserve">work </w:t>
      </w:r>
      <w:proofErr w:type="gramStart"/>
      <w:r w:rsidR="00346AD4">
        <w:rPr>
          <w:rFonts w:eastAsia="Times New Roman" w:cstheme="minorHAnsi"/>
        </w:rPr>
        <w:t>satisfaction</w:t>
      </w:r>
      <w:proofErr w:type="gramEnd"/>
      <w:r w:rsidR="00346AD4">
        <w:rPr>
          <w:rFonts w:eastAsia="Times New Roman" w:cstheme="minorHAnsi"/>
        </w:rPr>
        <w:t xml:space="preserve"> and reduced personal accomplishment (an element of burnout)</w:t>
      </w:r>
      <w:r w:rsidR="001F4047">
        <w:rPr>
          <w:rFonts w:eastAsia="Times New Roman" w:cstheme="minorHAnsi"/>
        </w:rPr>
        <w:fldChar w:fldCharType="begin">
          <w:fldData xml:space="preserve">PEVuZE5vdGU+PENpdGU+PEF1dGhvcj5Db3BwPC9BdXRob3I+PFllYXI+MjAxMTwvWWVhcj48UmVj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Db3BwPC9BdXRob3I+PFllYXI+MjAxMTwvWWVhcj48UmVj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1F4047">
        <w:rPr>
          <w:rFonts w:eastAsia="Times New Roman" w:cstheme="minorHAnsi"/>
        </w:rPr>
      </w:r>
      <w:r w:rsidR="001F4047">
        <w:rPr>
          <w:rFonts w:eastAsia="Times New Roman" w:cstheme="minorHAnsi"/>
        </w:rPr>
        <w:fldChar w:fldCharType="separate"/>
      </w:r>
      <w:r w:rsidR="00C6363E">
        <w:rPr>
          <w:rFonts w:eastAsia="Times New Roman" w:cstheme="minorHAnsi"/>
          <w:noProof/>
        </w:rPr>
        <w:t>[90-92]</w:t>
      </w:r>
      <w:r w:rsidR="001F4047">
        <w:rPr>
          <w:rFonts w:eastAsia="Times New Roman" w:cstheme="minorHAnsi"/>
        </w:rPr>
        <w:fldChar w:fldCharType="end"/>
      </w:r>
      <w:r w:rsidR="003F4684">
        <w:rPr>
          <w:rFonts w:eastAsia="Times New Roman" w:cstheme="minorHAnsi"/>
        </w:rPr>
        <w:t>.</w:t>
      </w:r>
      <w:r w:rsidR="00932BA5">
        <w:rPr>
          <w:rFonts w:eastAsia="Times New Roman" w:cstheme="minorHAnsi"/>
        </w:rPr>
        <w:t xml:space="preserve"> </w:t>
      </w:r>
      <w:r w:rsidR="00920D10">
        <w:rPr>
          <w:rFonts w:eastAsia="Times New Roman" w:cstheme="minorHAnsi"/>
        </w:rPr>
        <w:t>P</w:t>
      </w:r>
      <w:r w:rsidR="001D4376">
        <w:rPr>
          <w:rFonts w:eastAsia="Times New Roman" w:cstheme="minorHAnsi"/>
        </w:rPr>
        <w:t xml:space="preserve">revious </w:t>
      </w:r>
      <w:r w:rsidR="00920D10">
        <w:rPr>
          <w:rFonts w:eastAsia="Times New Roman" w:cstheme="minorHAnsi"/>
        </w:rPr>
        <w:t>literature</w:t>
      </w:r>
      <w:r w:rsidR="003A5A2E">
        <w:rPr>
          <w:rFonts w:eastAsia="Times New Roman" w:cstheme="minorHAnsi"/>
        </w:rPr>
        <w:t xml:space="preserve"> suggest</w:t>
      </w:r>
      <w:r w:rsidR="00920D10">
        <w:rPr>
          <w:rFonts w:eastAsia="Times New Roman" w:cstheme="minorHAnsi"/>
        </w:rPr>
        <w:t>s</w:t>
      </w:r>
      <w:r w:rsidR="003A5A2E">
        <w:rPr>
          <w:rFonts w:eastAsia="Times New Roman" w:cstheme="minorHAnsi"/>
        </w:rPr>
        <w:t xml:space="preserve"> such strategies are defences against anxieties cause</w:t>
      </w:r>
      <w:r w:rsidR="00B2385C">
        <w:rPr>
          <w:rFonts w:eastAsia="Times New Roman" w:cstheme="minorHAnsi"/>
        </w:rPr>
        <w:t>d</w:t>
      </w:r>
      <w:r w:rsidR="003A5A2E">
        <w:rPr>
          <w:rFonts w:eastAsia="Times New Roman" w:cstheme="minorHAnsi"/>
        </w:rPr>
        <w:t xml:space="preserve"> by work </w:t>
      </w:r>
      <w:r w:rsidR="00815EC6">
        <w:rPr>
          <w:rFonts w:eastAsia="Times New Roman" w:cstheme="minorHAnsi"/>
        </w:rPr>
        <w:fldChar w:fldCharType="begin"/>
      </w:r>
      <w:r w:rsidR="00C6363E">
        <w:rPr>
          <w:rFonts w:eastAsia="Times New Roman" w:cstheme="minorHAnsi"/>
        </w:rPr>
        <w:instrText xml:space="preserve"> ADDIN EN.CITE &lt;EndNote&gt;&lt;Cite&gt;&lt;Author&gt;Menzies&lt;/Author&gt;&lt;Year&gt;1960&lt;/Year&gt;&lt;RecNum&gt;249&lt;/RecNum&gt;&lt;DisplayText&gt;[93]&lt;/DisplayText&gt;&lt;record&gt;&lt;rec-number&gt;249&lt;/rec-number&gt;&lt;foreign-keys&gt;&lt;key app="EN" db-id="ddsrss5fwwt9s9efafpp952zrvzxad0zvxp0" timestamp="1663074573"&gt;249&lt;/key&gt;&lt;/foreign-keys&gt;&lt;ref-type name="Journal Article"&gt;17&lt;/ref-type&gt;&lt;contributors&gt;&lt;authors&gt;&lt;author&gt;Menzies, I.E.P. &lt;/author&gt;&lt;/authors&gt;&lt;/contributors&gt;&lt;titles&gt;&lt;title&gt; A case‐study in the functioning of social systems as a defence against anxiety: a report on a study of the nursing service of a general hospital&lt;/title&gt;&lt;secondary-title&gt;Human Relations&lt;/secondary-title&gt;&lt;/titles&gt;&lt;periodical&gt;&lt;full-title&gt;Human Relations&lt;/full-title&gt;&lt;/periodical&gt;&lt;pages&gt;95‐121&lt;/pages&gt;&lt;volume&gt;13&lt;/volume&gt;&lt;number&gt;2&lt;/number&gt;&lt;dates&gt;&lt;year&gt;1960&lt;/year&gt;&lt;/dates&gt;&lt;urls&gt;&lt;/urls&gt;&lt;/record&gt;&lt;/Cite&gt;&lt;/EndNote&gt;</w:instrText>
      </w:r>
      <w:r w:rsidR="00815EC6">
        <w:rPr>
          <w:rFonts w:eastAsia="Times New Roman" w:cstheme="minorHAnsi"/>
        </w:rPr>
        <w:fldChar w:fldCharType="separate"/>
      </w:r>
      <w:r w:rsidR="00C6363E">
        <w:rPr>
          <w:rFonts w:eastAsia="Times New Roman" w:cstheme="minorHAnsi"/>
          <w:noProof/>
        </w:rPr>
        <w:t>[93]</w:t>
      </w:r>
      <w:r w:rsidR="00815EC6">
        <w:rPr>
          <w:rFonts w:eastAsia="Times New Roman" w:cstheme="minorHAnsi"/>
        </w:rPr>
        <w:fldChar w:fldCharType="end"/>
      </w:r>
      <w:r w:rsidR="003A5A2E">
        <w:rPr>
          <w:rFonts w:eastAsia="Times New Roman" w:cstheme="minorHAnsi"/>
        </w:rPr>
        <w:t>.</w:t>
      </w:r>
      <w:r w:rsidR="00CC1295">
        <w:rPr>
          <w:rFonts w:eastAsia="Times New Roman" w:cstheme="minorHAnsi"/>
        </w:rPr>
        <w:t xml:space="preserve">  </w:t>
      </w:r>
      <w:r w:rsidR="005305E7">
        <w:rPr>
          <w:rFonts w:eastAsia="Times New Roman" w:cstheme="minorHAnsi"/>
        </w:rPr>
        <w:t>Healthcare staff may also have to regulate em</w:t>
      </w:r>
      <w:r w:rsidR="00F70D22">
        <w:rPr>
          <w:rFonts w:eastAsia="Times New Roman" w:cstheme="minorHAnsi"/>
        </w:rPr>
        <w:t>o</w:t>
      </w:r>
      <w:r w:rsidR="005305E7">
        <w:rPr>
          <w:rFonts w:eastAsia="Times New Roman" w:cstheme="minorHAnsi"/>
        </w:rPr>
        <w:t xml:space="preserve">tions to provide hope and positivity to patients and family, and temporarily hide emotions such as revulsion, </w:t>
      </w:r>
      <w:proofErr w:type="gramStart"/>
      <w:r w:rsidR="005305E7">
        <w:rPr>
          <w:rFonts w:eastAsia="Times New Roman" w:cstheme="minorHAnsi"/>
        </w:rPr>
        <w:t>fear</w:t>
      </w:r>
      <w:proofErr w:type="gramEnd"/>
      <w:r w:rsidR="005305E7">
        <w:rPr>
          <w:rFonts w:eastAsia="Times New Roman" w:cstheme="minorHAnsi"/>
        </w:rPr>
        <w:t xml:space="preserve"> or distress</w:t>
      </w:r>
      <w:r w:rsidR="009D1A5C">
        <w:rPr>
          <w:rFonts w:eastAsia="Times New Roman" w:cstheme="minorHAnsi"/>
        </w:rPr>
        <w:fldChar w:fldCharType="begin">
          <w:fldData xml:space="preserve">PEVuZE5vdGU+PENpdGU+PEF1dGhvcj5Eb3dyaWNrPC9BdXRob3I+PFllYXI+MjAyMTwvWWVhcj48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Eb3dyaWNrPC9BdXRob3I+PFllYXI+MjAyMTwvWWVhcj48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9D1A5C">
        <w:rPr>
          <w:rFonts w:eastAsia="Times New Roman" w:cstheme="minorHAnsi"/>
        </w:rPr>
      </w:r>
      <w:r w:rsidR="009D1A5C">
        <w:rPr>
          <w:rFonts w:eastAsia="Times New Roman" w:cstheme="minorHAnsi"/>
        </w:rPr>
        <w:fldChar w:fldCharType="separate"/>
      </w:r>
      <w:r w:rsidR="00C6363E">
        <w:rPr>
          <w:rFonts w:eastAsia="Times New Roman" w:cstheme="minorHAnsi"/>
          <w:noProof/>
        </w:rPr>
        <w:t>[94]</w:t>
      </w:r>
      <w:r w:rsidR="009D1A5C">
        <w:rPr>
          <w:rFonts w:eastAsia="Times New Roman" w:cstheme="minorHAnsi"/>
        </w:rPr>
        <w:fldChar w:fldCharType="end"/>
      </w:r>
      <w:r w:rsidR="00D67A60">
        <w:rPr>
          <w:rFonts w:eastAsia="Times New Roman" w:cstheme="minorHAnsi"/>
        </w:rPr>
        <w:t xml:space="preserve">.  </w:t>
      </w:r>
      <w:r w:rsidR="005A1FFF">
        <w:rPr>
          <w:rFonts w:eastAsia="Times New Roman" w:cstheme="minorHAnsi"/>
        </w:rPr>
        <w:t>This</w:t>
      </w:r>
      <w:r w:rsidR="00D67A60">
        <w:rPr>
          <w:rFonts w:eastAsia="Times New Roman" w:cstheme="minorHAnsi"/>
        </w:rPr>
        <w:t xml:space="preserve"> may evoke feelings of trust, reassurance and hope in patients, </w:t>
      </w:r>
      <w:r w:rsidR="005A1FFF">
        <w:rPr>
          <w:rFonts w:eastAsia="Times New Roman" w:cstheme="minorHAnsi"/>
        </w:rPr>
        <w:t xml:space="preserve">but </w:t>
      </w:r>
      <w:r w:rsidR="00D67A60">
        <w:rPr>
          <w:rFonts w:eastAsia="Times New Roman" w:cstheme="minorHAnsi"/>
        </w:rPr>
        <w:t xml:space="preserve">may lead to </w:t>
      </w:r>
      <w:r w:rsidR="004874A7">
        <w:rPr>
          <w:rFonts w:eastAsia="Times New Roman" w:cstheme="minorHAnsi"/>
        </w:rPr>
        <w:t>maladaptive</w:t>
      </w:r>
      <w:r w:rsidR="00D67A60">
        <w:rPr>
          <w:rFonts w:eastAsia="Times New Roman" w:cstheme="minorHAnsi"/>
        </w:rPr>
        <w:t xml:space="preserve"> outlets for </w:t>
      </w:r>
      <w:r w:rsidR="00920D10">
        <w:rPr>
          <w:rFonts w:eastAsia="Times New Roman" w:cstheme="minorHAnsi"/>
        </w:rPr>
        <w:t>staff</w:t>
      </w:r>
      <w:r w:rsidR="00307430">
        <w:rPr>
          <w:rFonts w:eastAsia="Times New Roman" w:cstheme="minorHAnsi"/>
        </w:rPr>
        <w:t>, includ</w:t>
      </w:r>
      <w:r w:rsidR="00920D10">
        <w:rPr>
          <w:rFonts w:eastAsia="Times New Roman" w:cstheme="minorHAnsi"/>
        </w:rPr>
        <w:t>ing</w:t>
      </w:r>
      <w:r w:rsidR="00307430">
        <w:rPr>
          <w:rFonts w:eastAsia="Times New Roman" w:cstheme="minorHAnsi"/>
        </w:rPr>
        <w:t xml:space="preserve"> use of dark humour</w:t>
      </w:r>
      <w:r w:rsidR="00307430">
        <w:rPr>
          <w:rFonts w:eastAsia="Times New Roman" w:cstheme="minorHAnsi"/>
        </w:rPr>
        <w:fldChar w:fldCharType="begin">
          <w:fldData xml:space="preserve">PEVuZE5vdGU+PENpdGU+PEF1dGhvcj5UcmVnbG93bjwvQXV0aG9yPjxZZWFyPjIwMTY8L1llYXI+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UcmVnbG93bjwvQXV0aG9yPjxZZWFyPjIwMTY8L1llYXI+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307430">
        <w:rPr>
          <w:rFonts w:eastAsia="Times New Roman" w:cstheme="minorHAnsi"/>
        </w:rPr>
      </w:r>
      <w:r w:rsidR="00307430">
        <w:rPr>
          <w:rFonts w:eastAsia="Times New Roman" w:cstheme="minorHAnsi"/>
        </w:rPr>
        <w:fldChar w:fldCharType="separate"/>
      </w:r>
      <w:r w:rsidR="00C6363E">
        <w:rPr>
          <w:rFonts w:eastAsia="Times New Roman" w:cstheme="minorHAnsi"/>
          <w:noProof/>
        </w:rPr>
        <w:t>[95-98]</w:t>
      </w:r>
      <w:r w:rsidR="00307430">
        <w:rPr>
          <w:rFonts w:eastAsia="Times New Roman" w:cstheme="minorHAnsi"/>
        </w:rPr>
        <w:fldChar w:fldCharType="end"/>
      </w:r>
      <w:r w:rsidR="00307430">
        <w:rPr>
          <w:rFonts w:eastAsia="Times New Roman" w:cstheme="minorHAnsi"/>
        </w:rPr>
        <w:t>, but also</w:t>
      </w:r>
      <w:r w:rsidR="00AE08A9">
        <w:rPr>
          <w:rFonts w:eastAsia="Times New Roman" w:cstheme="minorHAnsi"/>
        </w:rPr>
        <w:t xml:space="preserve"> alcohol, drugs</w:t>
      </w:r>
      <w:r w:rsidR="00307430">
        <w:rPr>
          <w:rFonts w:eastAsia="Times New Roman" w:cstheme="minorHAnsi"/>
        </w:rPr>
        <w:t xml:space="preserve"> etc</w:t>
      </w:r>
      <w:r w:rsidR="002A2DBD">
        <w:rPr>
          <w:rFonts w:eastAsia="Times New Roman" w:cstheme="minorHAnsi"/>
        </w:rPr>
        <w:t xml:space="preserve"> </w:t>
      </w:r>
      <w:r w:rsidR="00D67A60">
        <w:rPr>
          <w:rFonts w:eastAsia="Times New Roman" w:cstheme="minorHAnsi"/>
        </w:rPr>
        <w:t>if there are no formal or informal outlets</w:t>
      </w:r>
      <w:r w:rsidR="00AE08A9">
        <w:rPr>
          <w:rFonts w:eastAsia="Times New Roman" w:cstheme="minorHAnsi"/>
        </w:rPr>
        <w:t xml:space="preserve"> at work</w:t>
      </w:r>
      <w:r w:rsidR="00815EC6">
        <w:rPr>
          <w:rFonts w:eastAsia="Times New Roman" w:cstheme="minorHAnsi"/>
        </w:rPr>
        <w:fldChar w:fldCharType="begin">
          <w:fldData xml:space="preserve">PEVuZE5vdGU+PENpdGU+PEF1dGhvcj5IYXllczwvQXV0aG9yPjxZZWFyPjIwMjA8L1llYXI+PFJl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IYXllczwvQXV0aG9yPjxZZWFyPjIwMjA8L1llYXI+PFJl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815EC6">
        <w:rPr>
          <w:rFonts w:eastAsia="Times New Roman" w:cstheme="minorHAnsi"/>
        </w:rPr>
      </w:r>
      <w:r w:rsidR="00815EC6">
        <w:rPr>
          <w:rFonts w:eastAsia="Times New Roman" w:cstheme="minorHAnsi"/>
        </w:rPr>
        <w:fldChar w:fldCharType="separate"/>
      </w:r>
      <w:r w:rsidR="00C6363E">
        <w:rPr>
          <w:rFonts w:eastAsia="Times New Roman" w:cstheme="minorHAnsi"/>
          <w:noProof/>
        </w:rPr>
        <w:t>[41, 99-102]</w:t>
      </w:r>
      <w:r w:rsidR="00815EC6">
        <w:rPr>
          <w:rFonts w:eastAsia="Times New Roman" w:cstheme="minorHAnsi"/>
        </w:rPr>
        <w:fldChar w:fldCharType="end"/>
      </w:r>
      <w:r w:rsidR="00CF1FEB">
        <w:rPr>
          <w:rFonts w:eastAsia="Times New Roman" w:cstheme="minorHAnsi"/>
        </w:rPr>
        <w:t xml:space="preserve"> (CMO</w:t>
      </w:r>
      <w:r w:rsidR="00507D31">
        <w:rPr>
          <w:rFonts w:eastAsia="Times New Roman" w:cstheme="minorHAnsi"/>
        </w:rPr>
        <w:t>1</w:t>
      </w:r>
      <w:r w:rsidR="00FF776C">
        <w:rPr>
          <w:rFonts w:eastAsia="Times New Roman" w:cstheme="minorHAnsi"/>
        </w:rPr>
        <w:t>5</w:t>
      </w:r>
      <w:r w:rsidR="00CF1FEB">
        <w:rPr>
          <w:rFonts w:eastAsia="Times New Roman" w:cstheme="minorHAnsi"/>
        </w:rPr>
        <w:t xml:space="preserve"> and CMO</w:t>
      </w:r>
      <w:r w:rsidR="00507D31">
        <w:rPr>
          <w:rFonts w:eastAsia="Times New Roman" w:cstheme="minorHAnsi"/>
        </w:rPr>
        <w:t>1</w:t>
      </w:r>
      <w:r w:rsidR="00FF776C">
        <w:rPr>
          <w:rFonts w:eastAsia="Times New Roman" w:cstheme="minorHAnsi"/>
        </w:rPr>
        <w:t>6</w:t>
      </w:r>
      <w:r w:rsidR="00CF1FEB">
        <w:rPr>
          <w:rFonts w:eastAsia="Times New Roman" w:cstheme="minorHAnsi"/>
        </w:rPr>
        <w:t>)</w:t>
      </w:r>
      <w:r w:rsidR="00AE08A9">
        <w:rPr>
          <w:rFonts w:eastAsia="Times New Roman" w:cstheme="minorHAnsi"/>
        </w:rPr>
        <w:t>.</w:t>
      </w:r>
      <w:r w:rsidR="009D1A5C">
        <w:rPr>
          <w:rFonts w:eastAsia="Times New Roman" w:cstheme="minorHAnsi"/>
        </w:rPr>
        <w:t xml:space="preserve"> </w:t>
      </w:r>
    </w:p>
    <w:p w14:paraId="669D5CC5" w14:textId="46104C0F" w:rsidR="00E30EA6" w:rsidRDefault="004E1743" w:rsidP="00467815">
      <w:pPr>
        <w:spacing w:line="360" w:lineRule="auto"/>
        <w:rPr>
          <w:rFonts w:eastAsia="Times New Roman" w:cstheme="minorHAnsi"/>
        </w:rPr>
      </w:pPr>
      <w:r>
        <w:rPr>
          <w:rFonts w:eastAsia="Times New Roman" w:cstheme="minorHAnsi"/>
        </w:rPr>
        <w:t xml:space="preserve">A further tension </w:t>
      </w:r>
      <w:r w:rsidR="002A2DBD">
        <w:rPr>
          <w:rFonts w:eastAsia="Times New Roman" w:cstheme="minorHAnsi"/>
        </w:rPr>
        <w:t>identified</w:t>
      </w:r>
      <w:r>
        <w:rPr>
          <w:rFonts w:eastAsia="Times New Roman" w:cstheme="minorHAnsi"/>
        </w:rPr>
        <w:t xml:space="preserve"> </w:t>
      </w:r>
      <w:r w:rsidR="00920D10">
        <w:rPr>
          <w:rFonts w:eastAsia="Times New Roman" w:cstheme="minorHAnsi"/>
        </w:rPr>
        <w:t>wa</w:t>
      </w:r>
      <w:r w:rsidR="0093034F">
        <w:rPr>
          <w:rFonts w:eastAsia="Times New Roman" w:cstheme="minorHAnsi"/>
        </w:rPr>
        <w:t xml:space="preserve">s the </w:t>
      </w:r>
      <w:r w:rsidR="00713563">
        <w:rPr>
          <w:rFonts w:eastAsia="Times New Roman" w:cstheme="minorHAnsi"/>
        </w:rPr>
        <w:t>theory-practice gap between theory taught in healthcare education and the reality of healthcare delivery</w:t>
      </w:r>
      <w:r w:rsidR="00E55881">
        <w:rPr>
          <w:rFonts w:eastAsia="Times New Roman" w:cstheme="minorHAnsi"/>
        </w:rPr>
        <w:fldChar w:fldCharType="begin">
          <w:fldData xml:space="preserve">PEVuZE5vdGU+PENpdGU+PEF1dGhvcj5NYWJlbjwvQXV0aG9yPjxZZWFyPjIwMDY8L1llYXI+PFJl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NYWJlbjwvQXV0aG9yPjxZZWFyPjIwMDY8L1llYXI+PFJl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E55881">
        <w:rPr>
          <w:rFonts w:eastAsia="Times New Roman" w:cstheme="minorHAnsi"/>
        </w:rPr>
      </w:r>
      <w:r w:rsidR="00E55881">
        <w:rPr>
          <w:rFonts w:eastAsia="Times New Roman" w:cstheme="minorHAnsi"/>
        </w:rPr>
        <w:fldChar w:fldCharType="separate"/>
      </w:r>
      <w:r w:rsidR="00C6363E">
        <w:rPr>
          <w:rFonts w:eastAsia="Times New Roman" w:cstheme="minorHAnsi"/>
          <w:noProof/>
        </w:rPr>
        <w:t>[74, 103, 104]</w:t>
      </w:r>
      <w:r w:rsidR="00E55881">
        <w:rPr>
          <w:rFonts w:eastAsia="Times New Roman" w:cstheme="minorHAnsi"/>
        </w:rPr>
        <w:fldChar w:fldCharType="end"/>
      </w:r>
      <w:r w:rsidR="00FE6A0C">
        <w:rPr>
          <w:rFonts w:eastAsia="Times New Roman" w:cstheme="minorHAnsi"/>
        </w:rPr>
        <w:t>. I</w:t>
      </w:r>
      <w:r w:rsidR="0048552F">
        <w:rPr>
          <w:rFonts w:eastAsia="Times New Roman" w:cstheme="minorHAnsi"/>
        </w:rPr>
        <w:t xml:space="preserve">f </w:t>
      </w:r>
      <w:r w:rsidR="00634A15">
        <w:rPr>
          <w:rFonts w:eastAsia="Times New Roman" w:cstheme="minorHAnsi"/>
        </w:rPr>
        <w:t xml:space="preserve">newly qualified </w:t>
      </w:r>
      <w:r w:rsidR="0048552F">
        <w:rPr>
          <w:rFonts w:eastAsia="Times New Roman" w:cstheme="minorHAnsi"/>
        </w:rPr>
        <w:t xml:space="preserve">staff cannot deliver care in line with </w:t>
      </w:r>
      <w:r w:rsidR="00956E37">
        <w:rPr>
          <w:rFonts w:eastAsia="Times New Roman" w:cstheme="minorHAnsi"/>
        </w:rPr>
        <w:t>the</w:t>
      </w:r>
      <w:r w:rsidR="00920D10">
        <w:rPr>
          <w:rFonts w:eastAsia="Times New Roman" w:cstheme="minorHAnsi"/>
        </w:rPr>
        <w:t>ir</w:t>
      </w:r>
      <w:r w:rsidR="00956E37">
        <w:rPr>
          <w:rFonts w:eastAsia="Times New Roman" w:cstheme="minorHAnsi"/>
        </w:rPr>
        <w:t xml:space="preserve"> idealised vision of </w:t>
      </w:r>
      <w:r w:rsidR="0048552F">
        <w:rPr>
          <w:rFonts w:eastAsia="Times New Roman" w:cstheme="minorHAnsi"/>
        </w:rPr>
        <w:t xml:space="preserve">a ‘good’ healthcare practitioner, this can cause guilt and moral distress or </w:t>
      </w:r>
      <w:r w:rsidR="00DF6BDB">
        <w:rPr>
          <w:rFonts w:eastAsia="Times New Roman" w:cstheme="minorHAnsi"/>
        </w:rPr>
        <w:t xml:space="preserve">injury, </w:t>
      </w:r>
      <w:r w:rsidR="00810310">
        <w:rPr>
          <w:rFonts w:eastAsia="Times New Roman" w:cstheme="minorHAnsi"/>
        </w:rPr>
        <w:t>causing</w:t>
      </w:r>
      <w:r w:rsidR="00DF6BDB">
        <w:rPr>
          <w:rFonts w:eastAsia="Times New Roman" w:cstheme="minorHAnsi"/>
        </w:rPr>
        <w:t xml:space="preserve"> </w:t>
      </w:r>
      <w:r w:rsidR="00504844">
        <w:rPr>
          <w:rFonts w:eastAsia="Times New Roman" w:cstheme="minorHAnsi"/>
        </w:rPr>
        <w:t xml:space="preserve">them </w:t>
      </w:r>
      <w:r w:rsidR="00810310">
        <w:rPr>
          <w:rFonts w:eastAsia="Times New Roman" w:cstheme="minorHAnsi"/>
        </w:rPr>
        <w:t>to leave</w:t>
      </w:r>
      <w:r w:rsidR="00504844">
        <w:rPr>
          <w:rFonts w:eastAsia="Times New Roman" w:cstheme="minorHAnsi"/>
        </w:rPr>
        <w:t xml:space="preserve"> </w:t>
      </w:r>
      <w:r w:rsidR="007B7BD5">
        <w:rPr>
          <w:rFonts w:eastAsia="Times New Roman" w:cstheme="minorHAnsi"/>
        </w:rPr>
        <w:fldChar w:fldCharType="begin">
          <w:fldData xml:space="preserve">PEVuZE5vdGU+PENpdGU+PEF1dGhvcj5DYXJyaWVyaTwvQXV0aG9yPjxZZWFyPjIwMjA8L1llYXI+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DYXJyaWVyaTwvQXV0aG9yPjxZZWFyPjIwMjA8L1llYXI+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7B7BD5">
        <w:rPr>
          <w:rFonts w:eastAsia="Times New Roman" w:cstheme="minorHAnsi"/>
        </w:rPr>
      </w:r>
      <w:r w:rsidR="007B7BD5">
        <w:rPr>
          <w:rFonts w:eastAsia="Times New Roman" w:cstheme="minorHAnsi"/>
        </w:rPr>
        <w:fldChar w:fldCharType="separate"/>
      </w:r>
      <w:r w:rsidR="00C6363E">
        <w:rPr>
          <w:rFonts w:eastAsia="Times New Roman" w:cstheme="minorHAnsi"/>
          <w:noProof/>
        </w:rPr>
        <w:t>[105-107]</w:t>
      </w:r>
      <w:r w:rsidR="007B7BD5">
        <w:rPr>
          <w:rFonts w:eastAsia="Times New Roman" w:cstheme="minorHAnsi"/>
        </w:rPr>
        <w:fldChar w:fldCharType="end"/>
      </w:r>
      <w:r w:rsidR="00214C2B">
        <w:rPr>
          <w:rFonts w:eastAsia="Times New Roman" w:cstheme="minorHAnsi"/>
        </w:rPr>
        <w:t>[CMO1</w:t>
      </w:r>
      <w:r w:rsidR="00FF776C">
        <w:rPr>
          <w:rFonts w:eastAsia="Times New Roman" w:cstheme="minorHAnsi"/>
        </w:rPr>
        <w:t>3</w:t>
      </w:r>
      <w:r w:rsidR="00214C2B">
        <w:rPr>
          <w:rFonts w:eastAsia="Times New Roman" w:cstheme="minorHAnsi"/>
        </w:rPr>
        <w:t>]</w:t>
      </w:r>
      <w:r w:rsidR="0048552F">
        <w:rPr>
          <w:rFonts w:eastAsia="Times New Roman" w:cstheme="minorHAnsi"/>
        </w:rPr>
        <w:t>.</w:t>
      </w:r>
      <w:r w:rsidR="00713563">
        <w:rPr>
          <w:rFonts w:eastAsia="Times New Roman" w:cstheme="minorHAnsi"/>
        </w:rPr>
        <w:t xml:space="preserve">  </w:t>
      </w:r>
      <w:r w:rsidR="003F5A4F">
        <w:rPr>
          <w:rFonts w:eastAsia="Times New Roman" w:cstheme="minorHAnsi"/>
        </w:rPr>
        <w:t>More experienced staff may have had to either compromise their ideals of care</w:t>
      </w:r>
      <w:r w:rsidR="00CC6C1C">
        <w:rPr>
          <w:rFonts w:eastAsia="Times New Roman" w:cstheme="minorHAnsi"/>
        </w:rPr>
        <w:t>, job hop,</w:t>
      </w:r>
      <w:r w:rsidR="003F5A4F">
        <w:rPr>
          <w:rFonts w:eastAsia="Times New Roman" w:cstheme="minorHAnsi"/>
        </w:rPr>
        <w:t xml:space="preserve"> or leave the profession due to their ideals being </w:t>
      </w:r>
      <w:r w:rsidR="00805CA6">
        <w:rPr>
          <w:rFonts w:eastAsia="Times New Roman" w:cstheme="minorHAnsi"/>
        </w:rPr>
        <w:t xml:space="preserve">compromised or </w:t>
      </w:r>
      <w:r w:rsidR="003F5A4F">
        <w:rPr>
          <w:rFonts w:eastAsia="Times New Roman" w:cstheme="minorHAnsi"/>
        </w:rPr>
        <w:t>crushed</w:t>
      </w:r>
      <w:r w:rsidR="00E444D6">
        <w:rPr>
          <w:rFonts w:eastAsia="Times New Roman" w:cstheme="minorHAnsi"/>
        </w:rPr>
        <w:fldChar w:fldCharType="begin">
          <w:fldData xml:space="preserve">PEVuZE5vdGU+PENpdGU+PEF1dGhvcj5NYWJlbjwvQXV0aG9yPjxZZWFyPjIwMDg8L1llYXI+PFJl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=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NYWJlbjwvQXV0aG9yPjxZZWFyPjIwMDg8L1llYXI+PFJl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=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E444D6">
        <w:rPr>
          <w:rFonts w:eastAsia="Times New Roman" w:cstheme="minorHAnsi"/>
        </w:rPr>
      </w:r>
      <w:r w:rsidR="00E444D6">
        <w:rPr>
          <w:rFonts w:eastAsia="Times New Roman" w:cstheme="minorHAnsi"/>
        </w:rPr>
        <w:fldChar w:fldCharType="separate"/>
      </w:r>
      <w:r w:rsidR="00C6363E">
        <w:rPr>
          <w:rFonts w:eastAsia="Times New Roman" w:cstheme="minorHAnsi"/>
          <w:noProof/>
        </w:rPr>
        <w:t>[72, 89]</w:t>
      </w:r>
      <w:r w:rsidR="00E444D6">
        <w:rPr>
          <w:rFonts w:eastAsia="Times New Roman" w:cstheme="minorHAnsi"/>
        </w:rPr>
        <w:fldChar w:fldCharType="end"/>
      </w:r>
      <w:r w:rsidR="003F5A4F">
        <w:rPr>
          <w:rFonts w:eastAsia="Times New Roman" w:cstheme="minorHAnsi"/>
        </w:rPr>
        <w:t>.</w:t>
      </w:r>
      <w:r w:rsidR="009851F0">
        <w:rPr>
          <w:rFonts w:eastAsia="Times New Roman" w:cstheme="minorHAnsi"/>
        </w:rPr>
        <w:t xml:space="preserve"> </w:t>
      </w:r>
      <w:r w:rsidR="00A7022D">
        <w:rPr>
          <w:rFonts w:eastAsia="Times New Roman" w:cstheme="minorHAnsi"/>
        </w:rPr>
        <w:t>During the pandemic, the ‘</w:t>
      </w:r>
      <w:proofErr w:type="spellStart"/>
      <w:r w:rsidR="00A7022D">
        <w:rPr>
          <w:rFonts w:eastAsia="Times New Roman" w:cstheme="minorHAnsi"/>
        </w:rPr>
        <w:t>deathscapes</w:t>
      </w:r>
      <w:proofErr w:type="spellEnd"/>
      <w:r w:rsidR="00A7022D">
        <w:rPr>
          <w:rFonts w:eastAsia="Times New Roman" w:cstheme="minorHAnsi"/>
        </w:rPr>
        <w:t>’ and tragic choices that staff had to make exemplified this</w:t>
      </w:r>
      <w:r w:rsidR="00A7022D">
        <w:rPr>
          <w:rFonts w:eastAsia="Times New Roman" w:cstheme="minorHAnsi"/>
        </w:rPr>
        <w:fldChar w:fldCharType="begin">
          <w:fldData xml:space="preserve">PEVuZE5vdGU+PENpdGU+PEF1dGhvcj5NYWJlbjwvQXV0aG9yPjxZZWFyPjIwMjI8L1llYXI+PFJl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NYWJlbjwvQXV0aG9yPjxZZWFyPjIwMjI8L1llYXI+PFJl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A7022D">
        <w:rPr>
          <w:rFonts w:eastAsia="Times New Roman" w:cstheme="minorHAnsi"/>
        </w:rPr>
      </w:r>
      <w:r w:rsidR="00A7022D">
        <w:rPr>
          <w:rFonts w:eastAsia="Times New Roman" w:cstheme="minorHAnsi"/>
        </w:rPr>
        <w:fldChar w:fldCharType="separate"/>
      </w:r>
      <w:r w:rsidR="00C6363E">
        <w:rPr>
          <w:rFonts w:eastAsia="Times New Roman" w:cstheme="minorHAnsi"/>
          <w:noProof/>
        </w:rPr>
        <w:t>[63, 99, 108-112]</w:t>
      </w:r>
      <w:r w:rsidR="00A7022D">
        <w:rPr>
          <w:rFonts w:eastAsia="Times New Roman" w:cstheme="minorHAnsi"/>
        </w:rPr>
        <w:fldChar w:fldCharType="end"/>
      </w:r>
      <w:r w:rsidR="003F5A4F">
        <w:rPr>
          <w:rFonts w:eastAsia="Times New Roman" w:cstheme="minorHAnsi"/>
        </w:rPr>
        <w:t>.</w:t>
      </w:r>
      <w:r w:rsidR="006F1B6B">
        <w:rPr>
          <w:rFonts w:eastAsia="Times New Roman" w:cstheme="minorHAnsi"/>
        </w:rPr>
        <w:t xml:space="preserve">  </w:t>
      </w:r>
    </w:p>
    <w:p w14:paraId="305F693D" w14:textId="388D998C" w:rsidR="00C04B23" w:rsidRDefault="00C04B23" w:rsidP="007F344B">
      <w:pPr>
        <w:pStyle w:val="Heading3"/>
        <w:numPr>
          <w:ilvl w:val="0"/>
          <w:numId w:val="11"/>
        </w:numPr>
      </w:pPr>
      <w:r w:rsidRPr="00C04B23">
        <w:t xml:space="preserve">Interventions are fragmented, individual-focussed and insufficiently recognise cumulative chronic </w:t>
      </w:r>
      <w:proofErr w:type="gramStart"/>
      <w:r w:rsidRPr="00C04B23">
        <w:t>stressors</w:t>
      </w:r>
      <w:proofErr w:type="gramEnd"/>
    </w:p>
    <w:p w14:paraId="31CCFDDA" w14:textId="69EDA19F" w:rsidR="00AB1FCE" w:rsidRDefault="00AB1FCE" w:rsidP="000E289C">
      <w:pPr>
        <w:spacing w:before="240" w:line="360" w:lineRule="auto"/>
      </w:pPr>
      <w:r>
        <w:t>I</w:t>
      </w:r>
      <w:r w:rsidR="005A1FFF">
        <w:t>dentified i</w:t>
      </w:r>
      <w:r>
        <w:t>nterventions were fragmented rather than synergis</w:t>
      </w:r>
      <w:r w:rsidR="00920D10">
        <w:t>tic</w:t>
      </w:r>
      <w:r>
        <w:t xml:space="preserve"> and systemic, and many </w:t>
      </w:r>
      <w:r w:rsidR="00920D10">
        <w:t>we</w:t>
      </w:r>
      <w:r>
        <w:t xml:space="preserve">re individual focussed, aiming to fix or reduce risk in individuals by modifying their behaviour or </w:t>
      </w:r>
      <w:r>
        <w:lastRenderedPageBreak/>
        <w:t>responses to stressors, rather than change the workplace environment</w:t>
      </w:r>
      <w:r w:rsidR="00F64CE6">
        <w:t xml:space="preserve"> and</w:t>
      </w:r>
      <w:r w:rsidR="00E41DF8">
        <w:t>/or</w:t>
      </w:r>
      <w:r w:rsidR="00F64CE6">
        <w:t xml:space="preserve"> be preventative</w:t>
      </w:r>
      <w:r w:rsidR="000F6C14">
        <w:rPr>
          <w:rFonts w:eastAsia="Times New Roman" w:cstheme="minorHAnsi"/>
        </w:rPr>
        <w:fldChar w:fldCharType="begin">
          <w:fldData xml:space="preserve">PEVuZE5vdGU+PENpdGU+PEF1dGhvcj5DaG9mbGV0PC9BdXRob3I+PFllYXI+MjAyMjwvWWVhcj48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=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DaG9mbGV0PC9BdXRob3I+PFllYXI+MjAyMjwvWWVhcj48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=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0F6C14">
        <w:rPr>
          <w:rFonts w:eastAsia="Times New Roman" w:cstheme="minorHAnsi"/>
        </w:rPr>
      </w:r>
      <w:r w:rsidR="000F6C14">
        <w:rPr>
          <w:rFonts w:eastAsia="Times New Roman" w:cstheme="minorHAnsi"/>
        </w:rPr>
        <w:fldChar w:fldCharType="separate"/>
      </w:r>
      <w:r w:rsidR="00C6363E">
        <w:rPr>
          <w:rFonts w:eastAsia="Times New Roman" w:cstheme="minorHAnsi"/>
          <w:noProof/>
        </w:rPr>
        <w:t>[30, 113, 114]</w:t>
      </w:r>
      <w:r w:rsidR="000F6C14">
        <w:rPr>
          <w:rFonts w:eastAsia="Times New Roman" w:cstheme="minorHAnsi"/>
        </w:rPr>
        <w:fldChar w:fldCharType="end"/>
      </w:r>
      <w:r>
        <w:t xml:space="preserve">. This focus suggests protecting psychological wellbeing is solely the responsibility of individuals (with little or no organisational responsibility), which may result in staff feeling blamed for feeling stressed/distressed, rather than acknowledging that systemic issues may be the root </w:t>
      </w:r>
      <w:r w:rsidRPr="00540575">
        <w:t>cause [242</w:t>
      </w:r>
      <w:r w:rsidR="002E1AB3" w:rsidRPr="00540575">
        <w:fldChar w:fldCharType="begin">
          <w:fldData xml:space="preserve">PEVuZE5vdGU+PENpdGU+PEF1dGhvcj5XaWxkPC9BdXRob3I+PFllYXI+MjAxNjwvWWVhcj48UmVj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</w:fldData>
        </w:fldChar>
      </w:r>
      <w:r w:rsidR="00C6363E">
        <w:instrText xml:space="preserve"> ADDIN EN.CITE </w:instrText>
      </w:r>
      <w:r w:rsidR="00C6363E">
        <w:fldChar w:fldCharType="begin">
          <w:fldData xml:space="preserve">PEVuZE5vdGU+PENpdGU+PEF1dGhvcj5XaWxkPC9BdXRob3I+PFllYXI+MjAxNjwvWWVhcj48UmVj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</w:fldData>
        </w:fldChar>
      </w:r>
      <w:r w:rsidR="00C6363E">
        <w:instrText xml:space="preserve"> ADDIN EN.CITE.DATA </w:instrText>
      </w:r>
      <w:r w:rsidR="00C6363E">
        <w:fldChar w:fldCharType="end"/>
      </w:r>
      <w:r w:rsidR="002E1AB3" w:rsidRPr="00540575">
        <w:fldChar w:fldCharType="separate"/>
      </w:r>
      <w:r w:rsidR="00C6363E">
        <w:rPr>
          <w:noProof/>
        </w:rPr>
        <w:t>[18, 115-121]</w:t>
      </w:r>
      <w:r w:rsidR="002E1AB3" w:rsidRPr="00540575">
        <w:fldChar w:fldCharType="end"/>
      </w:r>
      <w:r w:rsidRPr="00540575">
        <w:t>].</w:t>
      </w:r>
      <w:r>
        <w:t xml:space="preserve">  Offering </w:t>
      </w:r>
      <w:r w:rsidR="00805CA6">
        <w:t xml:space="preserve">individual-focused </w:t>
      </w:r>
      <w:r>
        <w:t xml:space="preserve">interventions in the absence of addressing wider systemic issues can be perceived as victim blaming staff for not being resilient enough in the face of insufficient support and/or resources [e.g. </w:t>
      </w:r>
      <w:r>
        <w:fldChar w:fldCharType="begin"/>
      </w:r>
      <w:r w:rsidR="00C6363E">
        <w:instrText xml:space="preserve"> ADDIN EN.CITE &lt;EndNote&gt;&lt;Cite&gt;&lt;Author&gt;Hunter&lt;/Author&gt;&lt;Year&gt;2013&lt;/Year&gt;&lt;RecNum&gt;161&lt;/RecNum&gt;&lt;DisplayText&gt;[16, 33]&lt;/DisplayText&gt;&lt;record&gt;&lt;rec-number&gt;161&lt;/rec-number&gt;&lt;foreign-keys&gt;&lt;key app="EN" db-id="ddsrss5fwwt9s9efafpp952zrvzxad0zvxp0" timestamp="0"&gt;161&lt;/key&gt;&lt;/foreign-keys&gt;&lt;ref-type name="Report"&gt;27&lt;/ref-type&gt;&lt;contributors&gt;&lt;authors&gt;&lt;author&gt;Hunter, B.&lt;/author&gt;&lt;author&gt;Warren, L.&lt;/author&gt;&lt;/authors&gt;&lt;/contributors&gt;&lt;titles&gt;&lt;title&gt;Investigating resilience in midwifery. &lt;/title&gt;&lt;/titles&gt;&lt;dates&gt;&lt;year&gt;2013&lt;/year&gt;&lt;/dates&gt;&lt;pub-location&gt;Cardiff&lt;/pub-location&gt;&lt;publisher&gt;Cardiff University&lt;/publisher&gt;&lt;urls&gt;&lt;/urls&gt;&lt;/record&gt;&lt;/Cite&gt;&lt;Cite&gt;&lt;Author&gt;Kinman&lt;/Author&gt;&lt;Year&gt;2020&lt;/Year&gt;&lt;RecNum&gt;76&lt;/RecNum&gt;&lt;record&gt;&lt;rec-number&gt;76&lt;/rec-number&gt;&lt;foreign-keys&gt;&lt;key app="EN" db-id="ddsrss5fwwt9s9efafpp952zrvzxad0zvxp0" timestamp="0"&gt;76&lt;/key&gt;&lt;/foreign-keys&gt;&lt;ref-type name="Report"&gt;27&lt;/ref-type&gt;&lt;contributors&gt;&lt;authors&gt;&lt;author&gt;Kinman, G.&lt;/author&gt;&lt;author&gt;Teoh, K.&lt;/author&gt;&lt;author&gt;Harriss, A.&lt;/author&gt;&lt;/authors&gt;&lt;/contributors&gt;&lt;titles&gt;&lt;title&gt;The Mental Health and Wellbeing of Nurses and Midwives in the United Kingdom. &lt;/title&gt;&lt;/titles&gt;&lt;dates&gt;&lt;year&gt;2020&lt;/year&gt;&lt;/dates&gt;&lt;publisher&gt;Society of Occupational Medicine&lt;/publisher&gt;&lt;urls&gt;&lt;related-urls&gt;&lt;url&gt;https://www.som.org.uk/sites/som.org.uk/files/The_Mental_Health_and_Wellbeing_of_Nurses_and_Midwives_in_the_United_Kingdom.pdf&lt;/url&gt;&lt;/related-urls&gt;&lt;/urls&gt;&lt;access-date&gt;7th September 2022&lt;/access-date&gt;&lt;/record&gt;&lt;/Cite&gt;&lt;/EndNote&gt;</w:instrText>
      </w:r>
      <w:r>
        <w:fldChar w:fldCharType="separate"/>
      </w:r>
      <w:r w:rsidR="00C6363E">
        <w:rPr>
          <w:noProof/>
        </w:rPr>
        <w:t>[16, 33]</w:t>
      </w:r>
      <w:r>
        <w:fldChar w:fldCharType="end"/>
      </w:r>
      <w:r>
        <w:t xml:space="preserve"> [CMO1</w:t>
      </w:r>
      <w:r w:rsidR="00FF776C">
        <w:t>7</w:t>
      </w:r>
      <w:r>
        <w:t xml:space="preserve">]. Furthermore, when staff are exhorted to put patients first and hide their needs and emotions, it is challenging for staff to </w:t>
      </w:r>
      <w:r w:rsidR="00AB38DE">
        <w:t xml:space="preserve">undertake </w:t>
      </w:r>
      <w:r>
        <w:t>self-care</w:t>
      </w:r>
      <w:r w:rsidR="002E1AB3">
        <w:fldChar w:fldCharType="begin">
          <w:fldData xml:space="preserve">PEVuZE5vdGU+PENpdGU+PEF1dGhvcj5CcmVzZXN0aTwvQXV0aG9yPjxZZWFyPjIwMjA8L1llYXI+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=
</w:fldData>
        </w:fldChar>
      </w:r>
      <w:r w:rsidR="00C6363E">
        <w:instrText xml:space="preserve"> ADDIN EN.CITE </w:instrText>
      </w:r>
      <w:r w:rsidR="00C6363E">
        <w:fldChar w:fldCharType="begin">
          <w:fldData xml:space="preserve">PEVuZE5vdGU+PENpdGU+PEF1dGhvcj5CcmVzZXN0aTwvQXV0aG9yPjxZZWFyPjIwMjA8L1llYXI+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=
</w:fldData>
        </w:fldChar>
      </w:r>
      <w:r w:rsidR="00C6363E">
        <w:instrText xml:space="preserve"> ADDIN EN.CITE.DATA </w:instrText>
      </w:r>
      <w:r w:rsidR="00C6363E">
        <w:fldChar w:fldCharType="end"/>
      </w:r>
      <w:r w:rsidR="002E1AB3">
        <w:fldChar w:fldCharType="separate"/>
      </w:r>
      <w:r w:rsidR="00C6363E">
        <w:rPr>
          <w:noProof/>
        </w:rPr>
        <w:t>[122]</w:t>
      </w:r>
      <w:r w:rsidR="002E1AB3">
        <w:fldChar w:fldCharType="end"/>
      </w:r>
      <w:r>
        <w:t>.</w:t>
      </w:r>
      <w:r w:rsidR="00E66D94">
        <w:t xml:space="preserve"> </w:t>
      </w:r>
      <w:r w:rsidR="00BE18D6">
        <w:t>The evidence highlighted the</w:t>
      </w:r>
      <w:r w:rsidR="00C85D8E">
        <w:t xml:space="preserve"> importan</w:t>
      </w:r>
      <w:r w:rsidR="00BE18D6">
        <w:t>ce of</w:t>
      </w:r>
      <w:r w:rsidR="00C85D8E">
        <w:t xml:space="preserve"> leaders</w:t>
      </w:r>
      <w:r w:rsidR="008C025F">
        <w:t>/</w:t>
      </w:r>
      <w:r w:rsidR="00C85D8E">
        <w:t>managers</w:t>
      </w:r>
      <w:r w:rsidR="00E81116">
        <w:t xml:space="preserve"> </w:t>
      </w:r>
      <w:r w:rsidR="00143227">
        <w:t>giv</w:t>
      </w:r>
      <w:r w:rsidR="00BE18D6">
        <w:t>ing</w:t>
      </w:r>
      <w:r w:rsidR="00143227">
        <w:t xml:space="preserve"> staff permission to be self-compassionate </w:t>
      </w:r>
      <w:r w:rsidR="00176289">
        <w:t>(</w:t>
      </w:r>
      <w:r w:rsidR="000B4FEC">
        <w:t xml:space="preserve">e.g. </w:t>
      </w:r>
      <w:r>
        <w:fldChar w:fldCharType="begin">
          <w:fldData xml:space="preserve">PEVuZE5vdGU+PENpdGU+PEF1dGhvcj5IdW50ZXI8L0F1dGhvcj48WWVhcj4yMDE4PC9ZZWFyPjxS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</w:fldData>
        </w:fldChar>
      </w:r>
      <w:r w:rsidR="00C6363E">
        <w:instrText xml:space="preserve"> ADDIN EN.CITE </w:instrText>
      </w:r>
      <w:r w:rsidR="00C6363E">
        <w:fldChar w:fldCharType="begin">
          <w:fldData xml:space="preserve">PEVuZE5vdGU+PENpdGU+PEF1dGhvcj5IdW50ZXI8L0F1dGhvcj48WWVhcj4yMDE4PC9ZZWFyPjxS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</w:fldData>
        </w:fldChar>
      </w:r>
      <w:r w:rsidR="00C6363E">
        <w:instrText xml:space="preserve"> ADDIN EN.CITE.DATA </w:instrText>
      </w:r>
      <w:r w:rsidR="00C6363E">
        <w:fldChar w:fldCharType="end"/>
      </w:r>
      <w:r>
        <w:fldChar w:fldCharType="separate"/>
      </w:r>
      <w:r w:rsidR="00C6363E">
        <w:rPr>
          <w:noProof/>
        </w:rPr>
        <w:t>[30, 123]</w:t>
      </w:r>
      <w:r>
        <w:fldChar w:fldCharType="end"/>
      </w:r>
      <w:r>
        <w:t xml:space="preserve">) yet such messaging may backfire if at odds with the reality of work conditions, leading staff to feel managers are failing to acknowledge the serious negative impacts of under-resourced work environments, resulting in decreased job satisfaction, reduced work engagement and morale [e.g. </w:t>
      </w:r>
      <w:r>
        <w:fldChar w:fldCharType="begin"/>
      </w:r>
      <w:r w:rsidR="00C6363E">
        <w:instrText xml:space="preserve"> ADDIN EN.CITE &lt;EndNote&gt;&lt;Cite&gt;&lt;Author&gt;Quaile&lt;/Author&gt;&lt;Year&gt;2016&lt;/Year&gt;&lt;RecNum&gt;149&lt;/RecNum&gt;&lt;DisplayText&gt;[17, 41]&lt;/DisplayText&gt;&lt;record&gt;&lt;rec-number&gt;149&lt;/rec-number&gt;&lt;foreign-keys&gt;&lt;key app="EN" db-id="ddsrss5fwwt9s9efafpp952zrvzxad0zvxp0" timestamp="0"&gt;149&lt;/key&gt;&lt;/foreign-keys&gt;&lt;ref-type name="Journal Article"&gt;17&lt;/ref-type&gt;&lt;contributors&gt;&lt;authors&gt;&lt;author&gt;Quaile, A.&lt;/author&gt;&lt;/authors&gt;&lt;/contributors&gt;&lt;titles&gt;&lt;title&gt;Ambulance staff contemplate suicide due to stress and poor mental health&lt;/title&gt;&lt;secondary-title&gt;Journal of Paramedic Practice&lt;/secondary-title&gt;&lt;/titles&gt;&lt;periodical&gt;&lt;full-title&gt;Journal of Paramedic Practice&lt;/full-title&gt;&lt;/periodical&gt;&lt;pages&gt;224-226&lt;/pages&gt;&lt;volume&gt;8&lt;/volume&gt;&lt;number&gt;5&lt;/number&gt;&lt;dates&gt;&lt;year&gt;2016&lt;/year&gt;&lt;/dates&gt;&lt;urls&gt;&lt;related-urls&gt;&lt;url&gt;https://www.magonlinelibrary.com/doi/abs/10.12968/jpar.2016.8.5.224&lt;/url&gt;&lt;/related-urls&gt;&lt;/urls&gt;&lt;electronic-resource-num&gt;10.12968/jpar.2016.8.5.224&lt;/electronic-resource-num&gt;&lt;/record&gt;&lt;/Cite&gt;&lt;Cite&gt;&lt;Author&gt;West&lt;/Author&gt;&lt;Year&gt;2020&lt;/Year&gt;&lt;RecNum&gt;60&lt;/RecNum&gt;&lt;record&gt;&lt;rec-number&gt;60&lt;/rec-number&gt;&lt;foreign-keys&gt;&lt;key app="EN" db-id="ddsrss5fwwt9s9efafpp952zrvzxad0zvxp0" timestamp="0"&gt;60&lt;/key&gt;&lt;/foreign-keys&gt;&lt;ref-type name="Report"&gt;27&lt;/ref-type&gt;&lt;contributors&gt;&lt;authors&gt;&lt;author&gt;West, M.&lt;/author&gt;&lt;author&gt;Bailey, S.&lt;/author&gt;&lt;author&gt;Williams, E.&lt;/author&gt;&lt;/authors&gt;&lt;/contributors&gt;&lt;titles&gt;&lt;title&gt;The courage of compassion: supporting nurses and midwives to deliver high-quality care&lt;/title&gt;&lt;/titles&gt;&lt;dates&gt;&lt;year&gt;2020&lt;/year&gt;&lt;/dates&gt;&lt;pub-location&gt;London&lt;/pub-location&gt;&lt;publisher&gt;The King&amp;apos;s Fund&lt;/publisher&gt;&lt;urls&gt;&lt;related-urls&gt;&lt;url&gt;https://www.kingsfund.org.uk/publications/courage-compassion-supporting-nurses-midwives&lt;/url&gt;&lt;/related-urls&gt;&lt;/urls&gt;&lt;access-date&gt;3rd September 2022&lt;/access-date&gt;&lt;/record&gt;&lt;/Cite&gt;&lt;/EndNote&gt;</w:instrText>
      </w:r>
      <w:r>
        <w:fldChar w:fldCharType="separate"/>
      </w:r>
      <w:r w:rsidR="00C6363E">
        <w:rPr>
          <w:noProof/>
        </w:rPr>
        <w:t>[17, 41]</w:t>
      </w:r>
      <w:r>
        <w:fldChar w:fldCharType="end"/>
      </w:r>
      <w:r>
        <w:t xml:space="preserve"> [CMO</w:t>
      </w:r>
      <w:r w:rsidR="00FF776C">
        <w:t>18</w:t>
      </w:r>
      <w:r>
        <w:t xml:space="preserve">].  Role modelling </w:t>
      </w:r>
      <w:r w:rsidR="00920D10">
        <w:t xml:space="preserve">of </w:t>
      </w:r>
      <w:r>
        <w:t xml:space="preserve">self-care </w:t>
      </w:r>
      <w:r w:rsidR="00920D10">
        <w:t xml:space="preserve">by individual leaders, and organisationally, </w:t>
      </w:r>
      <w:r>
        <w:t>was identified as important e.g., through implementation and prioritisation of interventions that put staff experiences first</w:t>
      </w:r>
      <w:r w:rsidR="00920D10">
        <w:t>,</w:t>
      </w:r>
      <w:r>
        <w:t xml:space="preserve"> such as Schwartz Rounds</w:t>
      </w:r>
      <w:r>
        <w:fldChar w:fldCharType="begin">
          <w:fldData xml:space="preserve">PEVuZE5vdGU+PENpdGU+PEF1dGhvcj5NYWJlbjwvQXV0aG9yPjxZZWFyPjIwMTg8L1llYXI+PFJl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</w:fldData>
        </w:fldChar>
      </w:r>
      <w:r w:rsidR="00C6363E">
        <w:instrText xml:space="preserve"> ADDIN EN.CITE </w:instrText>
      </w:r>
      <w:r w:rsidR="00C6363E">
        <w:fldChar w:fldCharType="begin">
          <w:fldData xml:space="preserve">PEVuZE5vdGU+PENpdGU+PEF1dGhvcj5NYWJlbjwvQXV0aG9yPjxZZWFyPjIwMTg8L1llYXI+PFJl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</w:fldData>
        </w:fldChar>
      </w:r>
      <w:r w:rsidR="00C6363E">
        <w:instrText xml:space="preserve"> ADDIN EN.CITE.DATA </w:instrText>
      </w:r>
      <w:r w:rsidR="00C6363E">
        <w:fldChar w:fldCharType="end"/>
      </w:r>
      <w:r>
        <w:fldChar w:fldCharType="separate"/>
      </w:r>
      <w:r w:rsidR="00C6363E">
        <w:rPr>
          <w:noProof/>
        </w:rPr>
        <w:t>[124-126]</w:t>
      </w:r>
      <w:r>
        <w:fldChar w:fldCharType="end"/>
      </w:r>
      <w:r>
        <w:t>[CMO</w:t>
      </w:r>
      <w:r w:rsidR="00FF776C">
        <w:t>19</w:t>
      </w:r>
      <w:r>
        <w:t>].</w:t>
      </w:r>
    </w:p>
    <w:p w14:paraId="20336B7D" w14:textId="577BFD4F" w:rsidR="00AB1FCE" w:rsidRDefault="00AB1FCE" w:rsidP="00AB1FCE">
      <w:pPr>
        <w:spacing w:line="360" w:lineRule="auto"/>
      </w:pPr>
      <w:r>
        <w:t xml:space="preserve">Psychological ill-health was often implicitly conceptualised in a binary form (ill or well), rather than acknowledging its fluctuating state, and focussed on acute events </w:t>
      </w:r>
      <w:r w:rsidR="003772C7">
        <w:t xml:space="preserve">impact </w:t>
      </w:r>
      <w:r>
        <w:t>rather than the cumulative impact of everyday healthcare work</w:t>
      </w:r>
      <w:r w:rsidR="002E1AB3">
        <w:fldChar w:fldCharType="begin">
          <w:fldData xml:space="preserve">PEVuZE5vdGU+PENpdGU+PEF1dGhvcj5Kb2huc3RvbjwvQXV0aG9yPjxZZWFyPjIwMTg8L1llYXI+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</w:fldData>
        </w:fldChar>
      </w:r>
      <w:r w:rsidR="00C6363E">
        <w:instrText xml:space="preserve"> ADDIN EN.CITE </w:instrText>
      </w:r>
      <w:r w:rsidR="00C6363E">
        <w:fldChar w:fldCharType="begin">
          <w:fldData xml:space="preserve">PEVuZE5vdGU+PENpdGU+PEF1dGhvcj5Kb2huc3RvbjwvQXV0aG9yPjxZZWFyPjIwMTg8L1llYXI+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</w:fldData>
        </w:fldChar>
      </w:r>
      <w:r w:rsidR="00C6363E">
        <w:instrText xml:space="preserve"> ADDIN EN.CITE.DATA </w:instrText>
      </w:r>
      <w:r w:rsidR="00C6363E">
        <w:fldChar w:fldCharType="end"/>
      </w:r>
      <w:r w:rsidR="002E1AB3">
        <w:fldChar w:fldCharType="separate"/>
      </w:r>
      <w:r w:rsidR="00C6363E">
        <w:rPr>
          <w:noProof/>
        </w:rPr>
        <w:t>[127, 128]</w:t>
      </w:r>
      <w:r w:rsidR="002E1AB3">
        <w:fldChar w:fldCharType="end"/>
      </w:r>
      <w:r w:rsidR="007A1638">
        <w:t>,and the need for long-term support post-COVID</w:t>
      </w:r>
      <w:r w:rsidR="007A1638">
        <w:fldChar w:fldCharType="begin">
          <w:fldData xml:space="preserve">PEVuZE5vdGU+PENpdGU+PEF1dGhvcj5HYXJkaW5lcjwvQXV0aG9yPjxZZWFyPjIwMjA8L1llYXI+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</w:fldData>
        </w:fldChar>
      </w:r>
      <w:r w:rsidR="00C6363E">
        <w:instrText xml:space="preserve"> ADDIN EN.CITE </w:instrText>
      </w:r>
      <w:r w:rsidR="00C6363E">
        <w:fldChar w:fldCharType="begin">
          <w:fldData xml:space="preserve">PEVuZE5vdGU+PENpdGU+PEF1dGhvcj5HYXJkaW5lcjwvQXV0aG9yPjxZZWFyPjIwMjA8L1llYXI+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</w:fldData>
        </w:fldChar>
      </w:r>
      <w:r w:rsidR="00C6363E">
        <w:instrText xml:space="preserve"> ADDIN EN.CITE.DATA </w:instrText>
      </w:r>
      <w:r w:rsidR="00C6363E">
        <w:fldChar w:fldCharType="end"/>
      </w:r>
      <w:r w:rsidR="007A1638">
        <w:fldChar w:fldCharType="separate"/>
      </w:r>
      <w:r w:rsidR="00C6363E">
        <w:rPr>
          <w:noProof/>
        </w:rPr>
        <w:t>[67, 129-131]</w:t>
      </w:r>
      <w:r w:rsidR="007A1638">
        <w:fldChar w:fldCharType="end"/>
      </w:r>
      <w:r>
        <w:t>.</w:t>
      </w:r>
      <w:r w:rsidR="007A1638">
        <w:t xml:space="preserve"> </w:t>
      </w:r>
      <w:r>
        <w:t xml:space="preserve">  </w:t>
      </w:r>
      <w:r w:rsidR="00920D10">
        <w:t>T</w:t>
      </w:r>
      <w:r>
        <w:t>he impact of prolonged exposure to poor working conditions such as low staffing, poor skill mix, unpaid overtime and steadily increasing work pressures</w:t>
      </w:r>
      <w:r w:rsidR="007A1638">
        <w:fldChar w:fldCharType="begin"/>
      </w:r>
      <w:r w:rsidR="00C6363E">
        <w:instrText xml:space="preserve"> ADDIN EN.CITE &lt;EndNote&gt;&lt;Cite&gt;&lt;Author&gt;Gribben&lt;/Author&gt;&lt;Year&gt;2020&lt;/Year&gt;&lt;RecNum&gt;80&lt;/RecNum&gt;&lt;DisplayText&gt;[22]&lt;/DisplayText&gt;&lt;record&gt;&lt;rec-number&gt;80&lt;/rec-number&gt;&lt;foreign-keys&gt;&lt;key app="EN" db-id="ddsrss5fwwt9s9efafpp952zrvzxad0zvxp0" timestamp="0"&gt;80&lt;/key&gt;&lt;/foreign-keys&gt;&lt;ref-type name="Journal Article"&gt;17&lt;/ref-type&gt;&lt;contributors&gt;&lt;authors&gt;&lt;author&gt;Gribben, L.&lt;/author&gt;&lt;author&gt;Semple, C.&lt;/author&gt;&lt;/authors&gt;&lt;/contributors&gt;&lt;titles&gt;&lt;title&gt;Factors contributing to burnout and work-life balance in adult oncology nursing: An integrative review&lt;/title&gt;&lt;secondary-title&gt;European journal of oncology nursing : the official journal of European Oncology Nursing Society&lt;/secondary-title&gt;&lt;short-title&gt;Factors contributing to burnout and work-life balance in adult oncology nursing: An integrative review&lt;/short-title&gt;&lt;/titles&gt;&lt;pages&gt;101887&lt;/pages&gt;&lt;volume&gt;50&lt;/volume&gt;&lt;section&gt;Gribben, Louise. Southern Health and Social Care Trust, Craigavon Area Hospital, 68 Lurgan Rd, Portadown, Craigavon, Northern Ireland, BT63 5QQ, United Kingdom. Semple, Cherith Jane. Ulster Univeristy, Jordanstown Campus, Shore Road, Newtownabbey, Co. Antrim, BT37 0QB, United Kingdom; South Eastern Health Social Care Trust, Belfast, Northern Irealnd, BT16 1RH, United Kingdom. Electronic address: cherith.semple@setrust.hscni.net.&lt;/section&gt;&lt;dates&gt;&lt;year&gt;2020&lt;/year&gt;&lt;/dates&gt;&lt;isbn&gt;1532-2122 1462-3889&lt;/isbn&gt;&lt;urls&gt;&lt;related-urls&gt;&lt;url&gt;http://ovidsp.ovid.com/ovidweb.cgi?T=JS&amp;amp;PAGE=reference&amp;amp;D=medp&amp;amp;NEWS=N&amp;amp;AN=33338741&lt;/url&gt;&lt;/related-urls&gt;&lt;/urls&gt;&lt;custom1&gt;Database: Ovid MEDLINE(R) ALL &amp;lt;1946 to February 10, 2021&amp;gt; Search Strategy:&lt;/custom1&gt;&lt;custom6&gt;MEDLINE&lt;/custom6&gt;&lt;electronic-resource-num&gt;https://dx.doi.org/10.1016/j.ejon.2020.101887&lt;/electronic-resource-num&gt;&lt;/record&gt;&lt;/Cite&gt;&lt;/EndNote&gt;</w:instrText>
      </w:r>
      <w:r w:rsidR="007A1638">
        <w:fldChar w:fldCharType="separate"/>
      </w:r>
      <w:r w:rsidR="00C6363E">
        <w:rPr>
          <w:noProof/>
        </w:rPr>
        <w:t>[22]</w:t>
      </w:r>
      <w:r w:rsidR="007A1638">
        <w:fldChar w:fldCharType="end"/>
      </w:r>
      <w:r w:rsidR="00920D10">
        <w:t xml:space="preserve"> was less frequently discussed</w:t>
      </w:r>
      <w:r>
        <w:t>, with one paper recognising that “</w:t>
      </w:r>
      <w:r w:rsidRPr="005270C0">
        <w:rPr>
          <w:i/>
          <w:iCs/>
        </w:rPr>
        <w:t>it may take a while for the impact of these demands to manifest in terms of symptoms</w:t>
      </w:r>
      <w:r>
        <w:t>” [</w:t>
      </w:r>
      <w:r>
        <w:fldChar w:fldCharType="begin"/>
      </w:r>
      <w:r w:rsidR="00C6363E">
        <w:instrText xml:space="preserve"> ADDIN EN.CITE &lt;EndNote&gt;&lt;Cite&gt;&lt;Author&gt;Paranjape&lt;/Author&gt;&lt;Year&gt;2016&lt;/Year&gt;&lt;RecNum&gt;151&lt;/RecNum&gt;&lt;DisplayText&gt;[132]&lt;/DisplayText&gt;&lt;record&gt;&lt;rec-number&gt;151&lt;/rec-number&gt;&lt;foreign-keys&gt;&lt;key app="EN" db-id="ddsrss5fwwt9s9efafpp952zrvzxad0zvxp0" timestamp="0"&gt;151&lt;/key&gt;&lt;/foreign-keys&gt;&lt;ref-type name="Journal Article"&gt;17&lt;/ref-type&gt;&lt;contributors&gt;&lt;authors&gt;&lt;author&gt;Paranjape, A.&lt;/author&gt;&lt;/authors&gt;&lt;/contributors&gt;&lt;titles&gt;&lt;title&gt;Taking care of the practising paramedic&lt;/title&gt;&lt;secondary-title&gt;Journal of Paramedic Practice&lt;/secondary-title&gt;&lt;/titles&gt;&lt;periodical&gt;&lt;full-title&gt;Journal of Paramedic Practice&lt;/full-title&gt;&lt;/periodical&gt;&lt;pages&gt;575-575&lt;/pages&gt;&lt;volume&gt;8&lt;/volume&gt;&lt;number&gt;12&lt;/number&gt;&lt;dates&gt;&lt;year&gt;2016&lt;/year&gt;&lt;/dates&gt;&lt;urls&gt;&lt;related-urls&gt;&lt;url&gt;https://www.magonlinelibrary.com/doi/abs/10.12968/jpar.2016.8.12.575&lt;/url&gt;&lt;/related-urls&gt;&lt;/urls&gt;&lt;electronic-resource-num&gt;10.12968/jpar.2016.8.12.575&lt;/electronic-resource-num&gt;&lt;/record&gt;&lt;/Cite&gt;&lt;/EndNote&gt;</w:instrText>
      </w:r>
      <w:r>
        <w:fldChar w:fldCharType="separate"/>
      </w:r>
      <w:r w:rsidR="00C6363E">
        <w:rPr>
          <w:noProof/>
        </w:rPr>
        <w:t>[132]</w:t>
      </w:r>
      <w:r>
        <w:fldChar w:fldCharType="end"/>
      </w:r>
      <w:r>
        <w:t>p575][CMO</w:t>
      </w:r>
      <w:r w:rsidR="00F64C1E">
        <w:t>20</w:t>
      </w:r>
      <w:r>
        <w:t xml:space="preserve">].  Another described the </w:t>
      </w:r>
      <w:r w:rsidR="00217C3E">
        <w:t xml:space="preserve">behaviour and work practice </w:t>
      </w:r>
      <w:r>
        <w:t>micro-adjustments made to  cope with pressures and the consequent normalisation of such behaviours</w:t>
      </w:r>
      <w:r>
        <w:fldChar w:fldCharType="begin"/>
      </w:r>
      <w:r w:rsidR="00C6363E">
        <w:instrText xml:space="preserve"> ADDIN EN.CITE &lt;EndNote&gt;&lt;Cite&gt;&lt;Author&gt;Hewett&lt;/Author&gt;&lt;Year&gt;2022&lt;/Year&gt;&lt;RecNum&gt;185&lt;/RecNum&gt;&lt;DisplayText&gt;[133]&lt;/DisplayText&gt;&lt;record&gt;&lt;rec-number&gt;185&lt;/rec-number&gt;&lt;foreign-keys&gt;&lt;key app="EN" db-id="ddsrss5fwwt9s9efafpp952zrvzxad0zvxp0" timestamp="0"&gt;185&lt;/key&gt;&lt;/foreign-keys&gt;&lt;ref-type name="Journal Article"&gt;17&lt;/ref-type&gt;&lt;contributors&gt;&lt;authors&gt;&lt;author&gt;Hewett, M.&lt;/author&gt;&lt;/authors&gt;&lt;/contributors&gt;&lt;titles&gt;&lt;title&gt;Ethics and toxic high-workload work environments&lt;/title&gt;&lt;secondary-title&gt;British Journal of General Practice&lt;/secondary-title&gt;&lt;/titles&gt;&lt;periodical&gt;&lt;full-title&gt;British Journal of General Practice&lt;/full-title&gt;&lt;/periodical&gt;&lt;dates&gt;&lt;year&gt;2022&lt;/year&gt;&lt;pub-dates&gt;&lt;date&gt;March 10, 2022&lt;/date&gt;&lt;/pub-dates&gt;&lt;/dates&gt;&lt;urls&gt;&lt;/urls&gt;&lt;/record&gt;&lt;/Cite&gt;&lt;/EndNote&gt;</w:instrText>
      </w:r>
      <w:r>
        <w:fldChar w:fldCharType="separate"/>
      </w:r>
      <w:r w:rsidR="00C6363E">
        <w:rPr>
          <w:noProof/>
        </w:rPr>
        <w:t>[133]</w:t>
      </w:r>
      <w:r>
        <w:fldChar w:fldCharType="end"/>
      </w:r>
      <w:r>
        <w:t>. Relatively minor incidents may trigger big reactions; the ‘final straw’ in a long string of experiences involving secondary trauma</w:t>
      </w:r>
      <w:r w:rsidR="007A1638">
        <w:fldChar w:fldCharType="begin"/>
      </w:r>
      <w:r w:rsidR="00C6363E">
        <w:instrText xml:space="preserve"> ADDIN EN.CITE &lt;EndNote&gt;&lt;Cite&gt;&lt;Author&gt;Axcell&lt;/Author&gt;&lt;Year&gt;2019&lt;/Year&gt;&lt;RecNum&gt;117&lt;/RecNum&gt;&lt;DisplayText&gt;[134]&lt;/DisplayText&gt;&lt;record&gt;&lt;rec-number&gt;117&lt;/rec-number&gt;&lt;foreign-keys&gt;&lt;key app="EN" db-id="ddsrss5fwwt9s9efafpp952zrvzxad0zvxp0" timestamp="0"&gt;117&lt;/key&gt;&lt;/foreign-keys&gt;&lt;ref-type name="Journal Article"&gt;17&lt;/ref-type&gt;&lt;contributors&gt;&lt;authors&gt;&lt;author&gt;Axcell, C.&lt;/author&gt;&lt;/authors&gt;&lt;/contributors&gt;&lt;titles&gt;&lt;title&gt;Mental health and the midwife&lt;/title&gt;&lt;secondary-title&gt;British Journal of Midwifery&lt;/secondary-title&gt;&lt;/titles&gt;&lt;periodical&gt;&lt;full-title&gt;British Journal of Midwifery&lt;/full-title&gt;&lt;/periodical&gt;&lt;pages&gt;398-398&lt;/pages&gt;&lt;volume&gt;27&lt;/volume&gt;&lt;number&gt;6&lt;/number&gt;&lt;dates&gt;&lt;year&gt;2019&lt;/year&gt;&lt;/dates&gt;&lt;urls&gt;&lt;related-urls&gt;&lt;url&gt;https://www.magonlinelibrary.com/doi/abs/10.12968/bjom.2019.27.6.398&lt;/url&gt;&lt;/related-urls&gt;&lt;/urls&gt;&lt;electronic-resource-num&gt;10.12968/bjom.2019.27.6.398&lt;/electronic-resource-num&gt;&lt;/record&gt;&lt;/Cite&gt;&lt;/EndNote&gt;</w:instrText>
      </w:r>
      <w:r w:rsidR="007A1638">
        <w:fldChar w:fldCharType="separate"/>
      </w:r>
      <w:r w:rsidR="00C6363E">
        <w:rPr>
          <w:noProof/>
        </w:rPr>
        <w:t>[134]</w:t>
      </w:r>
      <w:r w:rsidR="007A1638">
        <w:fldChar w:fldCharType="end"/>
      </w:r>
      <w:r>
        <w:t>. [CMO</w:t>
      </w:r>
      <w:r w:rsidR="00F64C1E">
        <w:t>21</w:t>
      </w:r>
      <w:r>
        <w:t>]. Contextual features may also increase risk of Secondary Traumatic Stress (STS) or distress, such as incidents involving children</w:t>
      </w:r>
      <w:r>
        <w:fldChar w:fldCharType="begin">
          <w:fldData xml:space="preserve">PEVuZE5vdGU+PENpdGU+PEF1dGhvcj5RdWFpbGU8L0F1dGhvcj48WWVhcj4yMDE2PC9ZZWFyPjxS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</w:fldData>
        </w:fldChar>
      </w:r>
      <w:r w:rsidR="00C6363E">
        <w:instrText xml:space="preserve"> ADDIN EN.CITE </w:instrText>
      </w:r>
      <w:r w:rsidR="00C6363E">
        <w:fldChar w:fldCharType="begin">
          <w:fldData xml:space="preserve">PEVuZE5vdGU+PENpdGU+PEF1dGhvcj5RdWFpbGU8L0F1dGhvcj48WWVhcj4yMDE2PC9ZZWFyPjxS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</w:fldData>
        </w:fldChar>
      </w:r>
      <w:r w:rsidR="00C6363E">
        <w:instrText xml:space="preserve"> ADDIN EN.CITE.DATA </w:instrText>
      </w:r>
      <w:r w:rsidR="00C6363E">
        <w:fldChar w:fldCharType="end"/>
      </w:r>
      <w:r>
        <w:fldChar w:fldCharType="separate"/>
      </w:r>
      <w:r w:rsidR="00C6363E">
        <w:rPr>
          <w:noProof/>
        </w:rPr>
        <w:t>[41, 135]</w:t>
      </w:r>
      <w:r>
        <w:fldChar w:fldCharType="end"/>
      </w:r>
      <w:r>
        <w:t>, or where staff particularly connect to the patient or incident</w:t>
      </w:r>
      <w:r>
        <w:fldChar w:fldCharType="begin"/>
      </w:r>
      <w:r w:rsidR="004F2F40">
        <w:instrText xml:space="preserve"> ADDIN EN.CITE &lt;EndNote&gt;&lt;Cite&gt;&lt;Author&gt;Kinman&lt;/Author&gt;&lt;Year&gt;2020&lt;/Year&gt;&lt;RecNum&gt;76&lt;/RecNum&gt;&lt;DisplayText&gt;[16]&lt;/DisplayText&gt;&lt;record&gt;&lt;rec-number&gt;76&lt;/rec-number&gt;&lt;foreign-keys&gt;&lt;key app="EN" db-id="ddsrss5fwwt9s9efafpp952zrvzxad0zvxp0" timestamp="0"&gt;76&lt;/key&gt;&lt;/foreign-keys&gt;&lt;ref-type name="Report"&gt;27&lt;/ref-type&gt;&lt;contributors&gt;&lt;authors&gt;&lt;author&gt;Kinman, G.&lt;/author&gt;&lt;author&gt;Teoh, K.&lt;/author&gt;&lt;author&gt;Harriss, A.&lt;/author&gt;&lt;/authors&gt;&lt;/contributors&gt;&lt;titles&gt;&lt;title&gt;The Mental Health and Wellbeing of Nurses and Midwives in the United Kingdom. &lt;/title&gt;&lt;/titles&gt;&lt;dates&gt;&lt;year&gt;2020&lt;/year&gt;&lt;/dates&gt;&lt;publisher&gt;Society of Occupational Medicine&lt;/publisher&gt;&lt;urls&gt;&lt;related-urls&gt;&lt;url&gt;https://www.som.org.uk/sites/som.org.uk/files/The_Mental_Health_and_Wellbeing_of_Nurses_and_Midwives_in_the_United_Kingdom.pdf&lt;/url&gt;&lt;/related-urls&gt;&lt;/urls&gt;&lt;access-date&gt;7th September 2022&lt;/access-date&gt;&lt;/record&gt;&lt;/Cite&gt;&lt;/EndNote&gt;</w:instrText>
      </w:r>
      <w:r>
        <w:fldChar w:fldCharType="separate"/>
      </w:r>
      <w:r w:rsidR="004F2F40">
        <w:rPr>
          <w:noProof/>
        </w:rPr>
        <w:t>[16]</w:t>
      </w:r>
      <w:r>
        <w:fldChar w:fldCharType="end"/>
      </w:r>
      <w:r>
        <w:t>.</w:t>
      </w:r>
    </w:p>
    <w:p w14:paraId="29A1B0E0" w14:textId="77777777" w:rsidR="00932BA5" w:rsidRDefault="00932BA5" w:rsidP="00467815">
      <w:pPr>
        <w:spacing w:line="360" w:lineRule="auto"/>
        <w:rPr>
          <w:rFonts w:eastAsia="Times New Roman" w:cstheme="minorHAnsi"/>
        </w:rPr>
      </w:pPr>
    </w:p>
    <w:p w14:paraId="492D8931" w14:textId="536657C2" w:rsidR="00C04B23" w:rsidRDefault="00932BA5" w:rsidP="00932BA5">
      <w:pPr>
        <w:pStyle w:val="Heading3"/>
      </w:pPr>
      <w:r>
        <w:t>5.</w:t>
      </w:r>
      <w:r w:rsidR="00C04B23" w:rsidRPr="00C04B23">
        <w:t>It is challenging to design, identify and implement interventions to work optimally for diverse staff groups with diverse and interacting stressors</w:t>
      </w:r>
    </w:p>
    <w:p w14:paraId="61318248" w14:textId="4847E21C" w:rsidR="00CA4C73" w:rsidRDefault="00BC4AB9" w:rsidP="00540575">
      <w:pPr>
        <w:spacing w:before="240" w:line="360" w:lineRule="auto"/>
        <w:rPr>
          <w:rFonts w:eastAsia="Times New Roman" w:cstheme="minorHAnsi"/>
        </w:rPr>
      </w:pPr>
      <w:r>
        <w:rPr>
          <w:rFonts w:eastAsia="Times New Roman" w:cstheme="minorHAnsi"/>
        </w:rPr>
        <w:t xml:space="preserve">Our </w:t>
      </w:r>
      <w:r w:rsidR="00920D10">
        <w:rPr>
          <w:rFonts w:eastAsia="Times New Roman" w:cstheme="minorHAnsi"/>
        </w:rPr>
        <w:t>research highlighted</w:t>
      </w:r>
      <w:r>
        <w:rPr>
          <w:rFonts w:eastAsia="Times New Roman" w:cstheme="minorHAnsi"/>
        </w:rPr>
        <w:t xml:space="preserve"> the</w:t>
      </w:r>
      <w:r w:rsidR="00C11151" w:rsidRPr="00BC4AB9">
        <w:rPr>
          <w:rFonts w:eastAsia="Times New Roman" w:cstheme="minorHAnsi"/>
        </w:rPr>
        <w:t xml:space="preserve"> challenges of designing and embedding complex interventions within large organisations that meet the dynamic needs of diverse groups of healthcare staff</w:t>
      </w:r>
      <w:r w:rsidR="00991834">
        <w:rPr>
          <w:rFonts w:eastAsia="Times New Roman" w:cstheme="minorHAnsi"/>
        </w:rPr>
        <w:t xml:space="preserve">.  </w:t>
      </w:r>
      <w:r w:rsidR="008F2AD5">
        <w:rPr>
          <w:rFonts w:eastAsia="Times New Roman" w:cstheme="minorHAnsi"/>
        </w:rPr>
        <w:t>P</w:t>
      </w:r>
      <w:r w:rsidR="0023168E">
        <w:rPr>
          <w:rFonts w:eastAsia="Times New Roman" w:cstheme="minorHAnsi"/>
        </w:rPr>
        <w:t xml:space="preserve">revious </w:t>
      </w:r>
      <w:r w:rsidR="0023168E">
        <w:rPr>
          <w:rFonts w:eastAsia="Times New Roman" w:cstheme="minorHAnsi"/>
        </w:rPr>
        <w:lastRenderedPageBreak/>
        <w:t xml:space="preserve">research </w:t>
      </w:r>
      <w:r w:rsidR="009429BB">
        <w:rPr>
          <w:rFonts w:eastAsia="Times New Roman" w:cstheme="minorHAnsi"/>
        </w:rPr>
        <w:t>with doctors</w:t>
      </w:r>
      <w:r w:rsidR="00817858">
        <w:rPr>
          <w:rFonts w:eastAsia="Times New Roman" w:cstheme="minorHAnsi"/>
        </w:rPr>
        <w:fldChar w:fldCharType="begin">
          <w:fldData xml:space="preserve">PEVuZE5vdGU+PENpdGU+PEF1dGhvcj5DYXJyaWVyaTwvQXV0aG9yPjxZZWFyPjIwMjA8L1llYXI+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DYXJyaWVyaTwvQXV0aG9yPjxZZWFyPjIwMjA8L1llYXI+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817858">
        <w:rPr>
          <w:rFonts w:eastAsia="Times New Roman" w:cstheme="minorHAnsi"/>
        </w:rPr>
      </w:r>
      <w:r w:rsidR="00817858">
        <w:rPr>
          <w:rFonts w:eastAsia="Times New Roman" w:cstheme="minorHAnsi"/>
        </w:rPr>
        <w:fldChar w:fldCharType="separate"/>
      </w:r>
      <w:r w:rsidR="00C6363E">
        <w:rPr>
          <w:rFonts w:eastAsia="Times New Roman" w:cstheme="minorHAnsi"/>
          <w:noProof/>
        </w:rPr>
        <w:t>[29]</w:t>
      </w:r>
      <w:r w:rsidR="00817858">
        <w:rPr>
          <w:rFonts w:eastAsia="Times New Roman" w:cstheme="minorHAnsi"/>
        </w:rPr>
        <w:fldChar w:fldCharType="end"/>
      </w:r>
      <w:r w:rsidR="009429BB">
        <w:rPr>
          <w:rFonts w:eastAsia="Times New Roman" w:cstheme="minorHAnsi"/>
        </w:rPr>
        <w:t xml:space="preserve"> and evidence-based Implementation Science frameworks (</w:t>
      </w:r>
      <w:r w:rsidR="00DB5F70">
        <w:rPr>
          <w:rFonts w:eastAsia="Times New Roman" w:cstheme="minorHAnsi"/>
        </w:rPr>
        <w:t>e.g.,</w:t>
      </w:r>
      <w:r w:rsidR="009429BB">
        <w:rPr>
          <w:rFonts w:eastAsia="Times New Roman" w:cstheme="minorHAnsi"/>
        </w:rPr>
        <w:t xml:space="preserve"> </w:t>
      </w:r>
      <w:r w:rsidR="00817858">
        <w:rPr>
          <w:rFonts w:eastAsia="Times New Roman" w:cstheme="minorHAnsi"/>
        </w:rPr>
        <w:fldChar w:fldCharType="begin">
          <w:fldData xml:space="preserve">PEVuZE5vdGU+PENpdGU+PEF1dGhvcj5EYW1zY2hyb2RlcjwvQXV0aG9yPjxZZWFyPjIwMDk8L1ll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EYW1zY2hyb2RlcjwvQXV0aG9yPjxZZWFyPjIwMDk8L1ll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817858">
        <w:rPr>
          <w:rFonts w:eastAsia="Times New Roman" w:cstheme="minorHAnsi"/>
        </w:rPr>
      </w:r>
      <w:r w:rsidR="00817858">
        <w:rPr>
          <w:rFonts w:eastAsia="Times New Roman" w:cstheme="minorHAnsi"/>
        </w:rPr>
        <w:fldChar w:fldCharType="separate"/>
      </w:r>
      <w:r w:rsidR="00C6363E">
        <w:rPr>
          <w:rFonts w:eastAsia="Times New Roman" w:cstheme="minorHAnsi"/>
          <w:noProof/>
        </w:rPr>
        <w:t>[136, 137]</w:t>
      </w:r>
      <w:r w:rsidR="00817858">
        <w:rPr>
          <w:rFonts w:eastAsia="Times New Roman" w:cstheme="minorHAnsi"/>
        </w:rPr>
        <w:fldChar w:fldCharType="end"/>
      </w:r>
      <w:r w:rsidR="00B60F49">
        <w:rPr>
          <w:rFonts w:eastAsia="Times New Roman" w:cstheme="minorHAnsi"/>
        </w:rPr>
        <w:t xml:space="preserve">) </w:t>
      </w:r>
      <w:r w:rsidR="008F2AD5">
        <w:rPr>
          <w:rFonts w:eastAsia="Times New Roman" w:cstheme="minorHAnsi"/>
        </w:rPr>
        <w:t xml:space="preserve">suggest </w:t>
      </w:r>
      <w:r w:rsidR="00B60F49">
        <w:rPr>
          <w:rFonts w:eastAsia="Times New Roman" w:cstheme="minorHAnsi"/>
        </w:rPr>
        <w:t xml:space="preserve">endorsement, expertise, </w:t>
      </w:r>
      <w:r w:rsidR="00DB5F70">
        <w:rPr>
          <w:rFonts w:eastAsia="Times New Roman" w:cstheme="minorHAnsi"/>
        </w:rPr>
        <w:t>engagement,</w:t>
      </w:r>
      <w:r w:rsidR="00B60F49">
        <w:rPr>
          <w:rFonts w:eastAsia="Times New Roman" w:cstheme="minorHAnsi"/>
        </w:rPr>
        <w:t xml:space="preserve"> and evaluation are important factors </w:t>
      </w:r>
      <w:r w:rsidR="00F54063">
        <w:rPr>
          <w:rFonts w:eastAsia="Times New Roman" w:cstheme="minorHAnsi"/>
        </w:rPr>
        <w:t xml:space="preserve">for successful implementation.  </w:t>
      </w:r>
      <w:r w:rsidR="003F192D">
        <w:rPr>
          <w:rFonts w:eastAsia="Times New Roman" w:cstheme="minorHAnsi"/>
        </w:rPr>
        <w:t>I</w:t>
      </w:r>
      <w:r w:rsidR="00F54063">
        <w:rPr>
          <w:rFonts w:eastAsia="Times New Roman" w:cstheme="minorHAnsi"/>
        </w:rPr>
        <w:t xml:space="preserve">nterventions are most likely to work when tailored to specific contexts and needs of the staff group(s), and when staff </w:t>
      </w:r>
      <w:r w:rsidR="008F2AD5">
        <w:rPr>
          <w:rFonts w:eastAsia="Times New Roman" w:cstheme="minorHAnsi"/>
        </w:rPr>
        <w:t xml:space="preserve">are engaged </w:t>
      </w:r>
      <w:r w:rsidR="00F54063">
        <w:rPr>
          <w:rFonts w:eastAsia="Times New Roman" w:cstheme="minorHAnsi"/>
        </w:rPr>
        <w:t xml:space="preserve">in </w:t>
      </w:r>
      <w:r w:rsidR="001B350D">
        <w:rPr>
          <w:rFonts w:eastAsia="Times New Roman" w:cstheme="minorHAnsi"/>
        </w:rPr>
        <w:t xml:space="preserve">intervention development (co-design), </w:t>
      </w:r>
      <w:r w:rsidR="00F54063">
        <w:rPr>
          <w:rFonts w:eastAsia="Times New Roman" w:cstheme="minorHAnsi"/>
        </w:rPr>
        <w:t>shaping and implementing changes</w:t>
      </w:r>
      <w:r w:rsidR="00940E08">
        <w:rPr>
          <w:rFonts w:eastAsia="Times New Roman" w:cstheme="minorHAnsi"/>
        </w:rPr>
        <w:fldChar w:fldCharType="begin"/>
      </w:r>
      <w:r w:rsidR="00C6363E">
        <w:rPr>
          <w:rFonts w:eastAsia="Times New Roman" w:cstheme="minorHAnsi"/>
        </w:rPr>
        <w:instrText xml:space="preserve"> ADDIN EN.CITE &lt;EndNote&gt;&lt;Cite&gt;&lt;Author&gt;Gray&lt;/Author&gt;&lt;Year&gt;2019&lt;/Year&gt;&lt;RecNum&gt;328&lt;/RecNum&gt;&lt;DisplayText&gt;[138]&lt;/DisplayText&gt;&lt;record&gt;&lt;rec-number&gt;328&lt;/rec-number&gt;&lt;foreign-keys&gt;&lt;key app="EN" db-id="ddsrss5fwwt9s9efafpp952zrvzxad0zvxp0" timestamp="1664380908"&gt;328&lt;/key&gt;&lt;/foreign-keys&gt;&lt;ref-type name="Journal Article"&gt;17&lt;/ref-type&gt;&lt;contributors&gt;&lt;authors&gt;&lt;author&gt;Gray, P. &lt;/author&gt;&lt;author&gt;Senabe, S. &lt;/author&gt;&lt;author&gt;Naicker, N. &lt;/author&gt;&lt;author&gt;Kgalamono, S. &lt;/author&gt;&lt;author&gt;Yassi, A. &lt;/author&gt;&lt;author&gt;Spiegel, J&lt;/author&gt;&lt;/authors&gt;&lt;/contributors&gt;&lt;titles&gt;&lt;title&gt;Workplace-Based Organizational Interventions Promoting Mental Health and Happiness among Healthcare Workers: A Realist Review. &lt;/title&gt;&lt;secondary-title&gt;Int J Environ Res Public Health&lt;/secondary-title&gt;&lt;/titles&gt;&lt;periodical&gt;&lt;full-title&gt;Int J Environ Res Public Health&lt;/full-title&gt;&lt;/periodical&gt;&lt;pages&gt;4396&lt;/pages&gt;&lt;volume&gt;16&lt;/volume&gt;&lt;number&gt;22&lt;/number&gt;&lt;dates&gt;&lt;year&gt;2019&lt;/year&gt;&lt;/dates&gt;&lt;urls&gt;&lt;/urls&gt;&lt;electronic-resource-num&gt;10.3390/ijerph16224396&lt;/electronic-resource-num&gt;&lt;/record&gt;&lt;/Cite&gt;&lt;/EndNote&gt;</w:instrText>
      </w:r>
      <w:r w:rsidR="00940E08">
        <w:rPr>
          <w:rFonts w:eastAsia="Times New Roman" w:cstheme="minorHAnsi"/>
        </w:rPr>
        <w:fldChar w:fldCharType="separate"/>
      </w:r>
      <w:r w:rsidR="00C6363E">
        <w:rPr>
          <w:rFonts w:eastAsia="Times New Roman" w:cstheme="minorHAnsi"/>
          <w:noProof/>
        </w:rPr>
        <w:t>[138]</w:t>
      </w:r>
      <w:r w:rsidR="00940E08">
        <w:rPr>
          <w:rFonts w:eastAsia="Times New Roman" w:cstheme="minorHAnsi"/>
        </w:rPr>
        <w:fldChar w:fldCharType="end"/>
      </w:r>
      <w:r w:rsidR="00F54063">
        <w:rPr>
          <w:rFonts w:eastAsia="Times New Roman" w:cstheme="minorHAnsi"/>
        </w:rPr>
        <w:t xml:space="preserve">.  </w:t>
      </w:r>
      <w:r w:rsidR="00920D10">
        <w:rPr>
          <w:rFonts w:eastAsia="Times New Roman" w:cstheme="minorHAnsi"/>
        </w:rPr>
        <w:t>Our research</w:t>
      </w:r>
      <w:r w:rsidR="00AE37E6">
        <w:rPr>
          <w:rFonts w:eastAsia="Times New Roman" w:cstheme="minorHAnsi"/>
        </w:rPr>
        <w:t xml:space="preserve"> identified the importance of considering </w:t>
      </w:r>
      <w:r w:rsidR="00C11151" w:rsidRPr="00BC4AB9">
        <w:rPr>
          <w:rFonts w:eastAsia="Times New Roman" w:cstheme="minorHAnsi"/>
        </w:rPr>
        <w:t xml:space="preserve">who, when and how interventions are delivered, </w:t>
      </w:r>
      <w:r w:rsidR="00991834">
        <w:rPr>
          <w:rFonts w:eastAsia="Times New Roman" w:cstheme="minorHAnsi"/>
        </w:rPr>
        <w:t xml:space="preserve">and </w:t>
      </w:r>
      <w:r w:rsidR="00C11151" w:rsidRPr="00BC4AB9">
        <w:rPr>
          <w:rFonts w:eastAsia="Times New Roman" w:cstheme="minorHAnsi"/>
        </w:rPr>
        <w:t xml:space="preserve">not just what </w:t>
      </w:r>
      <w:r w:rsidR="00EE3893">
        <w:rPr>
          <w:rFonts w:eastAsia="Times New Roman" w:cstheme="minorHAnsi"/>
        </w:rPr>
        <w:t>is being delivered</w:t>
      </w:r>
      <w:r w:rsidR="000A55EF">
        <w:rPr>
          <w:rFonts w:eastAsia="Times New Roman" w:cstheme="minorHAnsi"/>
        </w:rPr>
        <w:t xml:space="preserve">, </w:t>
      </w:r>
      <w:r w:rsidR="005C3B23">
        <w:rPr>
          <w:rFonts w:eastAsia="Times New Roman" w:cstheme="minorHAnsi"/>
        </w:rPr>
        <w:t xml:space="preserve">and </w:t>
      </w:r>
      <w:r w:rsidR="000A55EF">
        <w:rPr>
          <w:rFonts w:eastAsia="Times New Roman" w:cstheme="minorHAnsi"/>
        </w:rPr>
        <w:t xml:space="preserve">a specific focus on intersectionality factors </w:t>
      </w:r>
      <w:r w:rsidR="00392C4C">
        <w:rPr>
          <w:rFonts w:eastAsia="Times New Roman" w:cstheme="minorHAnsi"/>
        </w:rPr>
        <w:t>(</w:t>
      </w:r>
      <w:r w:rsidR="00DB5F70">
        <w:rPr>
          <w:rFonts w:eastAsia="Times New Roman" w:cstheme="minorHAnsi"/>
        </w:rPr>
        <w:t>e.g.,</w:t>
      </w:r>
      <w:r w:rsidR="00392C4C">
        <w:rPr>
          <w:rFonts w:eastAsia="Times New Roman" w:cstheme="minorHAnsi"/>
        </w:rPr>
        <w:t xml:space="preserve"> ethnicity, disability</w:t>
      </w:r>
      <w:r w:rsidR="007A1638">
        <w:rPr>
          <w:rFonts w:eastAsia="Times New Roman" w:cstheme="minorHAnsi"/>
        </w:rPr>
        <w:fldChar w:fldCharType="begin">
          <w:fldData xml:space="preserve">PEVuZE5vdGU+PENpdGU+PEF1dGhvcj5IdW50ZXI8L0F1dGhvcj48WWVhcj4yMDE5PC9ZZWFyPjxS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IdW50ZXI8L0F1dGhvcj48WWVhcj4yMDE5PC9ZZWFyPjxS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7A1638">
        <w:rPr>
          <w:rFonts w:eastAsia="Times New Roman" w:cstheme="minorHAnsi"/>
        </w:rPr>
      </w:r>
      <w:r w:rsidR="007A1638">
        <w:rPr>
          <w:rFonts w:eastAsia="Times New Roman" w:cstheme="minorHAnsi"/>
        </w:rPr>
        <w:fldChar w:fldCharType="separate"/>
      </w:r>
      <w:r w:rsidR="00C6363E">
        <w:rPr>
          <w:rFonts w:eastAsia="Times New Roman" w:cstheme="minorHAnsi"/>
          <w:noProof/>
        </w:rPr>
        <w:t>[139, 140]</w:t>
      </w:r>
      <w:r w:rsidR="007A1638">
        <w:rPr>
          <w:rFonts w:eastAsia="Times New Roman" w:cstheme="minorHAnsi"/>
        </w:rPr>
        <w:fldChar w:fldCharType="end"/>
      </w:r>
      <w:r w:rsidR="00392C4C">
        <w:rPr>
          <w:rFonts w:eastAsia="Times New Roman" w:cstheme="minorHAnsi"/>
        </w:rPr>
        <w:t>)</w:t>
      </w:r>
      <w:r w:rsidR="00FE16ED">
        <w:rPr>
          <w:rFonts w:eastAsia="Times New Roman" w:cstheme="minorHAnsi"/>
        </w:rPr>
        <w:t>,</w:t>
      </w:r>
      <w:r w:rsidR="00392C4C">
        <w:rPr>
          <w:rFonts w:eastAsia="Times New Roman" w:cstheme="minorHAnsi"/>
        </w:rPr>
        <w:t xml:space="preserve"> is required</w:t>
      </w:r>
      <w:r w:rsidR="004F2F40">
        <w:rPr>
          <w:rFonts w:eastAsia="Times New Roman" w:cstheme="minorHAnsi"/>
        </w:rPr>
        <w:fldChar w:fldCharType="begin"/>
      </w:r>
      <w:r w:rsidR="00EB20FA">
        <w:rPr>
          <w:rFonts w:eastAsia="Times New Roman" w:cstheme="minorHAnsi"/>
        </w:rPr>
        <w:instrText xml:space="preserve"> ADDIN EN.CITE &lt;EndNote&gt;&lt;Cite&gt;&lt;Author&gt;HEE&lt;/Author&gt;&lt;Year&gt;2019&lt;/Year&gt;&lt;RecNum&gt;119&lt;/RecNum&gt;&lt;DisplayText&gt;[8]&lt;/DisplayText&gt;&lt;record&gt;&lt;rec-number&gt;119&lt;/rec-number&gt;&lt;foreign-keys&gt;&lt;key app="EN" db-id="ddsrss5fwwt9s9efafpp952zrvzxad0zvxp0" timestamp="0"&gt;119&lt;/key&gt;&lt;/foreign-keys&gt;&lt;ref-type name="Report"&gt;27&lt;/ref-type&gt;&lt;contributors&gt;&lt;authors&gt;&lt;author&gt;HEE&lt;/author&gt;&lt;/authors&gt;&lt;/contributors&gt;&lt;titles&gt;&lt;title&gt;NHS Staff and Learners&amp;apos; Mental Health Commission&lt;/title&gt;&lt;/titles&gt;&lt;dates&gt;&lt;year&gt;2019&lt;/year&gt;&lt;/dates&gt;&lt;pub-location&gt;London&lt;/pub-location&gt;&lt;publisher&gt;Health Education England&lt;/publisher&gt;&lt;urls&gt;&lt;related-urls&gt;&lt;url&gt;https://www.hee.nhs.uk/sites/default/files/documents/NHS%20%28HEE%29%20-%20Mental%20Wellbeing%20Commission%20Report.pdf&lt;/url&gt;&lt;/related-urls&gt;&lt;/urls&gt;&lt;access-date&gt;4th September 2022&lt;/access-date&gt;&lt;/record&gt;&lt;/Cite&gt;&lt;/EndNote&gt;</w:instrText>
      </w:r>
      <w:r w:rsidR="004F2F40">
        <w:rPr>
          <w:rFonts w:eastAsia="Times New Roman" w:cstheme="minorHAnsi"/>
        </w:rPr>
        <w:fldChar w:fldCharType="separate"/>
      </w:r>
      <w:r w:rsidR="004F2F40">
        <w:rPr>
          <w:rFonts w:eastAsia="Times New Roman" w:cstheme="minorHAnsi"/>
          <w:noProof/>
        </w:rPr>
        <w:t>[8]</w:t>
      </w:r>
      <w:r w:rsidR="004F2F40">
        <w:rPr>
          <w:rFonts w:eastAsia="Times New Roman" w:cstheme="minorHAnsi"/>
        </w:rPr>
        <w:fldChar w:fldCharType="end"/>
      </w:r>
      <w:r w:rsidR="00392C4C">
        <w:rPr>
          <w:rFonts w:eastAsia="Times New Roman" w:cstheme="minorHAnsi"/>
        </w:rPr>
        <w:t>.</w:t>
      </w:r>
    </w:p>
    <w:p w14:paraId="35848630" w14:textId="5690439C" w:rsidR="000062CC" w:rsidRDefault="00B67924" w:rsidP="00C11151">
      <w:pPr>
        <w:spacing w:line="360" w:lineRule="auto"/>
        <w:rPr>
          <w:rFonts w:eastAsia="Times New Roman" w:cstheme="minorHAnsi"/>
        </w:rPr>
      </w:pPr>
      <w:r>
        <w:rPr>
          <w:rFonts w:eastAsia="Times New Roman" w:cstheme="minorHAnsi"/>
        </w:rPr>
        <w:t xml:space="preserve">Tensions we identified included </w:t>
      </w:r>
      <w:r w:rsidR="00AF2CD4">
        <w:rPr>
          <w:rFonts w:eastAsia="Times New Roman" w:cstheme="minorHAnsi"/>
        </w:rPr>
        <w:t xml:space="preserve">whether staff </w:t>
      </w:r>
      <w:r w:rsidR="00BF2418">
        <w:rPr>
          <w:rFonts w:eastAsia="Times New Roman" w:cstheme="minorHAnsi"/>
        </w:rPr>
        <w:t xml:space="preserve">psychological </w:t>
      </w:r>
      <w:r w:rsidR="00AF2CD4">
        <w:rPr>
          <w:rFonts w:eastAsia="Times New Roman" w:cstheme="minorHAnsi"/>
        </w:rPr>
        <w:t xml:space="preserve">wellness interventions should be mandatory versus voluntary. </w:t>
      </w:r>
      <w:r w:rsidR="00CE6B0A">
        <w:rPr>
          <w:rFonts w:eastAsia="Times New Roman" w:cstheme="minorHAnsi"/>
        </w:rPr>
        <w:t xml:space="preserve"> Making interventions mandatory may enable them to be normalised and help to change culture regarding </w:t>
      </w:r>
      <w:r w:rsidR="00805CA6">
        <w:rPr>
          <w:rFonts w:eastAsia="Times New Roman" w:cstheme="minorHAnsi"/>
        </w:rPr>
        <w:t xml:space="preserve">support for the </w:t>
      </w:r>
      <w:r w:rsidR="00CE6B0A">
        <w:rPr>
          <w:rFonts w:eastAsia="Times New Roman" w:cstheme="minorHAnsi"/>
        </w:rPr>
        <w:t>emotional impacts of work</w:t>
      </w:r>
      <w:r w:rsidR="003278E0">
        <w:rPr>
          <w:rFonts w:eastAsia="Times New Roman" w:cstheme="minorHAnsi"/>
        </w:rPr>
        <w:fldChar w:fldCharType="begin">
          <w:fldData xml:space="preserve">PEVuZE5vdGU+PENpdGU+PEF1dGhvcj5EdW5jYW48L0F1dGhvcj48WWVhcj4yMDE5PC9ZZWFyPjxS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EdW5jYW48L0F1dGhvcj48WWVhcj4yMDE5PC9ZZWFyPjxS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3278E0">
        <w:rPr>
          <w:rFonts w:eastAsia="Times New Roman" w:cstheme="minorHAnsi"/>
        </w:rPr>
      </w:r>
      <w:r w:rsidR="003278E0">
        <w:rPr>
          <w:rFonts w:eastAsia="Times New Roman" w:cstheme="minorHAnsi"/>
        </w:rPr>
        <w:fldChar w:fldCharType="separate"/>
      </w:r>
      <w:r w:rsidR="00C6363E">
        <w:rPr>
          <w:rFonts w:eastAsia="Times New Roman" w:cstheme="minorHAnsi"/>
          <w:noProof/>
        </w:rPr>
        <w:t>[141, 142]</w:t>
      </w:r>
      <w:r w:rsidR="003278E0">
        <w:rPr>
          <w:rFonts w:eastAsia="Times New Roman" w:cstheme="minorHAnsi"/>
        </w:rPr>
        <w:fldChar w:fldCharType="end"/>
      </w:r>
      <w:r w:rsidR="00CE6B0A">
        <w:rPr>
          <w:rFonts w:eastAsia="Times New Roman" w:cstheme="minorHAnsi"/>
        </w:rPr>
        <w:t xml:space="preserve">, but </w:t>
      </w:r>
      <w:r w:rsidR="00B06A69">
        <w:rPr>
          <w:rFonts w:eastAsia="Times New Roman" w:cstheme="minorHAnsi"/>
        </w:rPr>
        <w:t xml:space="preserve">may lead to some staff feeling resentful, </w:t>
      </w:r>
      <w:r w:rsidR="00DB5F70">
        <w:rPr>
          <w:rFonts w:eastAsia="Times New Roman" w:cstheme="minorHAnsi"/>
        </w:rPr>
        <w:t>anxious,</w:t>
      </w:r>
      <w:r w:rsidR="00B06A69">
        <w:rPr>
          <w:rFonts w:eastAsia="Times New Roman" w:cstheme="minorHAnsi"/>
        </w:rPr>
        <w:t xml:space="preserve"> and exposed </w:t>
      </w:r>
      <w:r w:rsidR="009943BC">
        <w:rPr>
          <w:rFonts w:eastAsia="Times New Roman" w:cstheme="minorHAnsi"/>
        </w:rPr>
        <w:t>when</w:t>
      </w:r>
      <w:r w:rsidR="00B06A69">
        <w:rPr>
          <w:rFonts w:eastAsia="Times New Roman" w:cstheme="minorHAnsi"/>
        </w:rPr>
        <w:t xml:space="preserve"> sharing emotions. It may also re-traumatise staff </w:t>
      </w:r>
      <w:r w:rsidR="00686478">
        <w:rPr>
          <w:rFonts w:eastAsia="Times New Roman" w:cstheme="minorHAnsi"/>
        </w:rPr>
        <w:t>by requiring disclosure to others</w:t>
      </w:r>
      <w:r w:rsidR="00ED743B">
        <w:rPr>
          <w:rFonts w:eastAsia="Times New Roman" w:cstheme="minorHAnsi"/>
        </w:rPr>
        <w:t xml:space="preserve"> </w:t>
      </w:r>
      <w:r w:rsidR="00930769" w:rsidRPr="000A4BA1">
        <w:rPr>
          <w:rFonts w:eastAsia="Times New Roman" w:cstheme="minorHAnsi"/>
        </w:rPr>
        <w:fldChar w:fldCharType="begin">
          <w:fldData xml:space="preserve">PEVuZE5vdGU+PENpdGU+PEF1dGhvcj5BdXRoPC9BdXRob3I+PFllYXI+MjAyMjwvWWVhcj48UmVj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BdXRoPC9BdXRob3I+PFllYXI+MjAyMjwvWWVhcj48UmVj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930769" w:rsidRPr="000A4BA1">
        <w:rPr>
          <w:rFonts w:eastAsia="Times New Roman" w:cstheme="minorHAnsi"/>
        </w:rPr>
      </w:r>
      <w:r w:rsidR="00930769" w:rsidRPr="000A4BA1">
        <w:rPr>
          <w:rFonts w:eastAsia="Times New Roman" w:cstheme="minorHAnsi"/>
        </w:rPr>
        <w:fldChar w:fldCharType="separate"/>
      </w:r>
      <w:r w:rsidR="00C6363E">
        <w:rPr>
          <w:rFonts w:eastAsia="Times New Roman" w:cstheme="minorHAnsi"/>
          <w:noProof/>
        </w:rPr>
        <w:t>[72, 143, 144]</w:t>
      </w:r>
      <w:r w:rsidR="00930769" w:rsidRPr="000A4BA1">
        <w:rPr>
          <w:rFonts w:eastAsia="Times New Roman" w:cstheme="minorHAnsi"/>
        </w:rPr>
        <w:fldChar w:fldCharType="end"/>
      </w:r>
      <w:r w:rsidR="00F1059F">
        <w:rPr>
          <w:rFonts w:eastAsia="Times New Roman" w:cstheme="minorHAnsi"/>
        </w:rPr>
        <w:t>[CMO22]</w:t>
      </w:r>
      <w:r w:rsidR="00686478" w:rsidRPr="000A4BA1">
        <w:rPr>
          <w:rFonts w:eastAsia="Times New Roman" w:cstheme="minorHAnsi"/>
        </w:rPr>
        <w:t>.  A fu</w:t>
      </w:r>
      <w:r w:rsidR="00686478">
        <w:rPr>
          <w:rFonts w:eastAsia="Times New Roman" w:cstheme="minorHAnsi"/>
        </w:rPr>
        <w:t xml:space="preserve">rther risk of mandating attendance is that they </w:t>
      </w:r>
      <w:r w:rsidR="0063250D">
        <w:rPr>
          <w:rFonts w:eastAsia="Times New Roman" w:cstheme="minorHAnsi"/>
        </w:rPr>
        <w:t>are</w:t>
      </w:r>
      <w:r w:rsidR="00686478">
        <w:rPr>
          <w:rFonts w:eastAsia="Times New Roman" w:cstheme="minorHAnsi"/>
        </w:rPr>
        <w:t xml:space="preserve"> perceived as a ‘tick box’ response</w:t>
      </w:r>
      <w:r w:rsidR="00001BF1">
        <w:rPr>
          <w:rFonts w:eastAsia="Times New Roman" w:cstheme="minorHAnsi"/>
        </w:rPr>
        <w:t xml:space="preserve">, </w:t>
      </w:r>
      <w:r w:rsidR="007A04FB">
        <w:rPr>
          <w:rFonts w:eastAsia="Times New Roman" w:cstheme="minorHAnsi"/>
        </w:rPr>
        <w:t>with the</w:t>
      </w:r>
      <w:r w:rsidR="00001BF1">
        <w:rPr>
          <w:rFonts w:eastAsia="Times New Roman" w:cstheme="minorHAnsi"/>
        </w:rPr>
        <w:t xml:space="preserve"> intervention </w:t>
      </w:r>
      <w:r w:rsidR="007A04FB">
        <w:rPr>
          <w:rFonts w:eastAsia="Times New Roman" w:cstheme="minorHAnsi"/>
        </w:rPr>
        <w:t xml:space="preserve">seen as </w:t>
      </w:r>
      <w:r w:rsidR="00C81DFA">
        <w:rPr>
          <w:rFonts w:eastAsia="Times New Roman" w:cstheme="minorHAnsi"/>
        </w:rPr>
        <w:t>simply</w:t>
      </w:r>
      <w:r w:rsidR="00001BF1">
        <w:rPr>
          <w:rFonts w:eastAsia="Times New Roman" w:cstheme="minorHAnsi"/>
        </w:rPr>
        <w:t xml:space="preserve"> a management tool </w:t>
      </w:r>
      <w:r w:rsidR="000A4BA1">
        <w:rPr>
          <w:rFonts w:eastAsia="Times New Roman" w:cstheme="minorHAnsi"/>
        </w:rPr>
        <w:fldChar w:fldCharType="begin">
          <w:fldData xml:space="preserve">PEVuZE5vdGU+PENpdGU+PEF1dGhvcj5BdXRoPC9BdXRob3I+PFllYXI+MjAyMjwvWWVhcj48UmVj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BdXRoPC9BdXRob3I+PFllYXI+MjAyMjwvWWVhcj48UmVj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0A4BA1">
        <w:rPr>
          <w:rFonts w:eastAsia="Times New Roman" w:cstheme="minorHAnsi"/>
        </w:rPr>
      </w:r>
      <w:r w:rsidR="000A4BA1">
        <w:rPr>
          <w:rFonts w:eastAsia="Times New Roman" w:cstheme="minorHAnsi"/>
        </w:rPr>
        <w:fldChar w:fldCharType="separate"/>
      </w:r>
      <w:r w:rsidR="00C6363E">
        <w:rPr>
          <w:rFonts w:eastAsia="Times New Roman" w:cstheme="minorHAnsi"/>
          <w:noProof/>
        </w:rPr>
        <w:t>[72, 145]</w:t>
      </w:r>
      <w:r w:rsidR="000A4BA1">
        <w:rPr>
          <w:rFonts w:eastAsia="Times New Roman" w:cstheme="minorHAnsi"/>
        </w:rPr>
        <w:fldChar w:fldCharType="end"/>
      </w:r>
      <w:r w:rsidR="00634308">
        <w:rPr>
          <w:rFonts w:eastAsia="Times New Roman" w:cstheme="minorHAnsi"/>
        </w:rPr>
        <w:t>[CMO24]</w:t>
      </w:r>
      <w:r w:rsidR="00001BF1">
        <w:rPr>
          <w:rFonts w:eastAsia="Times New Roman" w:cstheme="minorHAnsi"/>
        </w:rPr>
        <w:t>.</w:t>
      </w:r>
      <w:r w:rsidR="00CA4C73">
        <w:rPr>
          <w:rFonts w:eastAsia="Times New Roman" w:cstheme="minorHAnsi"/>
        </w:rPr>
        <w:t xml:space="preserve">   </w:t>
      </w:r>
      <w:r w:rsidR="007A04FB">
        <w:rPr>
          <w:rFonts w:eastAsia="Times New Roman" w:cstheme="minorHAnsi"/>
        </w:rPr>
        <w:t xml:space="preserve">Offering </w:t>
      </w:r>
      <w:r w:rsidR="005D5356">
        <w:rPr>
          <w:rFonts w:eastAsia="Times New Roman" w:cstheme="minorHAnsi"/>
        </w:rPr>
        <w:t xml:space="preserve">debriefs or check-ins as a voluntary/optional intervention means </w:t>
      </w:r>
      <w:r w:rsidR="007A04FB">
        <w:rPr>
          <w:rFonts w:eastAsia="Times New Roman" w:cstheme="minorHAnsi"/>
        </w:rPr>
        <w:t>those</w:t>
      </w:r>
      <w:r w:rsidR="005D5356">
        <w:rPr>
          <w:rFonts w:eastAsia="Times New Roman" w:cstheme="minorHAnsi"/>
        </w:rPr>
        <w:t xml:space="preserve"> who wish to discuss/receive support can </w:t>
      </w:r>
      <w:r w:rsidR="00DC2282">
        <w:rPr>
          <w:rFonts w:eastAsia="Times New Roman" w:cstheme="minorHAnsi"/>
        </w:rPr>
        <w:t>do so</w:t>
      </w:r>
      <w:r w:rsidR="005D5356">
        <w:rPr>
          <w:rFonts w:eastAsia="Times New Roman" w:cstheme="minorHAnsi"/>
        </w:rPr>
        <w:t xml:space="preserve">, but may </w:t>
      </w:r>
      <w:r w:rsidR="00DC2282">
        <w:rPr>
          <w:rFonts w:eastAsia="Times New Roman" w:cstheme="minorHAnsi"/>
        </w:rPr>
        <w:t>result in</w:t>
      </w:r>
      <w:r w:rsidR="005D5356">
        <w:rPr>
          <w:rFonts w:eastAsia="Times New Roman" w:cstheme="minorHAnsi"/>
        </w:rPr>
        <w:t xml:space="preserve"> others</w:t>
      </w:r>
      <w:r w:rsidR="00DC2282">
        <w:rPr>
          <w:rFonts w:eastAsia="Times New Roman" w:cstheme="minorHAnsi"/>
        </w:rPr>
        <w:t>,</w:t>
      </w:r>
      <w:r w:rsidR="005D5356">
        <w:rPr>
          <w:rFonts w:eastAsia="Times New Roman" w:cstheme="minorHAnsi"/>
        </w:rPr>
        <w:t xml:space="preserve"> who need support</w:t>
      </w:r>
      <w:r w:rsidR="00DC2282">
        <w:rPr>
          <w:rFonts w:eastAsia="Times New Roman" w:cstheme="minorHAnsi"/>
        </w:rPr>
        <w:t>,</w:t>
      </w:r>
      <w:r w:rsidR="005D5356">
        <w:rPr>
          <w:rFonts w:eastAsia="Times New Roman" w:cstheme="minorHAnsi"/>
        </w:rPr>
        <w:t xml:space="preserve"> not accessing it due to fear of stigma</w:t>
      </w:r>
      <w:r w:rsidR="000A4BA1">
        <w:rPr>
          <w:rFonts w:eastAsia="Times New Roman" w:cstheme="minorHAnsi"/>
        </w:rPr>
        <w:fldChar w:fldCharType="begin">
          <w:fldData xml:space="preserve">PEVuZE5vdGU+PENpdGU+PEF1dGhvcj5BdXRoPC9BdXRob3I+PFllYXI+MjAyMjwvWWVhcj48UmVj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BdXRoPC9BdXRob3I+PFllYXI+MjAyMjwvWWVhcj48UmVj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0A4BA1">
        <w:rPr>
          <w:rFonts w:eastAsia="Times New Roman" w:cstheme="minorHAnsi"/>
        </w:rPr>
      </w:r>
      <w:r w:rsidR="000A4BA1">
        <w:rPr>
          <w:rFonts w:eastAsia="Times New Roman" w:cstheme="minorHAnsi"/>
        </w:rPr>
        <w:fldChar w:fldCharType="separate"/>
      </w:r>
      <w:r w:rsidR="00C6363E">
        <w:rPr>
          <w:rFonts w:eastAsia="Times New Roman" w:cstheme="minorHAnsi"/>
          <w:noProof/>
        </w:rPr>
        <w:t>[72, 113, 143, 146]</w:t>
      </w:r>
      <w:r w:rsidR="000A4BA1">
        <w:rPr>
          <w:rFonts w:eastAsia="Times New Roman" w:cstheme="minorHAnsi"/>
        </w:rPr>
        <w:fldChar w:fldCharType="end"/>
      </w:r>
      <w:r w:rsidR="005D5356">
        <w:rPr>
          <w:rFonts w:eastAsia="Times New Roman" w:cstheme="minorHAnsi"/>
        </w:rPr>
        <w:t xml:space="preserve"> or not recognising the benefit</w:t>
      </w:r>
      <w:r w:rsidR="007A04FB">
        <w:rPr>
          <w:rFonts w:eastAsia="Times New Roman" w:cstheme="minorHAnsi"/>
        </w:rPr>
        <w:t>s</w:t>
      </w:r>
      <w:r w:rsidR="00DD72B2">
        <w:rPr>
          <w:rFonts w:eastAsia="Times New Roman" w:cstheme="minorHAnsi"/>
        </w:rPr>
        <w:t>[CMO23]</w:t>
      </w:r>
      <w:r w:rsidR="005D5356">
        <w:rPr>
          <w:rFonts w:eastAsia="Times New Roman" w:cstheme="minorHAnsi"/>
        </w:rPr>
        <w:t xml:space="preserve">. </w:t>
      </w:r>
      <w:r w:rsidR="008111B0">
        <w:rPr>
          <w:rFonts w:eastAsia="Times New Roman" w:cstheme="minorHAnsi"/>
        </w:rPr>
        <w:t xml:space="preserve"> </w:t>
      </w:r>
    </w:p>
    <w:p w14:paraId="2E92D1CF" w14:textId="44F1B06E" w:rsidR="00CA4596" w:rsidRDefault="003E0082" w:rsidP="00C11151">
      <w:pPr>
        <w:spacing w:line="360" w:lineRule="auto"/>
        <w:rPr>
          <w:rFonts w:eastAsia="Times New Roman" w:cstheme="minorHAnsi"/>
        </w:rPr>
      </w:pPr>
      <w:r w:rsidRPr="003E0082">
        <w:rPr>
          <w:rFonts w:eastAsia="Times New Roman" w:cstheme="minorHAnsi"/>
        </w:rPr>
        <w:t xml:space="preserve">Another tension was </w:t>
      </w:r>
      <w:r w:rsidRPr="007F3E64">
        <w:rPr>
          <w:rStyle w:val="cf01"/>
          <w:rFonts w:asciiTheme="minorHAnsi" w:hAnsiTheme="minorHAnsi" w:cstheme="minorHAnsi"/>
          <w:sz w:val="22"/>
          <w:szCs w:val="22"/>
        </w:rPr>
        <w:t>the need to act and offer support</w:t>
      </w:r>
      <w:r w:rsidR="00C81DFA">
        <w:rPr>
          <w:rStyle w:val="cf01"/>
          <w:rFonts w:asciiTheme="minorHAnsi" w:hAnsiTheme="minorHAnsi" w:cstheme="minorHAnsi"/>
          <w:sz w:val="22"/>
          <w:szCs w:val="22"/>
        </w:rPr>
        <w:t>,</w:t>
      </w:r>
      <w:r w:rsidRPr="007F3E64">
        <w:rPr>
          <w:rStyle w:val="cf01"/>
          <w:rFonts w:asciiTheme="minorHAnsi" w:hAnsiTheme="minorHAnsi" w:cstheme="minorHAnsi"/>
          <w:sz w:val="22"/>
          <w:szCs w:val="22"/>
        </w:rPr>
        <w:t xml:space="preserve"> versus providing interventions that are ineffective because they are too reactive and/or single timepoint</w:t>
      </w:r>
      <w:r w:rsidR="00FF449C">
        <w:rPr>
          <w:rStyle w:val="cf01"/>
          <w:rFonts w:asciiTheme="minorHAnsi" w:hAnsiTheme="minorHAnsi" w:cstheme="minorHAnsi"/>
          <w:sz w:val="22"/>
          <w:szCs w:val="22"/>
        </w:rPr>
        <w:t>. T</w:t>
      </w:r>
      <w:r w:rsidR="008111B0">
        <w:rPr>
          <w:rFonts w:eastAsia="Times New Roman" w:cstheme="minorHAnsi"/>
        </w:rPr>
        <w:t>here was significant learning about the type and timing of interventions from the COVID-19 pandemic</w:t>
      </w:r>
      <w:r w:rsidR="00812B45">
        <w:rPr>
          <w:rFonts w:eastAsia="Times New Roman" w:cstheme="minorHAnsi"/>
        </w:rPr>
        <w:t xml:space="preserve">.  </w:t>
      </w:r>
      <w:r w:rsidR="00E014A2">
        <w:rPr>
          <w:rFonts w:eastAsia="Times New Roman" w:cstheme="minorHAnsi"/>
        </w:rPr>
        <w:t>For example, b</w:t>
      </w:r>
      <w:r w:rsidR="00812B45">
        <w:rPr>
          <w:rFonts w:eastAsia="Times New Roman" w:cstheme="minorHAnsi"/>
        </w:rPr>
        <w:t>arriers to access</w:t>
      </w:r>
      <w:r w:rsidR="00887CC3">
        <w:rPr>
          <w:rFonts w:eastAsia="Times New Roman" w:cstheme="minorHAnsi"/>
        </w:rPr>
        <w:t xml:space="preserve"> </w:t>
      </w:r>
      <w:r w:rsidR="00812B45">
        <w:rPr>
          <w:rFonts w:eastAsia="Times New Roman" w:cstheme="minorHAnsi"/>
        </w:rPr>
        <w:t>the range of interventio</w:t>
      </w:r>
      <w:r w:rsidR="006E1056">
        <w:rPr>
          <w:rFonts w:eastAsia="Times New Roman" w:cstheme="minorHAnsi"/>
        </w:rPr>
        <w:t>ns on offer included t</w:t>
      </w:r>
      <w:r w:rsidR="00812B45">
        <w:rPr>
          <w:rFonts w:eastAsia="Times New Roman" w:cstheme="minorHAnsi"/>
        </w:rPr>
        <w:t>ime constraints, physical barriers (</w:t>
      </w:r>
      <w:r w:rsidR="00C451CF">
        <w:rPr>
          <w:rFonts w:eastAsia="Times New Roman" w:cstheme="minorHAnsi"/>
        </w:rPr>
        <w:t>e.g.,</w:t>
      </w:r>
      <w:r w:rsidR="00812B45">
        <w:rPr>
          <w:rFonts w:eastAsia="Times New Roman" w:cstheme="minorHAnsi"/>
        </w:rPr>
        <w:t xml:space="preserve"> geographical distance)</w:t>
      </w:r>
      <w:r w:rsidR="00B40560">
        <w:rPr>
          <w:rFonts w:eastAsia="Times New Roman" w:cstheme="minorHAnsi"/>
        </w:rPr>
        <w:t>,</w:t>
      </w:r>
      <w:r w:rsidR="00812B45">
        <w:rPr>
          <w:rFonts w:eastAsia="Times New Roman" w:cstheme="minorHAnsi"/>
        </w:rPr>
        <w:t xml:space="preserve"> </w:t>
      </w:r>
      <w:r w:rsidR="00B40560">
        <w:rPr>
          <w:rFonts w:eastAsia="Times New Roman" w:cstheme="minorHAnsi"/>
        </w:rPr>
        <w:t>no</w:t>
      </w:r>
      <w:r w:rsidR="00743F90">
        <w:rPr>
          <w:rFonts w:eastAsia="Times New Roman" w:cstheme="minorHAnsi"/>
        </w:rPr>
        <w:t xml:space="preserve"> access</w:t>
      </w:r>
      <w:r w:rsidR="00812B45">
        <w:rPr>
          <w:rFonts w:eastAsia="Times New Roman" w:cstheme="minorHAnsi"/>
        </w:rPr>
        <w:t xml:space="preserve"> </w:t>
      </w:r>
      <w:r w:rsidR="00B40560">
        <w:rPr>
          <w:rFonts w:eastAsia="Times New Roman" w:cstheme="minorHAnsi"/>
        </w:rPr>
        <w:t xml:space="preserve">to </w:t>
      </w:r>
      <w:r w:rsidR="006E1056">
        <w:rPr>
          <w:rFonts w:eastAsia="Times New Roman" w:cstheme="minorHAnsi"/>
        </w:rPr>
        <w:t xml:space="preserve">resources </w:t>
      </w:r>
      <w:r w:rsidR="00743F90">
        <w:rPr>
          <w:rFonts w:eastAsia="Times New Roman" w:cstheme="minorHAnsi"/>
        </w:rPr>
        <w:t xml:space="preserve">at work and </w:t>
      </w:r>
      <w:r w:rsidR="00B40560">
        <w:rPr>
          <w:rFonts w:eastAsia="Times New Roman" w:cstheme="minorHAnsi"/>
        </w:rPr>
        <w:t xml:space="preserve">no desire to </w:t>
      </w:r>
      <w:r w:rsidR="00743F90">
        <w:rPr>
          <w:rFonts w:eastAsia="Times New Roman" w:cstheme="minorHAnsi"/>
        </w:rPr>
        <w:t xml:space="preserve"> access </w:t>
      </w:r>
      <w:r w:rsidR="006E1056">
        <w:rPr>
          <w:rFonts w:eastAsia="Times New Roman" w:cstheme="minorHAnsi"/>
        </w:rPr>
        <w:t>outside working hours</w:t>
      </w:r>
      <w:r w:rsidR="008E7EF4">
        <w:rPr>
          <w:rFonts w:eastAsia="Times New Roman" w:cstheme="minorHAnsi"/>
        </w:rPr>
        <w:fldChar w:fldCharType="begin"/>
      </w:r>
      <w:r w:rsidR="00C6363E">
        <w:rPr>
          <w:rFonts w:eastAsia="Times New Roman" w:cstheme="minorHAnsi"/>
        </w:rPr>
        <w:instrText xml:space="preserve"> ADDIN EN.CITE &lt;EndNote&gt;&lt;Cite&gt;&lt;Author&gt;Maben&lt;/Author&gt;&lt;Year&gt;2023&lt;/Year&gt;&lt;RecNum&gt;257&lt;/RecNum&gt;&lt;DisplayText&gt;[147, 148]&lt;/DisplayText&gt;&lt;record&gt;&lt;rec-number&gt;257&lt;/rec-number&gt;&lt;foreign-keys&gt;&lt;key app="EN" db-id="ddsrss5fwwt9s9efafpp952zrvzxad0zvxp0" timestamp="1663079698"&gt;257&lt;/key&gt;&lt;/foreign-keys&gt;&lt;ref-type name="Book Section"&gt;5&lt;/ref-type&gt;&lt;contributors&gt;&lt;authors&gt;&lt;author&gt;Maben, J. &lt;/author&gt;&lt;author&gt;Conolly, A. &lt;/author&gt;&lt;/authors&gt;&lt;secondary-authors&gt;&lt;author&gt;Williams, R. &lt;/author&gt;&lt;author&gt;Kemp, V. &lt;/author&gt;&lt;author&gt;Porter, K.  &lt;/author&gt;&lt;author&gt;Healing, T. &lt;/author&gt;&lt;author&gt;Drury, J. &lt;/author&gt;&lt;/secondary-authors&gt;&lt;/contributors&gt;&lt;titles&gt;&lt;title&gt;Lessons for structure, workplace planning and responding to emergencies from nurses in the COVID-19 pandemic &lt;/title&gt;&lt;secondary-title&gt;Pandemics, Major Incidents and Mental Health: The Psychosocial and Mental Health Aspects of Health Emergencies&lt;/secondary-title&gt;&lt;/titles&gt;&lt;dates&gt;&lt;year&gt;2023&lt;/year&gt;&lt;/dates&gt;&lt;pub-location&gt;Cambridge&lt;/pub-location&gt;&lt;publisher&gt;Cambridge University Press&lt;/publisher&gt;&lt;urls&gt;&lt;/urls&gt;&lt;/record&gt;&lt;/Cite&gt;&lt;Cite&gt;&lt;Author&gt;Winter&lt;/Author&gt;&lt;Year&gt;2019&lt;/Year&gt;&lt;RecNum&gt;94&lt;/RecNum&gt;&lt;record&gt;&lt;rec-number&gt;94&lt;/rec-number&gt;&lt;foreign-keys&gt;&lt;key app="EN" db-id="ddsrss5fwwt9s9efafpp952zrvzxad0zvxp0" timestamp="0"&gt;94&lt;/key&gt;&lt;/foreign-keys&gt;&lt;ref-type name="Journal Article"&gt;17&lt;/ref-type&gt;&lt;contributors&gt;&lt;authors&gt;&lt;author&gt;Winter, G.&lt;/author&gt;&lt;/authors&gt;&lt;/contributors&gt;&lt;titles&gt;&lt;title&gt;Dealing with burnout&lt;/title&gt;&lt;secondary-title&gt;British Journal of Midwifery&lt;/secondary-title&gt;&lt;/titles&gt;&lt;periodical&gt;&lt;full-title&gt;British Journal of Midwifery&lt;/full-title&gt;&lt;/periodical&gt;&lt;pages&gt;802-802&lt;/pages&gt;&lt;volume&gt;27&lt;/volume&gt;&lt;number&gt;12&lt;/number&gt;&lt;dates&gt;&lt;year&gt;2019&lt;/year&gt;&lt;/dates&gt;&lt;urls&gt;&lt;related-urls&gt;&lt;url&gt;https://www.magonlinelibrary.com/doi/abs/10.12968/bjom.2019.27.12.802&lt;/url&gt;&lt;/related-urls&gt;&lt;/urls&gt;&lt;electronic-resource-num&gt;10.12968/bjom.2019.27.12.802&lt;/electronic-resource-num&gt;&lt;/record&gt;&lt;/Cite&gt;&lt;/EndNote&gt;</w:instrText>
      </w:r>
      <w:r w:rsidR="008E7EF4">
        <w:rPr>
          <w:rFonts w:eastAsia="Times New Roman" w:cstheme="minorHAnsi"/>
        </w:rPr>
        <w:fldChar w:fldCharType="separate"/>
      </w:r>
      <w:r w:rsidR="00C6363E">
        <w:rPr>
          <w:rFonts w:eastAsia="Times New Roman" w:cstheme="minorHAnsi"/>
          <w:noProof/>
        </w:rPr>
        <w:t>[147, 148]</w:t>
      </w:r>
      <w:r w:rsidR="008E7EF4">
        <w:rPr>
          <w:rFonts w:eastAsia="Times New Roman" w:cstheme="minorHAnsi"/>
        </w:rPr>
        <w:fldChar w:fldCharType="end"/>
      </w:r>
      <w:r w:rsidR="006E1056">
        <w:rPr>
          <w:rFonts w:eastAsia="Times New Roman" w:cstheme="minorHAnsi"/>
        </w:rPr>
        <w:t xml:space="preserve">.  A key </w:t>
      </w:r>
      <w:r w:rsidR="00896A88">
        <w:rPr>
          <w:rFonts w:eastAsia="Times New Roman" w:cstheme="minorHAnsi"/>
        </w:rPr>
        <w:t xml:space="preserve">issue was that they were </w:t>
      </w:r>
      <w:r w:rsidR="001C0C74">
        <w:rPr>
          <w:rFonts w:eastAsia="Times New Roman" w:cstheme="minorHAnsi"/>
        </w:rPr>
        <w:t xml:space="preserve">often </w:t>
      </w:r>
      <w:r w:rsidR="00896A88">
        <w:rPr>
          <w:rFonts w:eastAsia="Times New Roman" w:cstheme="minorHAnsi"/>
        </w:rPr>
        <w:t xml:space="preserve">not the right interventions at the right time; </w:t>
      </w:r>
      <w:r w:rsidR="000C0C46">
        <w:rPr>
          <w:rFonts w:eastAsia="Times New Roman" w:cstheme="minorHAnsi"/>
        </w:rPr>
        <w:t xml:space="preserve">staff </w:t>
      </w:r>
      <w:r w:rsidR="00896A88">
        <w:rPr>
          <w:rFonts w:eastAsia="Times New Roman" w:cstheme="minorHAnsi"/>
        </w:rPr>
        <w:t>needed their essential safety and physiological needs met first</w:t>
      </w:r>
      <w:r w:rsidR="00C058CE">
        <w:rPr>
          <w:rFonts w:eastAsia="Times New Roman" w:cstheme="minorHAnsi"/>
        </w:rPr>
        <w:t xml:space="preserve"> (</w:t>
      </w:r>
      <w:r w:rsidR="00C058CE">
        <w:t>access to food, drink, breaks)</w:t>
      </w:r>
      <w:r w:rsidR="00896A88">
        <w:rPr>
          <w:rFonts w:eastAsia="Times New Roman" w:cstheme="minorHAnsi"/>
        </w:rPr>
        <w:t xml:space="preserve"> </w:t>
      </w:r>
      <w:r w:rsidR="008E7EF4">
        <w:rPr>
          <w:rFonts w:eastAsia="Times New Roman" w:cstheme="minorHAnsi"/>
        </w:rPr>
        <w:fldChar w:fldCharType="begin">
          <w:fldData xml:space="preserve">PEVuZE5vdGU+PENpdGU+PEF1dGhvcj5NYWJlbjwvQXV0aG9yPjxZZWFyPjIwMjM8L1llYXI+PFJl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NYWJlbjwvQXV0aG9yPjxZZWFyPjIwMjM8L1llYXI+PFJl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8E7EF4">
        <w:rPr>
          <w:rFonts w:eastAsia="Times New Roman" w:cstheme="minorHAnsi"/>
        </w:rPr>
      </w:r>
      <w:r w:rsidR="008E7EF4">
        <w:rPr>
          <w:rFonts w:eastAsia="Times New Roman" w:cstheme="minorHAnsi"/>
        </w:rPr>
        <w:fldChar w:fldCharType="separate"/>
      </w:r>
      <w:r w:rsidR="00C6363E">
        <w:rPr>
          <w:rFonts w:eastAsia="Times New Roman" w:cstheme="minorHAnsi"/>
          <w:noProof/>
        </w:rPr>
        <w:t>[43, 147, 149, 150]</w:t>
      </w:r>
      <w:r w:rsidR="008E7EF4">
        <w:rPr>
          <w:rFonts w:eastAsia="Times New Roman" w:cstheme="minorHAnsi"/>
        </w:rPr>
        <w:fldChar w:fldCharType="end"/>
      </w:r>
      <w:r w:rsidR="007F464F">
        <w:rPr>
          <w:rFonts w:eastAsia="Times New Roman" w:cstheme="minorHAnsi"/>
        </w:rPr>
        <w:t xml:space="preserve">, followed by potential access to psychological support once the </w:t>
      </w:r>
      <w:r w:rsidR="0063032A">
        <w:rPr>
          <w:rFonts w:eastAsia="Times New Roman" w:cstheme="minorHAnsi"/>
        </w:rPr>
        <w:t>threat receded.</w:t>
      </w:r>
      <w:r w:rsidR="002E6FB6">
        <w:rPr>
          <w:rFonts w:eastAsia="Times New Roman" w:cstheme="minorHAnsi"/>
        </w:rPr>
        <w:t xml:space="preserve"> Getting the timing wrong can lead to </w:t>
      </w:r>
      <w:r w:rsidR="00B06A30">
        <w:rPr>
          <w:rFonts w:eastAsia="Times New Roman" w:cstheme="minorHAnsi"/>
        </w:rPr>
        <w:t>low uptake and thereby exacerbation of distress</w:t>
      </w:r>
      <w:r w:rsidR="00A66EEC">
        <w:rPr>
          <w:rFonts w:eastAsia="Times New Roman" w:cstheme="minorHAnsi"/>
        </w:rPr>
        <w:t xml:space="preserve"> [CMO</w:t>
      </w:r>
      <w:r w:rsidR="002C0977">
        <w:rPr>
          <w:rFonts w:eastAsia="Times New Roman" w:cstheme="minorHAnsi"/>
        </w:rPr>
        <w:t>26]</w:t>
      </w:r>
      <w:r w:rsidR="0063250D">
        <w:rPr>
          <w:rFonts w:eastAsia="Times New Roman" w:cstheme="minorHAnsi"/>
        </w:rPr>
        <w:t>.</w:t>
      </w:r>
    </w:p>
    <w:p w14:paraId="04E86BDC" w14:textId="0609AD1F" w:rsidR="007D0D46" w:rsidRDefault="007D0D46" w:rsidP="00C11151">
      <w:pPr>
        <w:spacing w:line="360" w:lineRule="auto"/>
        <w:rPr>
          <w:rFonts w:eastAsia="Times New Roman" w:cstheme="minorHAnsi"/>
        </w:rPr>
      </w:pPr>
      <w:r>
        <w:rPr>
          <w:rFonts w:eastAsia="Times New Roman" w:cstheme="minorHAnsi"/>
        </w:rPr>
        <w:t>The involvement</w:t>
      </w:r>
      <w:r w:rsidR="00C81DFA">
        <w:rPr>
          <w:rFonts w:eastAsia="Times New Roman" w:cstheme="minorHAnsi"/>
        </w:rPr>
        <w:t>,</w:t>
      </w:r>
      <w:r>
        <w:rPr>
          <w:rFonts w:eastAsia="Times New Roman" w:cstheme="minorHAnsi"/>
        </w:rPr>
        <w:t xml:space="preserve"> or not</w:t>
      </w:r>
      <w:r w:rsidR="00C81DFA">
        <w:rPr>
          <w:rFonts w:eastAsia="Times New Roman" w:cstheme="minorHAnsi"/>
        </w:rPr>
        <w:t>,</w:t>
      </w:r>
      <w:r>
        <w:rPr>
          <w:rFonts w:eastAsia="Times New Roman" w:cstheme="minorHAnsi"/>
        </w:rPr>
        <w:t xml:space="preserve"> of supervisors/managers </w:t>
      </w:r>
      <w:r w:rsidR="00110107">
        <w:rPr>
          <w:rFonts w:eastAsia="Times New Roman" w:cstheme="minorHAnsi"/>
        </w:rPr>
        <w:t xml:space="preserve">in supporting the processing of work challenges </w:t>
      </w:r>
      <w:r>
        <w:rPr>
          <w:rFonts w:eastAsia="Times New Roman" w:cstheme="minorHAnsi"/>
        </w:rPr>
        <w:t>was another tension.</w:t>
      </w:r>
      <w:r w:rsidR="00B8050D">
        <w:rPr>
          <w:rFonts w:eastAsia="Times New Roman" w:cstheme="minorHAnsi"/>
        </w:rPr>
        <w:t xml:space="preserve">  Formal debriefing following trauma exposure (</w:t>
      </w:r>
      <w:r w:rsidR="00C451CF">
        <w:rPr>
          <w:rFonts w:eastAsia="Times New Roman" w:cstheme="minorHAnsi"/>
        </w:rPr>
        <w:t>e.g.,</w:t>
      </w:r>
      <w:r w:rsidR="00B8050D">
        <w:rPr>
          <w:rFonts w:eastAsia="Times New Roman" w:cstheme="minorHAnsi"/>
        </w:rPr>
        <w:t xml:space="preserve"> via occupational health departments</w:t>
      </w:r>
      <w:r w:rsidR="008E4C52">
        <w:rPr>
          <w:rFonts w:eastAsia="Times New Roman" w:cstheme="minorHAnsi"/>
        </w:rPr>
        <w:t xml:space="preserve">, or using </w:t>
      </w:r>
      <w:r w:rsidR="00F82C7A">
        <w:rPr>
          <w:rFonts w:eastAsia="Times New Roman" w:cstheme="minorHAnsi"/>
        </w:rPr>
        <w:t xml:space="preserve">immediate, or delayed </w:t>
      </w:r>
      <w:r w:rsidR="008E4C52">
        <w:rPr>
          <w:rFonts w:eastAsia="Times New Roman" w:cstheme="minorHAnsi"/>
        </w:rPr>
        <w:t>debriefs</w:t>
      </w:r>
      <w:r w:rsidR="004F2F40">
        <w:rPr>
          <w:rFonts w:eastAsia="Times New Roman" w:cstheme="minorHAnsi"/>
        </w:rPr>
        <w:fldChar w:fldCharType="begin"/>
      </w:r>
      <w:r w:rsidR="00C6363E">
        <w:rPr>
          <w:rFonts w:eastAsia="Times New Roman" w:cstheme="minorHAnsi"/>
        </w:rPr>
        <w:instrText xml:space="preserve"> ADDIN EN.CITE &lt;EndNote&gt;&lt;Cite&gt;&lt;Author&gt;Kessler&lt;/Author&gt;&lt;Year&gt;2014&lt;/Year&gt;&lt;RecNum&gt;363&lt;/RecNum&gt;&lt;DisplayText&gt;[151, 152]&lt;/DisplayText&gt;&lt;record&gt;&lt;rec-number&gt;363&lt;/rec-number&gt;&lt;foreign-keys&gt;&lt;key app="EN" db-id="ddsrss5fwwt9s9efafpp952zrvzxad0zvxp0" timestamp="1700754046"&gt;363&lt;/key&gt;&lt;/foreign-keys&gt;&lt;ref-type name="Journal Article"&gt;17&lt;/ref-type&gt;&lt;contributors&gt;&lt;authors&gt;&lt;author&gt;Kessler, DO&lt;/author&gt;&lt;author&gt;Cheng, A&lt;/author&gt;&lt;author&gt;Mullan, PC&lt;/author&gt;&lt;/authors&gt;&lt;/contributors&gt;&lt;titles&gt;&lt;title&gt;Debriefing in the emergency department after clinical events: a practical guide&lt;/title&gt;&lt;secondary-title&gt;Annals of Emergency Medicine&lt;/secondary-title&gt;&lt;/titles&gt;&lt;periodical&gt;&lt;full-title&gt;Annals of Emergency Medicine&lt;/full-title&gt;&lt;/periodical&gt;&lt;pages&gt;690-698&lt;/pages&gt;&lt;volume&gt;65&lt;/volume&gt;&lt;number&gt;6&lt;/number&gt;&lt;dates&gt;&lt;year&gt;2014&lt;/year&gt;&lt;/dates&gt;&lt;urls&gt;&lt;/urls&gt;&lt;/record&gt;&lt;/Cite&gt;&lt;Cite&gt;&lt;Author&gt;Paxino&lt;/Author&gt;&lt;Year&gt;2023&lt;/Year&gt;&lt;RecNum&gt;82&lt;/RecNum&gt;&lt;record&gt;&lt;rec-number&gt;82&lt;/rec-number&gt;&lt;foreign-keys&gt;&lt;key app="EN" db-id="9z9dftethzvtegexpd95evsbftesx29eap2r" timestamp="1707389317"&gt;82&lt;/key&gt;&lt;/foreign-keys&gt;&lt;ref-type name="Journal Article"&gt;17&lt;/ref-type&gt;&lt;contributors&gt;&lt;authors&gt;&lt;author&gt;Paxino, Julia&lt;/author&gt;&lt;author&gt;Szabo, Rebecca A&lt;/author&gt;&lt;author&gt;Marshall, Stuart&lt;/author&gt;&lt;/authors&gt;&lt;/contributors&gt;&lt;titles&gt;&lt;title&gt;What and when to debrief: a scoping review examining interprofessional clinical debriefing&lt;/title&gt;&lt;secondary-title&gt;BMJ Quality &amp;amp; Safety&lt;/secondary-title&gt;&lt;/titles&gt;&lt;periodical&gt;&lt;full-title&gt;BMJ Quality &amp;amp; Safety&lt;/full-title&gt;&lt;/periodical&gt;&lt;dates&gt;&lt;year&gt;2023&lt;/year&gt;&lt;/dates&gt;&lt;urls&gt;&lt;/urls&gt;&lt;electronic-resource-num&gt;doi: 10.1136/bmjqs-2023-016730&lt;/electronic-resource-num&gt;&lt;/record&gt;&lt;/Cite&gt;&lt;/EndNote&gt;</w:instrText>
      </w:r>
      <w:r w:rsidR="004F2F40">
        <w:rPr>
          <w:rFonts w:eastAsia="Times New Roman" w:cstheme="minorHAnsi"/>
        </w:rPr>
        <w:fldChar w:fldCharType="separate"/>
      </w:r>
      <w:r w:rsidR="00C6363E">
        <w:rPr>
          <w:rFonts w:eastAsia="Times New Roman" w:cstheme="minorHAnsi"/>
          <w:noProof/>
        </w:rPr>
        <w:t>[151, 152]</w:t>
      </w:r>
      <w:r w:rsidR="004F2F40">
        <w:rPr>
          <w:rFonts w:eastAsia="Times New Roman" w:cstheme="minorHAnsi"/>
        </w:rPr>
        <w:fldChar w:fldCharType="end"/>
      </w:r>
      <w:r w:rsidR="008E4C52">
        <w:rPr>
          <w:rFonts w:eastAsia="Times New Roman" w:cstheme="minorHAnsi"/>
        </w:rPr>
        <w:t xml:space="preserve">) </w:t>
      </w:r>
      <w:r w:rsidR="00B8050D">
        <w:rPr>
          <w:rFonts w:eastAsia="Times New Roman" w:cstheme="minorHAnsi"/>
        </w:rPr>
        <w:t xml:space="preserve">can provide opportunity to process difficult </w:t>
      </w:r>
      <w:r w:rsidR="00C451CF">
        <w:rPr>
          <w:rFonts w:eastAsia="Times New Roman" w:cstheme="minorHAnsi"/>
        </w:rPr>
        <w:t>experiences</w:t>
      </w:r>
      <w:r w:rsidR="004F2F40">
        <w:rPr>
          <w:rFonts w:eastAsia="Times New Roman" w:cstheme="minorHAnsi"/>
        </w:rPr>
        <w:fldChar w:fldCharType="begin"/>
      </w:r>
      <w:r w:rsidR="00C6363E">
        <w:rPr>
          <w:rFonts w:eastAsia="Times New Roman" w:cstheme="minorHAnsi"/>
        </w:rPr>
        <w:instrText xml:space="preserve"> ADDIN EN.CITE &lt;EndNote&gt;&lt;Cite&gt;&lt;Author&gt;Mildenhall&lt;/Author&gt;&lt;Year&gt;2019&lt;/Year&gt;&lt;RecNum&gt;102&lt;/RecNum&gt;&lt;DisplayText&gt;[153]&lt;/DisplayText&gt;&lt;record&gt;&lt;rec-number&gt;102&lt;/rec-number&gt;&lt;foreign-keys&gt;&lt;key app="EN" db-id="ddsrss5fwwt9s9efafpp952zrvzxad0zvxp0" timestamp="0"&gt;102&lt;/key&gt;&lt;/foreign-keys&gt;&lt;ref-type name="Journal Article"&gt;17&lt;/ref-type&gt;&lt;contributors&gt;&lt;authors&gt;&lt;author&gt;Mildenhall, J.&lt;/author&gt;&lt;/authors&gt;&lt;/contributors&gt;&lt;titles&gt;&lt;title&gt;Protecting the mental health of UK paramedics&lt;/title&gt;&lt;secondary-title&gt;Journal of Paramedic Practice&lt;/secondary-title&gt;&lt;/titles&gt;&lt;periodical&gt;&lt;full-title&gt;Journal of Paramedic Practice&lt;/full-title&gt;&lt;/periodical&gt;&lt;pages&gt;6-7&lt;/pages&gt;&lt;volume&gt;11&lt;/volume&gt;&lt;number&gt;1&lt;/number&gt;&lt;dates&gt;&lt;year&gt;2019&lt;/year&gt;&lt;/dates&gt;&lt;urls&gt;&lt;related-urls&gt;&lt;url&gt;https://www.magonlinelibrary.com/doi/abs/10.12968/jpar.2019.11.1.6&lt;/url&gt;&lt;/related-urls&gt;&lt;/urls&gt;&lt;electronic-resource-num&gt;10.12968/jpar.2019.11.1.6&lt;/electronic-resource-num&gt;&lt;/record&gt;&lt;/Cite&gt;&lt;/EndNote&gt;</w:instrText>
      </w:r>
      <w:r w:rsidR="004F2F40">
        <w:rPr>
          <w:rFonts w:eastAsia="Times New Roman" w:cstheme="minorHAnsi"/>
        </w:rPr>
        <w:fldChar w:fldCharType="separate"/>
      </w:r>
      <w:r w:rsidR="00C6363E">
        <w:rPr>
          <w:rFonts w:eastAsia="Times New Roman" w:cstheme="minorHAnsi"/>
          <w:noProof/>
        </w:rPr>
        <w:t>[153]</w:t>
      </w:r>
      <w:r w:rsidR="004F2F40">
        <w:rPr>
          <w:rFonts w:eastAsia="Times New Roman" w:cstheme="minorHAnsi"/>
        </w:rPr>
        <w:fldChar w:fldCharType="end"/>
      </w:r>
      <w:r w:rsidR="00C451CF">
        <w:rPr>
          <w:rFonts w:eastAsia="Times New Roman" w:cstheme="minorHAnsi"/>
        </w:rPr>
        <w:t xml:space="preserve"> but</w:t>
      </w:r>
      <w:r w:rsidR="00B8050D">
        <w:rPr>
          <w:rFonts w:eastAsia="Times New Roman" w:cstheme="minorHAnsi"/>
        </w:rPr>
        <w:t xml:space="preserve"> may not work if perceived as a management tool</w:t>
      </w:r>
      <w:r w:rsidR="0097705F">
        <w:rPr>
          <w:rFonts w:eastAsia="Times New Roman" w:cstheme="minorHAnsi"/>
        </w:rPr>
        <w:t xml:space="preserve"> [CMO24]</w:t>
      </w:r>
      <w:r w:rsidR="00B8050D">
        <w:rPr>
          <w:rFonts w:eastAsia="Times New Roman" w:cstheme="minorHAnsi"/>
        </w:rPr>
        <w:t xml:space="preserve">.  </w:t>
      </w:r>
      <w:r w:rsidR="00AF2B4A">
        <w:rPr>
          <w:rFonts w:eastAsia="Times New Roman" w:cstheme="minorHAnsi"/>
        </w:rPr>
        <w:t xml:space="preserve">Managers </w:t>
      </w:r>
      <w:r w:rsidR="00505C02">
        <w:rPr>
          <w:rFonts w:eastAsia="Times New Roman" w:cstheme="minorHAnsi"/>
        </w:rPr>
        <w:t>having a relational leadership style</w:t>
      </w:r>
      <w:r w:rsidR="004F2F40">
        <w:rPr>
          <w:rFonts w:eastAsia="Times New Roman" w:cstheme="minorHAnsi"/>
        </w:rPr>
        <w:fldChar w:fldCharType="begin">
          <w:fldData xml:space="preserve">PEVuZE5vdGU+PENpdGU+PEF1dGhvcj5DdW1taW5nczwvQXV0aG9yPjxZZWFyPjIwMTg8L1llYXI+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DdW1taW5nczwvQXV0aG9yPjxZZWFyPjIwMTg8L1llYXI+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4F2F40">
        <w:rPr>
          <w:rFonts w:eastAsia="Times New Roman" w:cstheme="minorHAnsi"/>
        </w:rPr>
      </w:r>
      <w:r w:rsidR="004F2F40">
        <w:rPr>
          <w:rFonts w:eastAsia="Times New Roman" w:cstheme="minorHAnsi"/>
        </w:rPr>
        <w:fldChar w:fldCharType="separate"/>
      </w:r>
      <w:r w:rsidR="00C6363E">
        <w:rPr>
          <w:rFonts w:eastAsia="Times New Roman" w:cstheme="minorHAnsi"/>
          <w:noProof/>
        </w:rPr>
        <w:t>[154]</w:t>
      </w:r>
      <w:r w:rsidR="004F2F40">
        <w:rPr>
          <w:rFonts w:eastAsia="Times New Roman" w:cstheme="minorHAnsi"/>
        </w:rPr>
        <w:fldChar w:fldCharType="end"/>
      </w:r>
      <w:r w:rsidR="00505C02">
        <w:rPr>
          <w:rFonts w:eastAsia="Times New Roman" w:cstheme="minorHAnsi"/>
        </w:rPr>
        <w:t xml:space="preserve">, and </w:t>
      </w:r>
      <w:r w:rsidR="00AF2B4A">
        <w:rPr>
          <w:rFonts w:eastAsia="Times New Roman" w:cstheme="minorHAnsi"/>
        </w:rPr>
        <w:t xml:space="preserve">offering kindness, listening and spaces to be heard can reinforce that staff </w:t>
      </w:r>
      <w:r w:rsidR="003770CD">
        <w:rPr>
          <w:rFonts w:eastAsia="Times New Roman" w:cstheme="minorHAnsi"/>
        </w:rPr>
        <w:t>are valued and their experiences are valid and recognised, and help staff to recover and feel less alone</w:t>
      </w:r>
      <w:r w:rsidR="004F2F40">
        <w:rPr>
          <w:rFonts w:eastAsia="Times New Roman" w:cstheme="minorHAnsi"/>
        </w:rPr>
        <w:fldChar w:fldCharType="begin"/>
      </w:r>
      <w:r w:rsidR="00C6363E">
        <w:rPr>
          <w:rFonts w:eastAsia="Times New Roman" w:cstheme="minorHAnsi"/>
        </w:rPr>
        <w:instrText xml:space="preserve"> ADDIN EN.CITE &lt;EndNote&gt;&lt;Cite&gt;&lt;Author&gt;Team&lt;/Author&gt;&lt;Year&gt;2018&lt;/Year&gt;&lt;RecNum&gt;136&lt;/RecNum&gt;&lt;DisplayText&gt;[155]&lt;/DisplayText&gt;&lt;record&gt;&lt;rec-number&gt;136&lt;/rec-number&gt;&lt;foreign-keys&gt;&lt;key app="EN" db-id="ddsrss5fwwt9s9efafpp952zrvzxad0zvxp0" timestamp="0"&gt;136&lt;/key&gt;&lt;/foreign-keys&gt;&lt;ref-type name="Journal Article"&gt;17&lt;/ref-type&gt;&lt;contributors&gt;&lt;authors&gt;&lt;author&gt;BMC Editorial Team&lt;/author&gt;&lt;/authors&gt;&lt;/contributors&gt;&lt;titles&gt;&lt;title&gt;A comment on kindness&lt;/title&gt;&lt;secondary-title&gt;British Journal of Midwifery&lt;/secondary-title&gt;&lt;/titles&gt;&lt;periodical&gt;&lt;full-title&gt;British Journal of Midwifery&lt;/full-title&gt;&lt;/periodical&gt;&lt;pages&gt;758-758&lt;/pages&gt;&lt;volume&gt;26&lt;/volume&gt;&lt;number&gt;11&lt;/number&gt;&lt;dates&gt;&lt;year&gt;2018&lt;/year&gt;&lt;/dates&gt;&lt;urls&gt;&lt;related-urls&gt;&lt;url&gt;https://www.magonlinelibrary.com/doi/abs/10.12968/bjom.2018.26.11.758&lt;/url&gt;&lt;/related-urls&gt;&lt;/urls&gt;&lt;electronic-resource-num&gt;10.12968/bjom.2018.26.11.758&lt;/electronic-resource-num&gt;&lt;/record&gt;&lt;/Cite&gt;&lt;/EndNote&gt;</w:instrText>
      </w:r>
      <w:r w:rsidR="004F2F40">
        <w:rPr>
          <w:rFonts w:eastAsia="Times New Roman" w:cstheme="minorHAnsi"/>
        </w:rPr>
        <w:fldChar w:fldCharType="separate"/>
      </w:r>
      <w:r w:rsidR="00C6363E">
        <w:rPr>
          <w:rFonts w:eastAsia="Times New Roman" w:cstheme="minorHAnsi"/>
          <w:noProof/>
        </w:rPr>
        <w:t>[155]</w:t>
      </w:r>
      <w:r w:rsidR="004F2F40">
        <w:rPr>
          <w:rFonts w:eastAsia="Times New Roman" w:cstheme="minorHAnsi"/>
        </w:rPr>
        <w:fldChar w:fldCharType="end"/>
      </w:r>
      <w:r w:rsidR="003770CD">
        <w:rPr>
          <w:rFonts w:eastAsia="Times New Roman" w:cstheme="minorHAnsi"/>
        </w:rPr>
        <w:t xml:space="preserve"> [CMO25].  </w:t>
      </w:r>
      <w:r w:rsidR="0097705F">
        <w:rPr>
          <w:rFonts w:eastAsia="Times New Roman" w:cstheme="minorHAnsi"/>
        </w:rPr>
        <w:t>On the contrary, p</w:t>
      </w:r>
      <w:r w:rsidR="00B8050D">
        <w:rPr>
          <w:rFonts w:eastAsia="Times New Roman" w:cstheme="minorHAnsi"/>
        </w:rPr>
        <w:t>eer</w:t>
      </w:r>
      <w:r w:rsidR="00C81DFA">
        <w:rPr>
          <w:rFonts w:eastAsia="Times New Roman" w:cstheme="minorHAnsi"/>
        </w:rPr>
        <w:t>-</w:t>
      </w:r>
      <w:r w:rsidR="00B8050D">
        <w:rPr>
          <w:rFonts w:eastAsia="Times New Roman" w:cstheme="minorHAnsi"/>
        </w:rPr>
        <w:t xml:space="preserve">led spaces for </w:t>
      </w:r>
      <w:r w:rsidR="008E4C52">
        <w:rPr>
          <w:rFonts w:eastAsia="Times New Roman" w:cstheme="minorHAnsi"/>
        </w:rPr>
        <w:t xml:space="preserve">debriefing </w:t>
      </w:r>
      <w:r w:rsidR="00C227D6">
        <w:rPr>
          <w:rFonts w:eastAsia="Times New Roman" w:cstheme="minorHAnsi"/>
        </w:rPr>
        <w:t xml:space="preserve">in a </w:t>
      </w:r>
      <w:r w:rsidR="00C227D6">
        <w:rPr>
          <w:rFonts w:eastAsia="Times New Roman" w:cstheme="minorHAnsi"/>
        </w:rPr>
        <w:lastRenderedPageBreak/>
        <w:t xml:space="preserve">confidential psychologically safe space </w:t>
      </w:r>
      <w:r w:rsidR="008E4C52">
        <w:rPr>
          <w:rFonts w:eastAsia="Times New Roman" w:cstheme="minorHAnsi"/>
        </w:rPr>
        <w:t>can bring safety and willingness to disclose difficulties</w:t>
      </w:r>
      <w:r w:rsidR="003770CD">
        <w:rPr>
          <w:rFonts w:eastAsia="Times New Roman" w:cstheme="minorHAnsi"/>
        </w:rPr>
        <w:t xml:space="preserve"> that might not be </w:t>
      </w:r>
      <w:r w:rsidR="00C81DFA">
        <w:rPr>
          <w:rFonts w:eastAsia="Times New Roman" w:cstheme="minorHAnsi"/>
        </w:rPr>
        <w:t xml:space="preserve">possible </w:t>
      </w:r>
      <w:r w:rsidR="003770CD">
        <w:rPr>
          <w:rFonts w:eastAsia="Times New Roman" w:cstheme="minorHAnsi"/>
        </w:rPr>
        <w:t xml:space="preserve">with managers </w:t>
      </w:r>
      <w:r w:rsidR="00530668">
        <w:rPr>
          <w:rFonts w:eastAsia="Times New Roman" w:cstheme="minorHAnsi"/>
        </w:rPr>
        <w:fldChar w:fldCharType="begin">
          <w:fldData xml:space="preserve">PEVuZE5vdGU+PENpdGU+PEF1dGhvcj5TaWJzb248L0F1dGhvcj48WWVhcj4yMDE3PC9ZZWFyPjxS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TaWJzb248L0F1dGhvcj48WWVhcj4yMDE3PC9ZZWFyPjxS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530668">
        <w:rPr>
          <w:rFonts w:eastAsia="Times New Roman" w:cstheme="minorHAnsi"/>
        </w:rPr>
      </w:r>
      <w:r w:rsidR="00530668">
        <w:rPr>
          <w:rFonts w:eastAsia="Times New Roman" w:cstheme="minorHAnsi"/>
        </w:rPr>
        <w:fldChar w:fldCharType="separate"/>
      </w:r>
      <w:r w:rsidR="00C6363E">
        <w:rPr>
          <w:rFonts w:eastAsia="Times New Roman" w:cstheme="minorHAnsi"/>
          <w:noProof/>
        </w:rPr>
        <w:t>[108, 156-160]</w:t>
      </w:r>
      <w:r w:rsidR="00530668">
        <w:rPr>
          <w:rFonts w:eastAsia="Times New Roman" w:cstheme="minorHAnsi"/>
        </w:rPr>
        <w:fldChar w:fldCharType="end"/>
      </w:r>
      <w:r w:rsidR="00C81DFA">
        <w:rPr>
          <w:rFonts w:eastAsia="Times New Roman" w:cstheme="minorHAnsi"/>
        </w:rPr>
        <w:t>. However</w:t>
      </w:r>
      <w:r w:rsidR="008E4C52">
        <w:rPr>
          <w:rFonts w:eastAsia="Times New Roman" w:cstheme="minorHAnsi"/>
        </w:rPr>
        <w:t xml:space="preserve"> managers/leaders </w:t>
      </w:r>
      <w:r w:rsidR="00C81DFA">
        <w:rPr>
          <w:rFonts w:eastAsia="Times New Roman" w:cstheme="minorHAnsi"/>
        </w:rPr>
        <w:t xml:space="preserve">might then be </w:t>
      </w:r>
      <w:r w:rsidR="008E4C52">
        <w:rPr>
          <w:rFonts w:eastAsia="Times New Roman" w:cstheme="minorHAnsi"/>
        </w:rPr>
        <w:t>unaware of issues and unable to act</w:t>
      </w:r>
      <w:r w:rsidR="008C601E">
        <w:rPr>
          <w:rFonts w:eastAsia="Times New Roman" w:cstheme="minorHAnsi"/>
        </w:rPr>
        <w:t xml:space="preserve"> and signpost to support</w:t>
      </w:r>
      <w:r w:rsidR="004F2F40">
        <w:rPr>
          <w:rFonts w:eastAsia="Times New Roman" w:cstheme="minorHAnsi"/>
        </w:rPr>
        <w:fldChar w:fldCharType="begin"/>
      </w:r>
      <w:r w:rsidR="00C6363E">
        <w:rPr>
          <w:rFonts w:eastAsia="Times New Roman" w:cstheme="minorHAnsi"/>
        </w:rPr>
        <w:instrText xml:space="preserve"> ADDIN EN.CITE &lt;EndNote&gt;&lt;Cite&gt;&lt;Author&gt;Whiting&lt;/Author&gt;&lt;Year&gt;2020&lt;/Year&gt;&lt;RecNum&gt;59&lt;/RecNum&gt;&lt;DisplayText&gt;[161]&lt;/DisplayText&gt;&lt;record&gt;&lt;rec-number&gt;59&lt;/rec-number&gt;&lt;foreign-keys&gt;&lt;key app="EN" db-id="ddsrss5fwwt9s9efafpp952zrvzxad0zvxp0" timestamp="0"&gt;59&lt;/key&gt;&lt;/foreign-keys&gt;&lt;ref-type name="Journal Article"&gt;17&lt;/ref-type&gt;&lt;contributors&gt;&lt;authors&gt;&lt;author&gt;Whiting, L.&lt;/author&gt;&lt;author&gt;O&amp;apos;Grady, M.&lt;/author&gt;&lt;author&gt;Whiting, M.&lt;/author&gt;&lt;author&gt;Petty, J.&lt;/author&gt;&lt;/authors&gt;&lt;/contributors&gt;&lt;titles&gt;&lt;title&gt;Factors influencing nurse retention within children&amp;apos;s palliative care&lt;/title&gt;&lt;secondary-title&gt;Journal of child health care : for professionals working with children in the hospital and community&lt;/secondary-title&gt;&lt;short-title&gt;Factors influencing nurse retention within children&amp;apos;s palliative care&lt;/short-title&gt;&lt;/titles&gt;&lt;pages&gt;1367493520971426&lt;/pages&gt;&lt;section&gt;Whiting, Lisa. Children&amp;apos;s Nursing, 229434University of Hertfordshire, Hatfield, UK. O&amp;apos;Grady, Michele. Children&amp;apos;s Nursing, 229434University of Hertfordshire, Hatfield, UK. Whiting, Mark. Children&amp;apos;s Community and Specialist Nursing, Hertfordshire Community NHS Trust, UK. Petty, Julia. Children&amp;apos;s Nursing, 229434University of Hertfordshire, Hatfield, UK.&lt;/section&gt;&lt;dates&gt;&lt;year&gt;2020&lt;/year&gt;&lt;/dates&gt;&lt;isbn&gt;1741-2889 1367-4935&lt;/isbn&gt;&lt;urls&gt;&lt;related-urls&gt;&lt;url&gt;http://ovidsp.ovid.com/ovidweb.cgi?T=JS&amp;amp;PAGE=reference&amp;amp;D=medp&amp;amp;NEWS=N&amp;amp;AN=33131297&lt;/url&gt;&lt;/related-urls&gt;&lt;/urls&gt;&lt;custom1&gt;Database: Ovid MEDLINE(R) ALL &amp;lt;1946 to February 10, 2021&amp;gt; Search Strategy:&lt;/custom1&gt;&lt;custom6&gt;MEDLINE&lt;/custom6&gt;&lt;electronic-resource-num&gt;https://dx.doi.org/10.1177/1367493520971426&lt;/electronic-resource-num&gt;&lt;/record&gt;&lt;/Cite&gt;&lt;/EndNote&gt;</w:instrText>
      </w:r>
      <w:r w:rsidR="004F2F40">
        <w:rPr>
          <w:rFonts w:eastAsia="Times New Roman" w:cstheme="minorHAnsi"/>
        </w:rPr>
        <w:fldChar w:fldCharType="separate"/>
      </w:r>
      <w:r w:rsidR="00C6363E">
        <w:rPr>
          <w:rFonts w:eastAsia="Times New Roman" w:cstheme="minorHAnsi"/>
          <w:noProof/>
        </w:rPr>
        <w:t>[161]</w:t>
      </w:r>
      <w:r w:rsidR="004F2F40">
        <w:rPr>
          <w:rFonts w:eastAsia="Times New Roman" w:cstheme="minorHAnsi"/>
        </w:rPr>
        <w:fldChar w:fldCharType="end"/>
      </w:r>
      <w:r w:rsidR="008E4C52">
        <w:rPr>
          <w:rFonts w:eastAsia="Times New Roman" w:cstheme="minorHAnsi"/>
        </w:rPr>
        <w:t>.</w:t>
      </w:r>
      <w:r w:rsidR="00513774">
        <w:rPr>
          <w:rFonts w:eastAsia="Times New Roman" w:cstheme="minorHAnsi"/>
        </w:rPr>
        <w:t xml:space="preserve"> There is a need for interventions aimed at both organisational learning </w:t>
      </w:r>
      <w:r w:rsidR="0019594E">
        <w:rPr>
          <w:rFonts w:eastAsia="Times New Roman" w:cstheme="minorHAnsi"/>
        </w:rPr>
        <w:t>and</w:t>
      </w:r>
      <w:r w:rsidR="00513774">
        <w:rPr>
          <w:rFonts w:eastAsia="Times New Roman" w:cstheme="minorHAnsi"/>
        </w:rPr>
        <w:t xml:space="preserve"> staff healing (</w:t>
      </w:r>
      <w:r w:rsidR="00C451CF">
        <w:rPr>
          <w:rFonts w:eastAsia="Times New Roman" w:cstheme="minorHAnsi"/>
        </w:rPr>
        <w:t>e.g.,</w:t>
      </w:r>
      <w:r w:rsidR="00513774">
        <w:rPr>
          <w:rFonts w:eastAsia="Times New Roman" w:cstheme="minorHAnsi"/>
        </w:rPr>
        <w:t xml:space="preserve"> peer led informal spaces, and counter-cultural organisation-wide spaces such as Schwartz Rounds).  </w:t>
      </w:r>
      <w:r w:rsidR="005954D2">
        <w:rPr>
          <w:rFonts w:eastAsia="Times New Roman" w:cstheme="minorHAnsi"/>
        </w:rPr>
        <w:t xml:space="preserve">The importance of spaces and places for staff to come together </w:t>
      </w:r>
      <w:r w:rsidR="00B448A9">
        <w:rPr>
          <w:rFonts w:eastAsia="Times New Roman" w:cstheme="minorHAnsi"/>
        </w:rPr>
        <w:t xml:space="preserve">to meet, off-load and listen </w:t>
      </w:r>
      <w:r w:rsidR="00A174A1">
        <w:rPr>
          <w:rFonts w:eastAsia="Times New Roman" w:cstheme="minorHAnsi"/>
        </w:rPr>
        <w:t xml:space="preserve">was </w:t>
      </w:r>
      <w:proofErr w:type="gramStart"/>
      <w:r w:rsidR="00C81DFA">
        <w:rPr>
          <w:rFonts w:eastAsia="Times New Roman" w:cstheme="minorHAnsi"/>
        </w:rPr>
        <w:t xml:space="preserve">clear </w:t>
      </w:r>
      <w:r w:rsidR="00A33BF6">
        <w:rPr>
          <w:rFonts w:eastAsia="Times New Roman" w:cstheme="minorHAnsi"/>
        </w:rPr>
        <w:t>.</w:t>
      </w:r>
      <w:proofErr w:type="gramEnd"/>
      <w:r w:rsidR="00A33BF6">
        <w:rPr>
          <w:rFonts w:eastAsia="Times New Roman" w:cstheme="minorHAnsi"/>
        </w:rPr>
        <w:t xml:space="preserve">  Such spaces have been eroded over time, with staff break rooms being non-existent or</w:t>
      </w:r>
      <w:r w:rsidR="00093AB6">
        <w:rPr>
          <w:rFonts w:eastAsia="Times New Roman" w:cstheme="minorHAnsi"/>
        </w:rPr>
        <w:t xml:space="preserve"> having</w:t>
      </w:r>
      <w:r w:rsidR="00A33BF6">
        <w:rPr>
          <w:rFonts w:eastAsia="Times New Roman" w:cstheme="minorHAnsi"/>
        </w:rPr>
        <w:t xml:space="preserve"> multi-purpose</w:t>
      </w:r>
      <w:r w:rsidR="00E31C9C">
        <w:rPr>
          <w:rFonts w:eastAsia="Times New Roman" w:cstheme="minorHAnsi"/>
        </w:rPr>
        <w:t xml:space="preserve"> functions</w:t>
      </w:r>
      <w:r w:rsidR="00652498">
        <w:rPr>
          <w:rFonts w:eastAsia="Times New Roman" w:cstheme="minorHAnsi"/>
        </w:rPr>
        <w:fldChar w:fldCharType="begin"/>
      </w:r>
      <w:r w:rsidR="00C6363E">
        <w:rPr>
          <w:rFonts w:eastAsia="Times New Roman" w:cstheme="minorHAnsi"/>
        </w:rPr>
        <w:instrText xml:space="preserve"> ADDIN EN.CITE &lt;EndNote&gt;&lt;Cite&gt;&lt;Author&gt;Ulys&lt;/Author&gt;&lt;Year&gt;under review&lt;/Year&gt;&lt;RecNum&gt;324&lt;/RecNum&gt;&lt;DisplayText&gt;[146]&lt;/DisplayText&gt;&lt;record&gt;&lt;rec-number&gt;324&lt;/rec-number&gt;&lt;foreign-keys&gt;&lt;key app="EN" db-id="ddsrss5fwwt9s9efafpp952zrvzxad0zvxp0" timestamp="1664372829"&gt;324&lt;/key&gt;&lt;/foreign-keys&gt;&lt;ref-type name="Journal Article"&gt;17&lt;/ref-type&gt;&lt;contributors&gt;&lt;authors&gt;&lt;author&gt;Ulys, C. &lt;/author&gt;&lt;/authors&gt;&lt;/contributors&gt;&lt;titles&gt;&lt;title&gt;The impact of shared social spaces on the wellness and learning of junior doctors: A scoping review. &lt;/title&gt;&lt;secondary-title&gt;Medical Education&lt;/secondary-title&gt;&lt;/titles&gt;&lt;periodical&gt;&lt;full-title&gt;Medical Education&lt;/full-title&gt;&lt;/periodical&gt;&lt;dates&gt;&lt;year&gt;under review&lt;/year&gt;&lt;/dates&gt;&lt;urls&gt;&lt;/urls&gt;&lt;/record&gt;&lt;/Cite&gt;&lt;Cite&gt;&lt;Author&gt;Ulys&lt;/Author&gt;&lt;Year&gt;under review&lt;/Year&gt;&lt;RecNum&gt;324&lt;/RecNum&gt;&lt;record&gt;&lt;rec-number&gt;324&lt;/rec-number&gt;&lt;foreign-keys&gt;&lt;key app="EN" db-id="ddsrss5fwwt9s9efafpp952zrvzxad0zvxp0" timestamp="1664372829"&gt;324&lt;/key&gt;&lt;/foreign-keys&gt;&lt;ref-type name="Journal Article"&gt;17&lt;/ref-type&gt;&lt;contributors&gt;&lt;authors&gt;&lt;author&gt;Ulys, C. &lt;/author&gt;&lt;/authors&gt;&lt;/contributors&gt;&lt;titles&gt;&lt;title&gt;The impact of shared social spaces on the wellness and learning of junior doctors: A scoping review. &lt;/title&gt;&lt;secondary-title&gt;Medical Education&lt;/secondary-title&gt;&lt;/titles&gt;&lt;periodical&gt;&lt;full-title&gt;Medical Education&lt;/full-title&gt;&lt;/periodical&gt;&lt;dates&gt;&lt;year&gt;under review&lt;/year&gt;&lt;/dates&gt;&lt;urls&gt;&lt;/urls&gt;&lt;/record&gt;&lt;/Cite&gt;&lt;/EndNote&gt;</w:instrText>
      </w:r>
      <w:r w:rsidR="00652498">
        <w:rPr>
          <w:rFonts w:eastAsia="Times New Roman" w:cstheme="minorHAnsi"/>
        </w:rPr>
        <w:fldChar w:fldCharType="separate"/>
      </w:r>
      <w:r w:rsidR="00C6363E">
        <w:rPr>
          <w:rFonts w:eastAsia="Times New Roman" w:cstheme="minorHAnsi"/>
          <w:noProof/>
        </w:rPr>
        <w:t>[146]</w:t>
      </w:r>
      <w:r w:rsidR="00652498">
        <w:rPr>
          <w:rFonts w:eastAsia="Times New Roman" w:cstheme="minorHAnsi"/>
        </w:rPr>
        <w:fldChar w:fldCharType="end"/>
      </w:r>
      <w:r w:rsidR="00E31C9C">
        <w:rPr>
          <w:rFonts w:eastAsia="Times New Roman" w:cstheme="minorHAnsi"/>
        </w:rPr>
        <w:t xml:space="preserve">, and some </w:t>
      </w:r>
      <w:r w:rsidR="00583792">
        <w:rPr>
          <w:rFonts w:eastAsia="Times New Roman" w:cstheme="minorHAnsi"/>
        </w:rPr>
        <w:t>service architecture features make informal peer support challenging (</w:t>
      </w:r>
      <w:r w:rsidR="00C451CF">
        <w:rPr>
          <w:rFonts w:eastAsia="Times New Roman" w:cstheme="minorHAnsi"/>
        </w:rPr>
        <w:t>e.g.,</w:t>
      </w:r>
      <w:r w:rsidR="00583792">
        <w:rPr>
          <w:rFonts w:eastAsia="Times New Roman" w:cstheme="minorHAnsi"/>
        </w:rPr>
        <w:t xml:space="preserve"> lone workers)</w:t>
      </w:r>
      <w:r w:rsidR="00652498">
        <w:rPr>
          <w:rFonts w:eastAsia="Times New Roman" w:cstheme="minorHAnsi"/>
        </w:rPr>
        <w:fldChar w:fldCharType="begin">
          <w:fldData xml:space="preserve">PEVuZE5vdGU+PENpdGU+PEF1dGhvcj5Zb3VuZ2U8L0F1dGhvcj48WWVhcj4yMDIwPC9ZZWFyPjxS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</w:fldData>
        </w:fldChar>
      </w:r>
      <w:r w:rsidR="00C6363E">
        <w:rPr>
          <w:rFonts w:eastAsia="Times New Roman" w:cstheme="minorHAnsi"/>
        </w:rPr>
        <w:instrText xml:space="preserve"> ADDIN EN.CITE </w:instrText>
      </w:r>
      <w:r w:rsidR="00C6363E">
        <w:rPr>
          <w:rFonts w:eastAsia="Times New Roman" w:cstheme="minorHAnsi"/>
        </w:rPr>
        <w:fldChar w:fldCharType="begin">
          <w:fldData xml:space="preserve">PEVuZE5vdGU+PENpdGU+PEF1dGhvcj5Zb3VuZ2U8L0F1dGhvcj48WWVhcj4yMDIwPC9ZZWFyPjxS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</w:fldData>
        </w:fldChar>
      </w:r>
      <w:r w:rsidR="00C6363E">
        <w:rPr>
          <w:rFonts w:eastAsia="Times New Roman" w:cstheme="minorHAnsi"/>
        </w:rPr>
        <w:instrText xml:space="preserve"> ADDIN EN.CITE.DATA </w:instrText>
      </w:r>
      <w:r w:rsidR="00C6363E">
        <w:rPr>
          <w:rFonts w:eastAsia="Times New Roman" w:cstheme="minorHAnsi"/>
        </w:rPr>
      </w:r>
      <w:r w:rsidR="00C6363E">
        <w:rPr>
          <w:rFonts w:eastAsia="Times New Roman" w:cstheme="minorHAnsi"/>
        </w:rPr>
        <w:fldChar w:fldCharType="end"/>
      </w:r>
      <w:r w:rsidR="00652498">
        <w:rPr>
          <w:rFonts w:eastAsia="Times New Roman" w:cstheme="minorHAnsi"/>
        </w:rPr>
      </w:r>
      <w:r w:rsidR="00652498">
        <w:rPr>
          <w:rFonts w:eastAsia="Times New Roman" w:cstheme="minorHAnsi"/>
        </w:rPr>
        <w:fldChar w:fldCharType="separate"/>
      </w:r>
      <w:r w:rsidR="00C6363E">
        <w:rPr>
          <w:rFonts w:eastAsia="Times New Roman" w:cstheme="minorHAnsi"/>
          <w:noProof/>
        </w:rPr>
        <w:t>[162-164]</w:t>
      </w:r>
      <w:r w:rsidR="00652498">
        <w:rPr>
          <w:rFonts w:eastAsia="Times New Roman" w:cstheme="minorHAnsi"/>
        </w:rPr>
        <w:fldChar w:fldCharType="end"/>
      </w:r>
      <w:r w:rsidR="00583792">
        <w:rPr>
          <w:rFonts w:eastAsia="Times New Roman" w:cstheme="minorHAnsi"/>
        </w:rPr>
        <w:t>.</w:t>
      </w:r>
    </w:p>
    <w:p w14:paraId="233217D3" w14:textId="4AEF9BFA" w:rsidR="00864584" w:rsidRDefault="00DB2448" w:rsidP="000F57C8">
      <w:pPr>
        <w:pStyle w:val="Heading2"/>
      </w:pPr>
      <w:r>
        <w:t>Final</w:t>
      </w:r>
      <w:r w:rsidR="00DD2DBF">
        <w:t xml:space="preserve"> </w:t>
      </w:r>
      <w:r w:rsidR="000F57C8">
        <w:t>Programme Theory</w:t>
      </w:r>
    </w:p>
    <w:p w14:paraId="0676FD22" w14:textId="6EAD1582" w:rsidR="00C04B23" w:rsidRPr="009472A1" w:rsidRDefault="00F87F1D" w:rsidP="00976717">
      <w:pPr>
        <w:spacing w:before="240" w:line="360" w:lineRule="auto"/>
        <w:rPr>
          <w:color w:val="FF0000"/>
        </w:rPr>
      </w:pPr>
      <w:r>
        <w:t>The</w:t>
      </w:r>
      <w:r w:rsidR="00C04B23">
        <w:t xml:space="preserve"> tensions (aspects of work that </w:t>
      </w:r>
      <w:r w:rsidR="00196D22">
        <w:t xml:space="preserve">appear </w:t>
      </w:r>
      <w:r w:rsidR="00C04B23">
        <w:t xml:space="preserve">incompatible and affect psychological ill-health) </w:t>
      </w:r>
      <w:r w:rsidR="00C81DFA">
        <w:t>identified</w:t>
      </w:r>
      <w:r>
        <w:t xml:space="preserve"> through our analysis </w:t>
      </w:r>
      <w:r w:rsidR="006747C7">
        <w:t>showed</w:t>
      </w:r>
      <w:r w:rsidR="00C04B23">
        <w:t xml:space="preserve"> that healthcare </w:t>
      </w:r>
      <w:r w:rsidR="00196D22">
        <w:t>provision</w:t>
      </w:r>
      <w:r w:rsidR="00C04B23">
        <w:t xml:space="preserve"> is a balancing act</w:t>
      </w:r>
      <w:r w:rsidR="00854431">
        <w:t>, with different considerations needing to be held in productive tension, such as the needs of staff and the needs of patients</w:t>
      </w:r>
      <w:r w:rsidR="003E50F3">
        <w:t xml:space="preserve"> (Figure</w:t>
      </w:r>
      <w:r w:rsidR="00C92E05">
        <w:t>s</w:t>
      </w:r>
      <w:r w:rsidR="003E50F3">
        <w:t xml:space="preserve"> 2</w:t>
      </w:r>
      <w:r w:rsidR="00C92E05">
        <w:t>a and 2b</w:t>
      </w:r>
      <w:r w:rsidR="003E50F3">
        <w:t>)</w:t>
      </w:r>
      <w:r w:rsidR="00854431">
        <w:t>.</w:t>
      </w:r>
      <w:r w:rsidR="00473C92">
        <w:t xml:space="preserve">  </w:t>
      </w:r>
      <w:r w:rsidR="000B4C83">
        <w:t xml:space="preserve">Our final programme theory </w:t>
      </w:r>
      <w:r w:rsidR="002E45C5">
        <w:t>identifies</w:t>
      </w:r>
      <w:r w:rsidR="00BC651B">
        <w:t xml:space="preserve"> the k</w:t>
      </w:r>
      <w:r w:rsidR="006E5173">
        <w:t xml:space="preserve">ey areas required to restore balance and support psychological wellbeing in healthcare staff </w:t>
      </w:r>
      <w:r w:rsidR="002E45C5">
        <w:t>(Figure</w:t>
      </w:r>
      <w:r w:rsidR="00070DC8">
        <w:t xml:space="preserve"> </w:t>
      </w:r>
      <w:r w:rsidR="002E45C5">
        <w:t>3)</w:t>
      </w:r>
      <w:r w:rsidR="006E5173">
        <w:t xml:space="preserve">: </w:t>
      </w:r>
      <w:r w:rsidR="00F50A4E">
        <w:t xml:space="preserve">elements on the right require focus and attention to </w:t>
      </w:r>
      <w:r w:rsidR="002E45C5">
        <w:t>re</w:t>
      </w:r>
      <w:r w:rsidR="00F50A4E">
        <w:t>balance with those on the left</w:t>
      </w:r>
      <w:r w:rsidR="003F00EC">
        <w:t>.</w:t>
      </w:r>
    </w:p>
    <w:p w14:paraId="444D4449" w14:textId="2891798F" w:rsidR="00B45885" w:rsidRDefault="00B45885" w:rsidP="00A725EF">
      <w:pPr>
        <w:spacing w:line="360" w:lineRule="auto"/>
      </w:pPr>
    </w:p>
    <w:p w14:paraId="3B338E2C" w14:textId="2EEB739E" w:rsidR="00A735A4" w:rsidRPr="003B1F47" w:rsidRDefault="00A735A4" w:rsidP="00A725EF">
      <w:pPr>
        <w:pStyle w:val="Heading1"/>
        <w:spacing w:line="360" w:lineRule="auto"/>
      </w:pPr>
      <w:r w:rsidRPr="003B1F47">
        <w:t>Discussion</w:t>
      </w:r>
    </w:p>
    <w:p w14:paraId="67DB4494" w14:textId="31CAA500" w:rsidR="003E7C30" w:rsidRDefault="00422ACB" w:rsidP="00A725EF">
      <w:pPr>
        <w:spacing w:line="360" w:lineRule="auto"/>
      </w:pPr>
      <w:r>
        <w:t>Whilst there have been many previous reviews examining causes</w:t>
      </w:r>
      <w:r w:rsidR="00671A04">
        <w:t xml:space="preserve"> of</w:t>
      </w:r>
      <w:r w:rsidR="002E45C5">
        <w:t>,</w:t>
      </w:r>
      <w:r w:rsidR="00671A04">
        <w:t xml:space="preserve"> o</w:t>
      </w:r>
      <w:r w:rsidR="0038768E">
        <w:t>r</w:t>
      </w:r>
      <w:r>
        <w:t xml:space="preserve"> interventions </w:t>
      </w:r>
      <w:r w:rsidR="00671A04">
        <w:t>to mitigate</w:t>
      </w:r>
      <w:r w:rsidR="002E45C5">
        <w:t>,</w:t>
      </w:r>
      <w:r w:rsidR="00671A04">
        <w:t xml:space="preserve"> </w:t>
      </w:r>
      <w:r>
        <w:t xml:space="preserve">psychological ill-health in healthcare staff, </w:t>
      </w:r>
      <w:r w:rsidR="00840247">
        <w:t>critically high levels of psychological ill-health</w:t>
      </w:r>
      <w:r w:rsidR="00C81DFA">
        <w:t xml:space="preserve"> remain</w:t>
      </w:r>
      <w:r w:rsidR="00840247">
        <w:t>.</w:t>
      </w:r>
      <w:r w:rsidR="00C40F94">
        <w:t xml:space="preserve">  </w:t>
      </w:r>
      <w:r w:rsidR="006E5707">
        <w:t>Our</w:t>
      </w:r>
      <w:r w:rsidR="00C40F94">
        <w:t xml:space="preserve"> realist </w:t>
      </w:r>
      <w:r w:rsidR="005A3E5B">
        <w:t xml:space="preserve">approach </w:t>
      </w:r>
      <w:r w:rsidR="006E5707">
        <w:t>adds s</w:t>
      </w:r>
      <w:r w:rsidR="007B42BE">
        <w:t>ignificantly</w:t>
      </w:r>
      <w:r w:rsidR="006E5707">
        <w:t xml:space="preserve"> </w:t>
      </w:r>
      <w:r w:rsidR="00C40F94">
        <w:t xml:space="preserve">to </w:t>
      </w:r>
      <w:r w:rsidR="006E5707">
        <w:t xml:space="preserve">the literature on the psychological </w:t>
      </w:r>
      <w:r w:rsidR="0008636F">
        <w:t>ill-</w:t>
      </w:r>
      <w:r w:rsidR="006E5707">
        <w:t xml:space="preserve">health of nurses, </w:t>
      </w:r>
      <w:proofErr w:type="gramStart"/>
      <w:r w:rsidR="006E5707">
        <w:t>midwives</w:t>
      </w:r>
      <w:proofErr w:type="gramEnd"/>
      <w:r w:rsidR="006E5707">
        <w:t xml:space="preserve"> and paramedics</w:t>
      </w:r>
      <w:r w:rsidR="00816DF5">
        <w:t>, highlighting the importance of context</w:t>
      </w:r>
      <w:r w:rsidR="00E60CA4">
        <w:t xml:space="preserve"> and </w:t>
      </w:r>
      <w:r w:rsidR="006E5707">
        <w:t xml:space="preserve">uniquely </w:t>
      </w:r>
      <w:r w:rsidR="0019615B">
        <w:t>identif</w:t>
      </w:r>
      <w:r w:rsidR="00816DF5">
        <w:t>ying</w:t>
      </w:r>
      <w:r w:rsidR="0019615B">
        <w:t xml:space="preserve"> </w:t>
      </w:r>
      <w:r w:rsidR="006E5707">
        <w:t>key</w:t>
      </w:r>
      <w:r w:rsidR="000C477C">
        <w:t xml:space="preserve"> tensions </w:t>
      </w:r>
      <w:r w:rsidR="006E5707">
        <w:t xml:space="preserve">(incompatible </w:t>
      </w:r>
      <w:r w:rsidR="00E60CA4">
        <w:t>aspects of work</w:t>
      </w:r>
      <w:r w:rsidR="006E5707">
        <w:t>)</w:t>
      </w:r>
      <w:r w:rsidR="00E60CA4">
        <w:t xml:space="preserve"> affect</w:t>
      </w:r>
      <w:r w:rsidR="006E5707">
        <w:t>ing</w:t>
      </w:r>
      <w:r w:rsidR="000C477C">
        <w:t xml:space="preserve"> psychological health</w:t>
      </w:r>
      <w:r w:rsidR="0019615B">
        <w:t xml:space="preserve">, supported by </w:t>
      </w:r>
      <w:r w:rsidR="002F0088">
        <w:t>causative explanations rooted in the literature</w:t>
      </w:r>
      <w:r w:rsidR="009D564C">
        <w:t>.</w:t>
      </w:r>
      <w:r w:rsidR="003A6637">
        <w:t xml:space="preserve"> </w:t>
      </w:r>
    </w:p>
    <w:p w14:paraId="691F3292" w14:textId="3C3168C2" w:rsidR="003A5F48" w:rsidRDefault="00007388" w:rsidP="00A725EF">
      <w:pPr>
        <w:spacing w:line="360" w:lineRule="auto"/>
      </w:pPr>
      <w:r>
        <w:t xml:space="preserve">We propose </w:t>
      </w:r>
      <w:r w:rsidR="00444924">
        <w:t xml:space="preserve">a focus on </w:t>
      </w:r>
      <w:r w:rsidR="00164A45">
        <w:t>four key areas to restore the imbalances we report.  First</w:t>
      </w:r>
      <w:r w:rsidR="00920834">
        <w:t xml:space="preserve">, </w:t>
      </w:r>
      <w:r w:rsidR="00065649">
        <w:t>healthcare organisation</w:t>
      </w:r>
      <w:r w:rsidR="00444924">
        <w:t>s</w:t>
      </w:r>
      <w:r w:rsidR="00065649">
        <w:t xml:space="preserve"> </w:t>
      </w:r>
      <w:r w:rsidR="00444924">
        <w:t xml:space="preserve">have </w:t>
      </w:r>
      <w:r w:rsidR="00065649">
        <w:t xml:space="preserve">a duty to protect and deliver high quality care to </w:t>
      </w:r>
      <w:r w:rsidR="00F87D0F">
        <w:t>patients</w:t>
      </w:r>
      <w:r w:rsidR="00C428F2">
        <w:t xml:space="preserve">, </w:t>
      </w:r>
      <w:r w:rsidR="00444924">
        <w:t xml:space="preserve">yet this </w:t>
      </w:r>
      <w:r w:rsidR="00C428F2">
        <w:t xml:space="preserve">needs to be rebalanced against </w:t>
      </w:r>
      <w:r w:rsidR="007168C4">
        <w:t>healthcare organisation</w:t>
      </w:r>
      <w:r w:rsidR="003D33DE">
        <w:t>s</w:t>
      </w:r>
      <w:r w:rsidR="007168C4">
        <w:t xml:space="preserve"> as employer</w:t>
      </w:r>
      <w:r w:rsidR="00444924">
        <w:t>s</w:t>
      </w:r>
      <w:r w:rsidR="007168C4">
        <w:t xml:space="preserve">, with a duty to protect employees and provide an environment where </w:t>
      </w:r>
      <w:r w:rsidR="00C81DFA">
        <w:t>staff</w:t>
      </w:r>
      <w:r w:rsidR="007168C4">
        <w:t xml:space="preserve"> can thrive.</w:t>
      </w:r>
      <w:r w:rsidR="00EB1976">
        <w:t xml:space="preserve"> </w:t>
      </w:r>
      <w:r w:rsidR="009B2C76">
        <w:t xml:space="preserve">Fundamental to staff </w:t>
      </w:r>
      <w:r w:rsidR="003D33DE">
        <w:t xml:space="preserve">psychological </w:t>
      </w:r>
      <w:r w:rsidR="009B2C76">
        <w:t xml:space="preserve">wellbeing – </w:t>
      </w:r>
      <w:r w:rsidR="003D33DE">
        <w:t>supporting</w:t>
      </w:r>
      <w:r w:rsidR="009B2C76">
        <w:t xml:space="preserve"> Maslow’s hierarchy of needs</w:t>
      </w:r>
      <w:r w:rsidR="003D33DE">
        <w:t xml:space="preserve"> theory</w:t>
      </w:r>
      <w:r w:rsidR="00712CED">
        <w:fldChar w:fldCharType="begin"/>
      </w:r>
      <w:r w:rsidR="00C6363E">
        <w:instrText xml:space="preserve"> ADDIN EN.CITE &lt;EndNote&gt;&lt;Cite&gt;&lt;Author&gt;Maslow&lt;/Author&gt;&lt;Year&gt;1943&lt;/Year&gt;&lt;RecNum&gt;299&lt;/RecNum&gt;&lt;DisplayText&gt;[149]&lt;/DisplayText&gt;&lt;record&gt;&lt;rec-number&gt;299&lt;/rec-number&gt;&lt;foreign-keys&gt;&lt;key app="EN" db-id="ddsrss5fwwt9s9efafpp952zrvzxad0zvxp0" timestamp="1663850696"&gt;299&lt;/key&gt;&lt;/foreign-keys&gt;&lt;ref-type name="Journal Article"&gt;17&lt;/ref-type&gt;&lt;contributors&gt;&lt;authors&gt;&lt;author&gt;Maslow, A. H. &lt;/author&gt;&lt;/authors&gt;&lt;/contributors&gt;&lt;titles&gt;&lt;title&gt;A theory of human motivation&lt;/title&gt;&lt;secondary-title&gt;Psychological Review&lt;/secondary-title&gt;&lt;/titles&gt;&lt;periodical&gt;&lt;full-title&gt;Psychological Review&lt;/full-title&gt;&lt;/periodical&gt;&lt;pages&gt;370–396&lt;/pages&gt;&lt;volume&gt;50&lt;/volume&gt;&lt;number&gt;4&lt;/number&gt;&lt;dates&gt;&lt;year&gt;1943&lt;/year&gt;&lt;/dates&gt;&lt;urls&gt;&lt;related-urls&gt;&lt;url&gt;https://doi.org/10.1037/h0054346 &lt;/url&gt;&lt;/related-urls&gt;&lt;/urls&gt;&lt;electronic-resource-num&gt;10.1037/h0054346 &lt;/electronic-resource-num&gt;&lt;/record&gt;&lt;/Cite&gt;&lt;Cite&gt;&lt;Author&gt;Maslow&lt;/Author&gt;&lt;Year&gt;1943&lt;/Year&gt;&lt;RecNum&gt;299&lt;/RecNum&gt;&lt;record&gt;&lt;rec-number&gt;299&lt;/rec-number&gt;&lt;foreign-keys&gt;&lt;key app="EN" db-id="ddsrss5fwwt9s9efafpp952zrvzxad0zvxp0" timestamp="1663850696"&gt;299&lt;/key&gt;&lt;/foreign-keys&gt;&lt;ref-type name="Journal Article"&gt;17&lt;/ref-type&gt;&lt;contributors&gt;&lt;authors&gt;&lt;author&gt;Maslow, A. H. &lt;/author&gt;&lt;/authors&gt;&lt;/contributors&gt;&lt;titles&gt;&lt;title&gt;A theory of human motivation&lt;/title&gt;&lt;secondary-title&gt;Psychological Review&lt;/secondary-title&gt;&lt;/titles&gt;&lt;periodical&gt;&lt;full-title&gt;Psychological Review&lt;/full-title&gt;&lt;/periodical&gt;&lt;pages&gt;370–396&lt;/pages&gt;&lt;volume&gt;50&lt;/volume&gt;&lt;number&gt;4&lt;/number&gt;&lt;dates&gt;&lt;year&gt;1943&lt;/year&gt;&lt;/dates&gt;&lt;urls&gt;&lt;related-urls&gt;&lt;url&gt;https://doi.org/10.1037/h0054346 &lt;/url&gt;&lt;/related-urls&gt;&lt;/urls&gt;&lt;electronic-resource-num&gt;10.1037/h0054346 &lt;/electronic-resource-num&gt;&lt;/record&gt;&lt;/Cite&gt;&lt;/EndNote&gt;</w:instrText>
      </w:r>
      <w:r w:rsidR="00712CED">
        <w:fldChar w:fldCharType="separate"/>
      </w:r>
      <w:r w:rsidR="00C6363E">
        <w:rPr>
          <w:noProof/>
        </w:rPr>
        <w:t>[149]</w:t>
      </w:r>
      <w:r w:rsidR="00712CED">
        <w:fldChar w:fldCharType="end"/>
      </w:r>
      <w:r w:rsidR="009B2C76">
        <w:t xml:space="preserve"> - is ensuring essential needs are met: </w:t>
      </w:r>
      <w:r w:rsidR="00C81DFA">
        <w:t xml:space="preserve">such as </w:t>
      </w:r>
      <w:r w:rsidR="009B2C76">
        <w:t>having breaks and access to food</w:t>
      </w:r>
      <w:r w:rsidR="00C81DFA">
        <w:t xml:space="preserve"> and</w:t>
      </w:r>
      <w:r w:rsidR="009B2C76">
        <w:t xml:space="preserve"> drink.</w:t>
      </w:r>
      <w:r w:rsidR="001C2BDD">
        <w:t xml:space="preserve">  </w:t>
      </w:r>
      <w:r w:rsidR="00EB1976">
        <w:t>In other safety critical industries, such as aviation</w:t>
      </w:r>
      <w:r w:rsidR="00C81DFA">
        <w:t xml:space="preserve"> and</w:t>
      </w:r>
      <w:r w:rsidR="00EB1976">
        <w:t xml:space="preserve"> nuclear, </w:t>
      </w:r>
      <w:r w:rsidR="00093C8E">
        <w:t xml:space="preserve">‘red rules’ </w:t>
      </w:r>
      <w:r w:rsidR="00601D08">
        <w:t xml:space="preserve">denote safety rules that </w:t>
      </w:r>
      <w:r w:rsidR="005B5CE8">
        <w:t xml:space="preserve">must not </w:t>
      </w:r>
      <w:r w:rsidR="00601D08">
        <w:t xml:space="preserve">be broken due to the risk </w:t>
      </w:r>
      <w:r w:rsidR="007E2B31">
        <w:t>of harm.</w:t>
      </w:r>
      <w:r w:rsidR="00DC21CF">
        <w:t xml:space="preserve"> Whilst </w:t>
      </w:r>
      <w:r w:rsidR="00DB5D28">
        <w:t>’never events’</w:t>
      </w:r>
      <w:r w:rsidR="00DC21CF">
        <w:t xml:space="preserve"> </w:t>
      </w:r>
      <w:r w:rsidR="006E64D0">
        <w:t xml:space="preserve">are </w:t>
      </w:r>
      <w:r w:rsidR="00DC21CF">
        <w:t xml:space="preserve">used in healthcare, </w:t>
      </w:r>
      <w:r w:rsidR="006E64D0">
        <w:t>they are</w:t>
      </w:r>
      <w:r w:rsidR="00DC21CF">
        <w:t xml:space="preserve"> </w:t>
      </w:r>
      <w:r w:rsidR="006D0D72">
        <w:t xml:space="preserve">predominantly </w:t>
      </w:r>
      <w:r w:rsidR="00516EC2">
        <w:t xml:space="preserve">applied to </w:t>
      </w:r>
      <w:r w:rsidR="00DC21CF">
        <w:t>patient safety</w:t>
      </w:r>
      <w:r w:rsidR="00520ABF">
        <w:fldChar w:fldCharType="begin"/>
      </w:r>
      <w:r w:rsidR="00C6363E">
        <w:instrText xml:space="preserve"> ADDIN EN.CITE &lt;EndNote&gt;&lt;Cite&gt;&lt;Author&gt;Grissinger&lt;/Author&gt;&lt;Year&gt;2012&lt;/Year&gt;&lt;RecNum&gt;339&lt;/RecNum&gt;&lt;DisplayText&gt;[165]&lt;/DisplayText&gt;&lt;record&gt;&lt;rec-number&gt;339&lt;/rec-number&gt;&lt;foreign-keys&gt;&lt;key app="EN" db-id="ddsrss5fwwt9s9efafpp952zrvzxad0zvxp0" timestamp="1686849682"&gt;339&lt;/key&gt;&lt;/foreign-keys&gt;&lt;ref-type name="Journal Article"&gt;17&lt;/ref-type&gt;&lt;contributors&gt;&lt;authors&gt;&lt;author&gt;Grissinger, M.&lt;/author&gt;&lt;/authors&gt;&lt;/contributors&gt;&lt;titles&gt;&lt;title&gt;Some red rules shouldn&amp;apos;t rule in hospitals&lt;/title&gt;&lt;secondary-title&gt;Pharmacy and Therapeutics&lt;/secondary-title&gt;&lt;/titles&gt;&lt;periodical&gt;&lt;full-title&gt;Pharmacy and Therapeutics&lt;/full-title&gt;&lt;/periodical&gt;&lt;pages&gt;4-5&lt;/pages&gt;&lt;volume&gt;37&lt;/volume&gt;&lt;number&gt;1&lt;/number&gt;&lt;dates&gt;&lt;year&gt;2012&lt;/year&gt;&lt;/dates&gt;&lt;urls&gt;&lt;/urls&gt;&lt;/record&gt;&lt;/Cite&gt;&lt;Cite&gt;&lt;Author&gt;Grissinger&lt;/Author&gt;&lt;Year&gt;2012&lt;/Year&gt;&lt;RecNum&gt;339&lt;/RecNum&gt;&lt;record&gt;&lt;rec-number&gt;339&lt;/rec-number&gt;&lt;foreign-keys&gt;&lt;key app="EN" db-id="ddsrss5fwwt9s9efafpp952zrvzxad0zvxp0" timestamp="1686849682"&gt;339&lt;/key&gt;&lt;/foreign-keys&gt;&lt;ref-type name="Journal Article"&gt;17&lt;/ref-type&gt;&lt;contributors&gt;&lt;authors&gt;&lt;author&gt;Grissinger, M.&lt;/author&gt;&lt;/authors&gt;&lt;/contributors&gt;&lt;titles&gt;&lt;title&gt;Some red rules shouldn&amp;apos;t rule in hospitals&lt;/title&gt;&lt;secondary-title&gt;Pharmacy and Therapeutics&lt;/secondary-title&gt;&lt;/titles&gt;&lt;periodical&gt;&lt;full-title&gt;Pharmacy and Therapeutics&lt;/full-title&gt;&lt;/periodical&gt;&lt;pages&gt;4-5&lt;/pages&gt;&lt;volume&gt;37&lt;/volume&gt;&lt;number&gt;1&lt;/number&gt;&lt;dates&gt;&lt;year&gt;2012&lt;/year&gt;&lt;/dates&gt;&lt;urls&gt;&lt;/urls&gt;&lt;/record&gt;&lt;/Cite&gt;&lt;/EndNote&gt;</w:instrText>
      </w:r>
      <w:r w:rsidR="00520ABF">
        <w:fldChar w:fldCharType="separate"/>
      </w:r>
      <w:r w:rsidR="00C6363E">
        <w:rPr>
          <w:noProof/>
        </w:rPr>
        <w:t>[165]</w:t>
      </w:r>
      <w:r w:rsidR="00520ABF">
        <w:fldChar w:fldCharType="end"/>
      </w:r>
      <w:r w:rsidR="00516EC2">
        <w:t xml:space="preserve">, </w:t>
      </w:r>
      <w:r w:rsidR="001F51D9">
        <w:t xml:space="preserve">or in </w:t>
      </w:r>
      <w:r w:rsidR="001F51D9">
        <w:lastRenderedPageBreak/>
        <w:t xml:space="preserve">relation to </w:t>
      </w:r>
      <w:r w:rsidR="00516EC2">
        <w:t>physical harm</w:t>
      </w:r>
      <w:r w:rsidR="001F51D9">
        <w:t xml:space="preserve"> to employees</w:t>
      </w:r>
      <w:r w:rsidR="00516EC2">
        <w:t xml:space="preserve"> (</w:t>
      </w:r>
      <w:r w:rsidR="00F15E17">
        <w:t>e.g.,</w:t>
      </w:r>
      <w:r w:rsidR="00516EC2">
        <w:t xml:space="preserve"> infection) rather than psychological harm</w:t>
      </w:r>
      <w:r w:rsidR="00DD2459">
        <w:t>.</w:t>
      </w:r>
      <w:r w:rsidR="003E7F4F">
        <w:t xml:space="preserve"> </w:t>
      </w:r>
      <w:r w:rsidR="001F51D9">
        <w:t xml:space="preserve">This is despite provisions in </w:t>
      </w:r>
      <w:r w:rsidR="00DA21DF">
        <w:t>UK and International law that all workers are entitled to work</w:t>
      </w:r>
      <w:r w:rsidR="003A5F48">
        <w:t xml:space="preserve"> in environments where risks to their health and safety are properly controlled</w:t>
      </w:r>
      <w:r w:rsidR="001F51D9">
        <w:t>.</w:t>
      </w:r>
      <w:r w:rsidR="003A5F48">
        <w:t xml:space="preserve"> </w:t>
      </w:r>
      <w:r w:rsidR="00E314BE">
        <w:t xml:space="preserve"> </w:t>
      </w:r>
      <w:r w:rsidR="0063250D">
        <w:t>T</w:t>
      </w:r>
      <w:r w:rsidR="00E1090A">
        <w:t xml:space="preserve">he risk of psychological harm </w:t>
      </w:r>
      <w:r w:rsidR="002730C1">
        <w:t xml:space="preserve">to </w:t>
      </w:r>
      <w:r w:rsidR="00E1090A">
        <w:t xml:space="preserve">frontline healthcare workers </w:t>
      </w:r>
      <w:r w:rsidR="00683212">
        <w:t xml:space="preserve">is </w:t>
      </w:r>
      <w:r w:rsidR="002578BF">
        <w:t>high and</w:t>
      </w:r>
      <w:r w:rsidR="00683212">
        <w:t xml:space="preserve"> arguably</w:t>
      </w:r>
      <w:r w:rsidR="002730C1">
        <w:t xml:space="preserve"> inevitable</w:t>
      </w:r>
      <w:r w:rsidR="00E1090A">
        <w:t xml:space="preserve">, and as such should be anticipated and planned for.  </w:t>
      </w:r>
      <w:r w:rsidR="00E1740E">
        <w:t xml:space="preserve">Hard hats and protective equipment are mandatory on building sites; something equivalent is required to protect the psychological wellbeing of healthcare </w:t>
      </w:r>
      <w:r w:rsidR="00F15E17">
        <w:t>workers and</w:t>
      </w:r>
      <w:r w:rsidR="00E1740E">
        <w:t xml:space="preserve"> could be planned for on entry to the workforce rather than waiting for harm to occur.  </w:t>
      </w:r>
      <w:r w:rsidR="008F7D9C">
        <w:t>R</w:t>
      </w:r>
      <w:r w:rsidR="001345C4">
        <w:t xml:space="preserve">isk </w:t>
      </w:r>
      <w:r w:rsidR="008F7D9C">
        <w:t xml:space="preserve">assessment </w:t>
      </w:r>
      <w:r w:rsidR="00245B76">
        <w:t xml:space="preserve">that </w:t>
      </w:r>
      <w:r w:rsidR="002578BF">
        <w:t>considers</w:t>
      </w:r>
      <w:r w:rsidR="00245B76">
        <w:t xml:space="preserve"> the service architecture of </w:t>
      </w:r>
      <w:r w:rsidR="006538A3">
        <w:t xml:space="preserve">an </w:t>
      </w:r>
      <w:r w:rsidR="00733FCF">
        <w:t>employee’s</w:t>
      </w:r>
      <w:r w:rsidR="006538A3">
        <w:t xml:space="preserve"> role (</w:t>
      </w:r>
      <w:r w:rsidR="00C451CF">
        <w:t>e.g.,</w:t>
      </w:r>
      <w:r w:rsidR="006538A3">
        <w:t xml:space="preserve"> </w:t>
      </w:r>
      <w:r w:rsidR="00733FCF">
        <w:t>work</w:t>
      </w:r>
      <w:r w:rsidR="00E1740E">
        <w:t>ing</w:t>
      </w:r>
      <w:r w:rsidR="00733FCF">
        <w:t xml:space="preserve"> predominantly alone</w:t>
      </w:r>
      <w:r w:rsidR="006538A3">
        <w:t xml:space="preserve">, likely exposure to acute trauma etc), and </w:t>
      </w:r>
      <w:r w:rsidR="008F7D9C">
        <w:t xml:space="preserve">higher-risk </w:t>
      </w:r>
      <w:r w:rsidR="006538A3">
        <w:t>characteristics (</w:t>
      </w:r>
      <w:r w:rsidR="003E0BF7">
        <w:t>e.g.,</w:t>
      </w:r>
      <w:r w:rsidR="006538A3">
        <w:t xml:space="preserve"> being newly qualified, going through complaints or investigations, </w:t>
      </w:r>
      <w:r w:rsidR="009C6D73">
        <w:t xml:space="preserve">intersectionality factors such as ethnicity, disability etc) </w:t>
      </w:r>
      <w:r w:rsidR="00D15602">
        <w:t>is</w:t>
      </w:r>
      <w:r w:rsidR="001345C4">
        <w:t xml:space="preserve"> key to this.</w:t>
      </w:r>
      <w:r w:rsidR="00DC32FB">
        <w:t xml:space="preserve">  </w:t>
      </w:r>
    </w:p>
    <w:p w14:paraId="0D306A78" w14:textId="55172C42" w:rsidR="0020786E" w:rsidRDefault="0020786E" w:rsidP="00A725EF">
      <w:pPr>
        <w:spacing w:line="360" w:lineRule="auto"/>
      </w:pPr>
      <w:r>
        <w:t xml:space="preserve">Second, </w:t>
      </w:r>
      <w:r w:rsidR="00525EC8">
        <w:t xml:space="preserve">whilst </w:t>
      </w:r>
      <w:r>
        <w:t>professional accountability is critical to ensure patient safety</w:t>
      </w:r>
      <w:r w:rsidR="00525EC8">
        <w:t xml:space="preserve">, this </w:t>
      </w:r>
      <w:r>
        <w:t xml:space="preserve">must be balanced with </w:t>
      </w:r>
      <w:r w:rsidR="00C64A4F">
        <w:t>promoting listening, learning cultures</w:t>
      </w:r>
      <w:r w:rsidR="004F2F40">
        <w:fldChar w:fldCharType="begin"/>
      </w:r>
      <w:r w:rsidR="00EB20FA">
        <w:instrText xml:space="preserve"> ADDIN EN.CITE &lt;EndNote&gt;&lt;Cite&gt;&lt;Author&gt;HEE&lt;/Author&gt;&lt;Year&gt;2019&lt;/Year&gt;&lt;RecNum&gt;119&lt;/RecNum&gt;&lt;DisplayText&gt;[8]&lt;/DisplayText&gt;&lt;record&gt;&lt;rec-number&gt;119&lt;/rec-number&gt;&lt;foreign-keys&gt;&lt;key app="EN" db-id="ddsrss5fwwt9s9efafpp952zrvzxad0zvxp0" timestamp="0"&gt;119&lt;/key&gt;&lt;/foreign-keys&gt;&lt;ref-type name="Report"&gt;27&lt;/ref-type&gt;&lt;contributors&gt;&lt;authors&gt;&lt;author&gt;HEE&lt;/author&gt;&lt;/authors&gt;&lt;/contributors&gt;&lt;titles&gt;&lt;title&gt;NHS Staff and Learners&amp;apos; Mental Health Commission&lt;/title&gt;&lt;/titles&gt;&lt;dates&gt;&lt;year&gt;2019&lt;/year&gt;&lt;/dates&gt;&lt;pub-location&gt;London&lt;/pub-location&gt;&lt;publisher&gt;Health Education England&lt;/publisher&gt;&lt;urls&gt;&lt;related-urls&gt;&lt;url&gt;https://www.hee.nhs.uk/sites/default/files/documents/NHS%20%28HEE%29%20-%20Mental%20Wellbeing%20Commission%20Report.pdf&lt;/url&gt;&lt;/related-urls&gt;&lt;/urls&gt;&lt;access-date&gt;4th September 2022&lt;/access-date&gt;&lt;/record&gt;&lt;/Cite&gt;&lt;/EndNote&gt;</w:instrText>
      </w:r>
      <w:r w:rsidR="004F2F40">
        <w:fldChar w:fldCharType="separate"/>
      </w:r>
      <w:r w:rsidR="004F2F40">
        <w:rPr>
          <w:noProof/>
        </w:rPr>
        <w:t>[8]</w:t>
      </w:r>
      <w:r w:rsidR="004F2F40">
        <w:fldChar w:fldCharType="end"/>
      </w:r>
      <w:r w:rsidR="00A821F4">
        <w:t xml:space="preserve">. We found collective blame is often attributed to individual staff, </w:t>
      </w:r>
      <w:r w:rsidR="00456B79">
        <w:t xml:space="preserve">with </w:t>
      </w:r>
      <w:r w:rsidR="00A821F4">
        <w:t>double standards in accountability</w:t>
      </w:r>
      <w:r w:rsidR="00DB23C2">
        <w:t xml:space="preserve">, </w:t>
      </w:r>
      <w:r w:rsidR="00A821F4">
        <w:t xml:space="preserve">fitness-to-practice processes </w:t>
      </w:r>
      <w:r w:rsidR="00B91ADD">
        <w:t xml:space="preserve">that </w:t>
      </w:r>
      <w:r w:rsidR="00A821F4">
        <w:t xml:space="preserve">can </w:t>
      </w:r>
      <w:r w:rsidR="00C306E3">
        <w:t>cause great harm, and when staff do speak up, they encounter a ‘deaf effect’ with no action.</w:t>
      </w:r>
      <w:r w:rsidR="00A1167A">
        <w:t xml:space="preserve"> A psychologically safe culture, where visible leaders enable and support staff and take accountability is </w:t>
      </w:r>
      <w:r w:rsidR="00B91ADD">
        <w:t xml:space="preserve">urgently </w:t>
      </w:r>
      <w:r w:rsidR="00687B42">
        <w:t>required</w:t>
      </w:r>
      <w:r w:rsidR="00A1167A">
        <w:t>.  Initiatives in the UK NHS such as ‘Freedom to Speak up Guardians’</w:t>
      </w:r>
      <w:r w:rsidR="002F39DD">
        <w:t xml:space="preserve"> </w:t>
      </w:r>
      <w:r w:rsidR="00A1167A">
        <w:t xml:space="preserve">are promising </w:t>
      </w:r>
      <w:r w:rsidR="002A59B9">
        <w:t xml:space="preserve">but need adequate investment </w:t>
      </w:r>
      <w:r w:rsidR="00687B42">
        <w:t>and boards willing to really listen</w:t>
      </w:r>
      <w:r w:rsidR="00F77C77">
        <w:t>,</w:t>
      </w:r>
      <w:r w:rsidR="00687B42">
        <w:t xml:space="preserve"> </w:t>
      </w:r>
      <w:r w:rsidR="002A59B9">
        <w:t>to change culture</w:t>
      </w:r>
      <w:r w:rsidR="00520ABF">
        <w:fldChar w:fldCharType="begin">
          <w:fldData xml:space="preserve">PEVuZE5vdGU+PENpdGU+PEF1dGhvcj5Kb25lczwvQXV0aG9yPjxZZWFyPjIwMjI8L1llYXI+PFJl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</w:fldData>
        </w:fldChar>
      </w:r>
      <w:r w:rsidR="00C6363E">
        <w:instrText xml:space="preserve"> ADDIN EN.CITE </w:instrText>
      </w:r>
      <w:r w:rsidR="00C6363E">
        <w:fldChar w:fldCharType="begin">
          <w:fldData xml:space="preserve">PEVuZE5vdGU+PENpdGU+PEF1dGhvcj5Kb25lczwvQXV0aG9yPjxZZWFyPjIwMjI8L1llYXI+PFJl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</w:fldData>
        </w:fldChar>
      </w:r>
      <w:r w:rsidR="00C6363E">
        <w:instrText xml:space="preserve"> ADDIN EN.CITE.DATA </w:instrText>
      </w:r>
      <w:r w:rsidR="00C6363E">
        <w:fldChar w:fldCharType="end"/>
      </w:r>
      <w:r w:rsidR="00520ABF">
        <w:fldChar w:fldCharType="separate"/>
      </w:r>
      <w:r w:rsidR="00C6363E">
        <w:rPr>
          <w:noProof/>
        </w:rPr>
        <w:t>[166]</w:t>
      </w:r>
      <w:r w:rsidR="00520ABF">
        <w:fldChar w:fldCharType="end"/>
      </w:r>
      <w:r w:rsidR="002A59B9">
        <w:t>.</w:t>
      </w:r>
    </w:p>
    <w:p w14:paraId="166A3ACC" w14:textId="5092F3F6" w:rsidR="00C64A4F" w:rsidRDefault="00C64A4F" w:rsidP="00A725EF">
      <w:pPr>
        <w:spacing w:line="360" w:lineRule="auto"/>
      </w:pPr>
      <w:r>
        <w:t>Third, the reactive and responsive interventions identified in the literature (</w:t>
      </w:r>
      <w:r w:rsidR="00F934DF">
        <w:t>predominantly focused on</w:t>
      </w:r>
      <w:r>
        <w:t xml:space="preserve"> </w:t>
      </w:r>
      <w:r w:rsidR="00F934DF">
        <w:t xml:space="preserve">support following </w:t>
      </w:r>
      <w:r>
        <w:t xml:space="preserve">acute trauma) must be balanced with </w:t>
      </w:r>
      <w:r w:rsidR="007B333E">
        <w:t>development of pro-active preventative interventions.</w:t>
      </w:r>
      <w:r w:rsidR="00EA4E93">
        <w:t xml:space="preserve">  </w:t>
      </w:r>
      <w:r w:rsidR="00973C07">
        <w:t>Trauma</w:t>
      </w:r>
      <w:r w:rsidR="00EA4E93">
        <w:t xml:space="preserve"> can be chronic and cumulative, with seemingly benign (and thereby unnoticed) events triggering psychological ill-health.</w:t>
      </w:r>
      <w:r w:rsidR="00F979B1">
        <w:t xml:space="preserve">  </w:t>
      </w:r>
      <w:r w:rsidR="00AF44BD">
        <w:t>I</w:t>
      </w:r>
      <w:r w:rsidR="006E7E00">
        <w:t xml:space="preserve">nvestment of </w:t>
      </w:r>
      <w:r w:rsidR="00AF44BD">
        <w:t>time</w:t>
      </w:r>
      <w:r w:rsidR="006E7E00">
        <w:t xml:space="preserve"> and </w:t>
      </w:r>
      <w:r w:rsidR="00AF44BD">
        <w:t>funding</w:t>
      </w:r>
      <w:r w:rsidR="006E7E00">
        <w:t xml:space="preserve"> for </w:t>
      </w:r>
      <w:r w:rsidR="000B0175">
        <w:t xml:space="preserve">psychological </w:t>
      </w:r>
      <w:r w:rsidR="006E7E00">
        <w:t>wellbein</w:t>
      </w:r>
      <w:r w:rsidR="00E6697A">
        <w:t xml:space="preserve">g may reduce the stigma associated with experiencing burnout/stress by normalising it as an expectation of the </w:t>
      </w:r>
      <w:r w:rsidR="007919A7">
        <w:t>job and</w:t>
      </w:r>
      <w:r w:rsidR="00E6697A">
        <w:t xml:space="preserve"> enable anticipatory planning</w:t>
      </w:r>
      <w:r w:rsidR="00456B79">
        <w:t xml:space="preserve">  </w:t>
      </w:r>
      <w:r w:rsidR="00DB147C">
        <w:t>The appointment of Wellbeing Guardians in the UK NHS</w:t>
      </w:r>
      <w:r w:rsidR="004F2F40">
        <w:fldChar w:fldCharType="begin"/>
      </w:r>
      <w:r w:rsidR="00EB20FA">
        <w:instrText xml:space="preserve"> ADDIN EN.CITE &lt;EndNote&gt;&lt;Cite&gt;&lt;Author&gt;HEE&lt;/Author&gt;&lt;Year&gt;2019&lt;/Year&gt;&lt;RecNum&gt;119&lt;/RecNum&gt;&lt;DisplayText&gt;[8]&lt;/DisplayText&gt;&lt;record&gt;&lt;rec-number&gt;119&lt;/rec-number&gt;&lt;foreign-keys&gt;&lt;key app="EN" db-id="ddsrss5fwwt9s9efafpp952zrvzxad0zvxp0" timestamp="0"&gt;119&lt;/key&gt;&lt;/foreign-keys&gt;&lt;ref-type name="Report"&gt;27&lt;/ref-type&gt;&lt;contributors&gt;&lt;authors&gt;&lt;author&gt;HEE&lt;/author&gt;&lt;/authors&gt;&lt;/contributors&gt;&lt;titles&gt;&lt;title&gt;NHS Staff and Learners&amp;apos; Mental Health Commission&lt;/title&gt;&lt;/titles&gt;&lt;dates&gt;&lt;year&gt;2019&lt;/year&gt;&lt;/dates&gt;&lt;pub-location&gt;London&lt;/pub-location&gt;&lt;publisher&gt;Health Education England&lt;/publisher&gt;&lt;urls&gt;&lt;related-urls&gt;&lt;url&gt;https://www.hee.nhs.uk/sites/default/files/documents/NHS%20%28HEE%29%20-%20Mental%20Wellbeing%20Commission%20Report.pdf&lt;/url&gt;&lt;/related-urls&gt;&lt;/urls&gt;&lt;access-date&gt;4th September 2022&lt;/access-date&gt;&lt;/record&gt;&lt;/Cite&gt;&lt;/EndNote&gt;</w:instrText>
      </w:r>
      <w:r w:rsidR="004F2F40">
        <w:fldChar w:fldCharType="separate"/>
      </w:r>
      <w:r w:rsidR="004F2F40">
        <w:rPr>
          <w:noProof/>
        </w:rPr>
        <w:t>[8]</w:t>
      </w:r>
      <w:r w:rsidR="004F2F40">
        <w:fldChar w:fldCharType="end"/>
      </w:r>
      <w:r w:rsidR="00DB147C">
        <w:t xml:space="preserve"> signals board-level leadership and responsibility for the </w:t>
      </w:r>
      <w:r w:rsidR="0064059C">
        <w:t>psychological</w:t>
      </w:r>
      <w:r w:rsidR="00DB147C">
        <w:t xml:space="preserve"> wellbeing of staff.  This initiative</w:t>
      </w:r>
      <w:r w:rsidR="0064059C">
        <w:t>, though welcome,</w:t>
      </w:r>
      <w:r w:rsidR="00DB147C">
        <w:t xml:space="preserve"> requires adequate resourcing and evaluation. </w:t>
      </w:r>
    </w:p>
    <w:p w14:paraId="1CFD18FC" w14:textId="15F2CF96" w:rsidR="007B333E" w:rsidRDefault="007B333E" w:rsidP="00A725EF">
      <w:pPr>
        <w:spacing w:line="360" w:lineRule="auto"/>
      </w:pPr>
      <w:r>
        <w:t xml:space="preserve">Finally, </w:t>
      </w:r>
      <w:r w:rsidR="00A109D1">
        <w:t xml:space="preserve">an </w:t>
      </w:r>
      <w:r>
        <w:t xml:space="preserve">individual focus </w:t>
      </w:r>
      <w:r w:rsidR="00A109D1">
        <w:t xml:space="preserve">where feel blamed for their own psychological ill-health </w:t>
      </w:r>
      <w:r>
        <w:t xml:space="preserve">must be balanced with an organisational focus to </w:t>
      </w:r>
      <w:r w:rsidR="007A6894">
        <w:t xml:space="preserve">address systematic </w:t>
      </w:r>
      <w:r w:rsidR="00264F78">
        <w:t>issues</w:t>
      </w:r>
      <w:r w:rsidR="007E6C37">
        <w:t xml:space="preserve">.  Whilst individually focussed interventions aimed at modifying response to stressors (such as mindfulness) </w:t>
      </w:r>
      <w:r w:rsidR="00712653">
        <w:t>may</w:t>
      </w:r>
      <w:r w:rsidR="007E6C37">
        <w:t xml:space="preserve"> be useful in the moment, </w:t>
      </w:r>
      <w:r w:rsidR="00F74414">
        <w:t xml:space="preserve">a </w:t>
      </w:r>
      <w:r w:rsidR="006A6696">
        <w:t xml:space="preserve">multi-layered </w:t>
      </w:r>
      <w:r w:rsidR="00F74414">
        <w:t xml:space="preserve">systems approach to staff </w:t>
      </w:r>
      <w:r w:rsidR="006A6696">
        <w:t xml:space="preserve">psychological </w:t>
      </w:r>
      <w:r w:rsidR="00F74414">
        <w:t>wellbeing</w:t>
      </w:r>
      <w:r w:rsidR="00AF44BD">
        <w:t xml:space="preserve"> is needed</w:t>
      </w:r>
      <w:r w:rsidR="00FE6119">
        <w:t xml:space="preserve">, </w:t>
      </w:r>
      <w:r w:rsidR="00562C25">
        <w:t>with organisation</w:t>
      </w:r>
      <w:r w:rsidR="00AF44BD">
        <w:t>-</w:t>
      </w:r>
      <w:r w:rsidR="00562C25">
        <w:t>wide interventions and bundles of support</w:t>
      </w:r>
      <w:r w:rsidR="00520ABF">
        <w:fldChar w:fldCharType="begin">
          <w:fldData xml:space="preserve">PEVuZE5vdGU+PENpdGU+PEF1dGhvcj5MYU1vbnRhbmdlPC9BdXRob3I+PFllYXI+MjAwNzwvWWVh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</w:fldData>
        </w:fldChar>
      </w:r>
      <w:r w:rsidR="00C6363E">
        <w:instrText xml:space="preserve"> ADDIN EN.CITE </w:instrText>
      </w:r>
      <w:r w:rsidR="00C6363E">
        <w:fldChar w:fldCharType="begin">
          <w:fldData xml:space="preserve">PEVuZE5vdGU+PENpdGU+PEF1dGhvcj5MYU1vbnRhbmdlPC9BdXRob3I+PFllYXI+MjAwNzwvWWVh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</w:fldData>
        </w:fldChar>
      </w:r>
      <w:r w:rsidR="00C6363E">
        <w:instrText xml:space="preserve"> ADDIN EN.CITE.DATA </w:instrText>
      </w:r>
      <w:r w:rsidR="00C6363E">
        <w:fldChar w:fldCharType="end"/>
      </w:r>
      <w:r w:rsidR="00520ABF">
        <w:fldChar w:fldCharType="separate"/>
      </w:r>
      <w:r w:rsidR="00C6363E">
        <w:rPr>
          <w:noProof/>
        </w:rPr>
        <w:t>[167-169]</w:t>
      </w:r>
      <w:r w:rsidR="00520ABF">
        <w:fldChar w:fldCharType="end"/>
      </w:r>
      <w:r w:rsidR="00A865D5">
        <w:t>.</w:t>
      </w:r>
    </w:p>
    <w:p w14:paraId="448C55CB" w14:textId="1586B19B" w:rsidR="00C81DFA" w:rsidRDefault="006E5707" w:rsidP="00F52197">
      <w:pPr>
        <w:spacing w:line="360" w:lineRule="auto"/>
      </w:pPr>
      <w:r>
        <w:lastRenderedPageBreak/>
        <w:t xml:space="preserve">We recognise the challenges </w:t>
      </w:r>
      <w:r w:rsidR="007B74E5">
        <w:t xml:space="preserve">and barriers </w:t>
      </w:r>
      <w:r w:rsidR="006B7427">
        <w:t xml:space="preserve">to </w:t>
      </w:r>
      <w:r w:rsidR="00F8406D">
        <w:t xml:space="preserve">the </w:t>
      </w:r>
      <w:r w:rsidR="006B7427">
        <w:t>development and implementation of our findings</w:t>
      </w:r>
      <w:r w:rsidR="005C22EB">
        <w:t xml:space="preserve"> at a time </w:t>
      </w:r>
      <w:r w:rsidR="00F8406D">
        <w:t>of</w:t>
      </w:r>
      <w:r w:rsidR="005C22EB">
        <w:t xml:space="preserve"> high demand, high sickness </w:t>
      </w:r>
      <w:r w:rsidR="00BE5CBE">
        <w:t>absence</w:t>
      </w:r>
      <w:r w:rsidR="005C22EB">
        <w:t xml:space="preserve"> and staff </w:t>
      </w:r>
      <w:r w:rsidR="00BE5CBE">
        <w:t>shortages</w:t>
      </w:r>
      <w:r w:rsidR="005C22EB">
        <w:t xml:space="preserve"> in the UK NHS and </w:t>
      </w:r>
      <w:r w:rsidR="00434AB1">
        <w:t xml:space="preserve">elsewhere. Yet </w:t>
      </w:r>
      <w:r w:rsidR="00BE5CBE">
        <w:t>without</w:t>
      </w:r>
      <w:r w:rsidR="00434AB1">
        <w:t xml:space="preserve"> </w:t>
      </w:r>
      <w:r w:rsidR="00547664">
        <w:t>re</w:t>
      </w:r>
      <w:r w:rsidR="00BE5CBE">
        <w:t>new</w:t>
      </w:r>
      <w:r w:rsidR="00547664">
        <w:t>ed</w:t>
      </w:r>
      <w:r w:rsidR="00BE5CBE">
        <w:t xml:space="preserve"> </w:t>
      </w:r>
      <w:r w:rsidR="00547664">
        <w:t xml:space="preserve">strategic </w:t>
      </w:r>
      <w:r w:rsidR="00BE5CBE">
        <w:t xml:space="preserve">focus </w:t>
      </w:r>
      <w:r w:rsidR="00434AB1">
        <w:t>and</w:t>
      </w:r>
      <w:r w:rsidR="00BE5CBE">
        <w:t xml:space="preserve"> substantial</w:t>
      </w:r>
      <w:r w:rsidR="00434AB1">
        <w:t xml:space="preserve"> intervention </w:t>
      </w:r>
      <w:r w:rsidR="00BE5CBE">
        <w:t xml:space="preserve">the situation </w:t>
      </w:r>
      <w:r w:rsidR="00AF44BD">
        <w:t>will</w:t>
      </w:r>
      <w:r w:rsidR="00BE5CBE">
        <w:t xml:space="preserve"> </w:t>
      </w:r>
      <w:r w:rsidR="003B7C1C">
        <w:t xml:space="preserve">surely </w:t>
      </w:r>
      <w:r w:rsidR="00BE5CBE">
        <w:t>worse</w:t>
      </w:r>
      <w:r w:rsidR="00547664">
        <w:t>n</w:t>
      </w:r>
      <w:r w:rsidR="00BE5CBE">
        <w:t>. We have developed a guide for policy makers, healthcare leaders, managers and nurses, midwives a</w:t>
      </w:r>
      <w:r w:rsidR="006F3E89">
        <w:t>n</w:t>
      </w:r>
      <w:r w:rsidR="00BE5CBE">
        <w:t xml:space="preserve">d </w:t>
      </w:r>
      <w:r w:rsidR="006F3E89">
        <w:t>paramedics provid</w:t>
      </w:r>
      <w:r w:rsidR="00E43E45">
        <w:t>ing</w:t>
      </w:r>
      <w:r w:rsidR="006F3E89">
        <w:t xml:space="preserve"> practical tips and </w:t>
      </w:r>
      <w:r w:rsidR="00E43E45">
        <w:t>examples o</w:t>
      </w:r>
      <w:r w:rsidR="006F3E89">
        <w:t>f how and where to</w:t>
      </w:r>
      <w:r w:rsidR="00E43E45">
        <w:t xml:space="preserve"> intervene</w:t>
      </w:r>
      <w:r w:rsidR="00524A8D">
        <w:fldChar w:fldCharType="begin"/>
      </w:r>
      <w:r w:rsidR="00C6363E">
        <w:instrText xml:space="preserve"> ADDIN EN.CITE &lt;EndNote&gt;&lt;Cite&gt;&lt;Author&gt;Maben&lt;/Author&gt;&lt;Year&gt;2023&lt;/Year&gt;&lt;RecNum&gt;365&lt;/RecNum&gt;&lt;DisplayText&gt;[170]&lt;/DisplayText&gt;&lt;record&gt;&lt;rec-number&gt;365&lt;/rec-number&gt;&lt;foreign-keys&gt;&lt;key app="EN" db-id="ddsrss5fwwt9s9efafpp952zrvzxad0zvxp0" timestamp="1701279005"&gt;365&lt;/key&gt;&lt;/foreign-keys&gt;&lt;ref-type name="Report"&gt;27&lt;/ref-type&gt;&lt;contributors&gt;&lt;authors&gt;&lt;author&gt;Maben, J.&lt;/author&gt;&lt;author&gt;Taylor, C.&lt;/author&gt;&lt;author&gt;Jagosh, J.&lt;/author&gt;&lt;author&gt;Carrieri, D.&lt;/author&gt;&lt;author&gt;Briscoe, S.&lt;/author&gt;&lt;author&gt;Klepacz, N.&lt;/author&gt;&lt;author&gt;Mattick, K.&lt;/author&gt;&lt;/authors&gt;&lt;/contributors&gt;&lt;titles&gt;&lt;title&gt;Delivering healthcare: a complex balancing act.  A guide to understanding and tackling psychological ill-health in nurses, midwives and paramedics.&lt;/title&gt;&lt;/titles&gt;&lt;dates&gt;&lt;year&gt;2023&lt;/year&gt;&lt;/dates&gt;&lt;pub-location&gt;Guildford&lt;/pub-location&gt;&lt;publisher&gt;University of Surrey&lt;/publisher&gt;&lt;urls&gt;&lt;related-urls&gt;&lt;url&gt;www.workforceresearchsurrey.health&lt;/url&gt;&lt;/related-urls&gt;&lt;/urls&gt;&lt;/record&gt;&lt;/Cite&gt;&lt;/EndNote&gt;</w:instrText>
      </w:r>
      <w:r w:rsidR="00524A8D">
        <w:fldChar w:fldCharType="separate"/>
      </w:r>
      <w:r w:rsidR="00C6363E">
        <w:rPr>
          <w:noProof/>
        </w:rPr>
        <w:t>[170]</w:t>
      </w:r>
      <w:r w:rsidR="00524A8D">
        <w:fldChar w:fldCharType="end"/>
      </w:r>
      <w:r w:rsidR="00E43E45">
        <w:t>. We continue to work with national staff psychological wellbeing leads to bring about effective chan</w:t>
      </w:r>
      <w:r w:rsidR="00AF44BD">
        <w:t>ge,</w:t>
      </w:r>
      <w:r w:rsidR="00E43E45">
        <w:t xml:space="preserve"> building on </w:t>
      </w:r>
      <w:r w:rsidR="00AF44BD">
        <w:t>the</w:t>
      </w:r>
      <w:r w:rsidR="00E43E45">
        <w:t xml:space="preserve"> evidence presented here. </w:t>
      </w:r>
    </w:p>
    <w:p w14:paraId="413E9BAD" w14:textId="152597C9" w:rsidR="002C60B3" w:rsidRPr="00F952C6" w:rsidRDefault="002C60B3" w:rsidP="00F952C6">
      <w:pPr>
        <w:spacing w:line="360" w:lineRule="auto"/>
        <w:rPr>
          <w:b/>
        </w:rPr>
      </w:pPr>
      <w:r w:rsidRPr="00F952C6">
        <w:rPr>
          <w:b/>
        </w:rPr>
        <w:t>Strengths and limitations</w:t>
      </w:r>
    </w:p>
    <w:p w14:paraId="385AE78C" w14:textId="7549E602" w:rsidR="00462545" w:rsidRDefault="00AF44BD" w:rsidP="00A725EF">
      <w:pPr>
        <w:spacing w:line="360" w:lineRule="auto"/>
      </w:pPr>
      <w:r>
        <w:t>R</w:t>
      </w:r>
      <w:r w:rsidR="00462545">
        <w:t>ealist methodology enabled a depth of investigation</w:t>
      </w:r>
      <w:r w:rsidR="00707D0B">
        <w:t xml:space="preserve"> not previously achieved</w:t>
      </w:r>
      <w:r w:rsidR="00D26015">
        <w:t xml:space="preserve">, including uncovering </w:t>
      </w:r>
      <w:r w:rsidR="00BC2773">
        <w:t xml:space="preserve">previously </w:t>
      </w:r>
      <w:r w:rsidR="00D65411">
        <w:t>unidentified</w:t>
      </w:r>
      <w:r w:rsidR="00BC2773">
        <w:t xml:space="preserve"> </w:t>
      </w:r>
      <w:r w:rsidR="00D26015">
        <w:t>tensions</w:t>
      </w:r>
      <w:r w:rsidR="00E6526A">
        <w:t xml:space="preserve">.  The work </w:t>
      </w:r>
      <w:r>
        <w:t>was</w:t>
      </w:r>
      <w:r w:rsidR="00E6526A">
        <w:t xml:space="preserve"> strengthened by the </w:t>
      </w:r>
      <w:r w:rsidR="00912CB0">
        <w:t>multidisciplinary expertise of the team</w:t>
      </w:r>
      <w:r w:rsidR="005D4B58">
        <w:t>, advisory and stakeholder groups (including staff experts by experience)</w:t>
      </w:r>
      <w:r w:rsidR="000459BE">
        <w:t xml:space="preserve"> </w:t>
      </w:r>
      <w:r w:rsidR="00E6526A">
        <w:t xml:space="preserve">which </w:t>
      </w:r>
      <w:r w:rsidR="000459BE">
        <w:t>ensured relevance of the findings to real-world problems</w:t>
      </w:r>
      <w:r w:rsidR="00D26015">
        <w:t>.</w:t>
      </w:r>
      <w:r w:rsidR="00470DA8">
        <w:t xml:space="preserve">  </w:t>
      </w:r>
      <w:r w:rsidR="00513928">
        <w:t>The</w:t>
      </w:r>
      <w:r w:rsidR="00470DA8">
        <w:t xml:space="preserve"> reverse chronology </w:t>
      </w:r>
      <w:r w:rsidR="00FF6806">
        <w:t>quota</w:t>
      </w:r>
      <w:r w:rsidR="00470DA8">
        <w:t xml:space="preserve"> method we </w:t>
      </w:r>
      <w:r w:rsidR="004168CD">
        <w:t xml:space="preserve">applied to manage the large literature (particularly nursing) may mean we missed </w:t>
      </w:r>
      <w:r>
        <w:t>key sources</w:t>
      </w:r>
      <w:r w:rsidR="00D65411">
        <w:t xml:space="preserve">, though expert solicitation </w:t>
      </w:r>
      <w:r w:rsidR="005F3F2A">
        <w:t>mitigate</w:t>
      </w:r>
      <w:r>
        <w:t>d</w:t>
      </w:r>
      <w:r w:rsidR="005F3F2A">
        <w:t xml:space="preserve"> this risk</w:t>
      </w:r>
      <w:r w:rsidR="008A6273">
        <w:t>.</w:t>
      </w:r>
      <w:r w:rsidR="00004AC2">
        <w:t xml:space="preserve">  </w:t>
      </w:r>
      <w:r w:rsidR="003F5F4C">
        <w:t>The searches were</w:t>
      </w:r>
      <w:r w:rsidR="00514918">
        <w:t xml:space="preserve"> intentionally </w:t>
      </w:r>
      <w:r>
        <w:t xml:space="preserve">UK-focussed, so the findings </w:t>
      </w:r>
      <w:r w:rsidR="00514918">
        <w:t xml:space="preserve">may not be transferable. </w:t>
      </w:r>
    </w:p>
    <w:p w14:paraId="05696A83" w14:textId="476AE948" w:rsidR="00D040F3" w:rsidRDefault="00D040F3" w:rsidP="00113C96">
      <w:pPr>
        <w:pStyle w:val="Heading2"/>
      </w:pPr>
      <w:r>
        <w:t>Conclusion</w:t>
      </w:r>
    </w:p>
    <w:p w14:paraId="6B844180" w14:textId="354B8B70" w:rsidR="00D040F3" w:rsidRDefault="00217197" w:rsidP="00D86AB5">
      <w:pPr>
        <w:spacing w:before="240" w:line="360" w:lineRule="auto"/>
      </w:pPr>
      <w:r w:rsidRPr="004272C2">
        <w:t xml:space="preserve">Healthcare </w:t>
      </w:r>
      <w:r w:rsidR="00AF44BD">
        <w:t>delivery is</w:t>
      </w:r>
      <w:r>
        <w:t xml:space="preserve"> a balancing act</w:t>
      </w:r>
      <w:r w:rsidR="003A4D04">
        <w:t>,</w:t>
      </w:r>
      <w:r>
        <w:t xml:space="preserve"> with </w:t>
      </w:r>
      <w:r w:rsidR="00F71A6C" w:rsidRPr="00FA463A">
        <w:rPr>
          <w:rFonts w:ascii="Calibri" w:hAnsi="Calibri" w:cs="Calibri"/>
          <w:color w:val="000000"/>
        </w:rPr>
        <w:t>fundamental tensions between being a care provider and an employer</w:t>
      </w:r>
      <w:r>
        <w:t xml:space="preserve">. </w:t>
      </w:r>
      <w:r w:rsidR="00542D14">
        <w:t>Psychological ill</w:t>
      </w:r>
      <w:r w:rsidR="00AF44BD">
        <w:t>-</w:t>
      </w:r>
      <w:r w:rsidR="00542D14">
        <w:t xml:space="preserve">health is highly prevalent in nurses, </w:t>
      </w:r>
      <w:proofErr w:type="gramStart"/>
      <w:r w:rsidR="00542D14">
        <w:t>midwives</w:t>
      </w:r>
      <w:proofErr w:type="gramEnd"/>
      <w:r w:rsidR="00542D14">
        <w:t xml:space="preserve"> and paramedics</w:t>
      </w:r>
      <w:r w:rsidR="00E53605">
        <w:t>, developing through a number of complex and interrelated factors</w:t>
      </w:r>
      <w:r w:rsidR="00A563AC">
        <w:t xml:space="preserve">. </w:t>
      </w:r>
      <w:r w:rsidR="00E53605">
        <w:t xml:space="preserve"> </w:t>
      </w:r>
      <w:r w:rsidR="00D86AB5">
        <w:t>Therefore,</w:t>
      </w:r>
      <w:r w:rsidR="00E53605">
        <w:t xml:space="preserve"> psychological ill-health</w:t>
      </w:r>
      <w:r w:rsidR="00542D14">
        <w:t xml:space="preserve"> should be anticipated and prepared for, indeed </w:t>
      </w:r>
      <w:proofErr w:type="gramStart"/>
      <w:r w:rsidR="00542D14">
        <w:t>normalised</w:t>
      </w:r>
      <w:proofErr w:type="gramEnd"/>
      <w:r w:rsidR="00542D14">
        <w:t xml:space="preserve"> and expected.  </w:t>
      </w:r>
      <w:r w:rsidR="0011687D">
        <w:t>The</w:t>
      </w:r>
      <w:r w:rsidR="00A338A7">
        <w:t xml:space="preserve"> working </w:t>
      </w:r>
      <w:r w:rsidR="00F10A0E">
        <w:t>environment</w:t>
      </w:r>
      <w:r w:rsidR="00A338A7">
        <w:t xml:space="preserve"> </w:t>
      </w:r>
      <w:r w:rsidR="00AF44BD">
        <w:t xml:space="preserve">needs changing urgently </w:t>
      </w:r>
      <w:r w:rsidR="00A338A7">
        <w:t xml:space="preserve">to enable </w:t>
      </w:r>
      <w:r w:rsidR="0011687D">
        <w:t xml:space="preserve">healthcare staff </w:t>
      </w:r>
      <w:r w:rsidR="00666CDC">
        <w:t xml:space="preserve">to </w:t>
      </w:r>
      <w:r w:rsidR="00A338A7">
        <w:t>recover and</w:t>
      </w:r>
      <w:r w:rsidR="00E53605">
        <w:t>, ultimately,</w:t>
      </w:r>
      <w:r w:rsidR="00A338A7">
        <w:t xml:space="preserve"> thrive</w:t>
      </w:r>
      <w:r w:rsidR="00666CDC">
        <w:t xml:space="preserve">.  </w:t>
      </w:r>
    </w:p>
    <w:p w14:paraId="2EB0DD0A" w14:textId="1682948B" w:rsidR="000C477C" w:rsidRDefault="000C477C" w:rsidP="00A725EF">
      <w:pPr>
        <w:spacing w:line="360" w:lineRule="auto"/>
      </w:pPr>
      <w:r>
        <w:br w:type="page"/>
      </w:r>
    </w:p>
    <w:p w14:paraId="6E14BB91" w14:textId="3AA53ACE" w:rsidR="00B627AD" w:rsidRDefault="00F6461E" w:rsidP="00B45885">
      <w:pPr>
        <w:tabs>
          <w:tab w:val="left" w:pos="2625"/>
        </w:tabs>
        <w:rPr>
          <w:rFonts w:cstheme="minorHAnsi"/>
          <w:b/>
          <w:bCs/>
        </w:rPr>
      </w:pPr>
      <w:r>
        <w:rPr>
          <w:rFonts w:cstheme="minorHAnsi"/>
          <w:b/>
          <w:bCs/>
        </w:rPr>
        <w:lastRenderedPageBreak/>
        <w:t>References</w:t>
      </w:r>
    </w:p>
    <w:p w14:paraId="0D273A66" w14:textId="77777777" w:rsidR="00C6363E" w:rsidRPr="00C6363E" w:rsidRDefault="00B627AD" w:rsidP="00C6363E">
      <w:pPr>
        <w:pStyle w:val="EndNoteBibliography"/>
        <w:spacing w:after="0"/>
        <w:ind w:left="720" w:hanging="720"/>
      </w:pPr>
      <w:r>
        <w:rPr>
          <w:rFonts w:cstheme="minorHAnsi"/>
          <w:b/>
          <w:bCs/>
        </w:rPr>
        <w:fldChar w:fldCharType="begin"/>
      </w:r>
      <w:r>
        <w:rPr>
          <w:rFonts w:cstheme="minorHAnsi"/>
          <w:b/>
          <w:bCs/>
        </w:rPr>
        <w:instrText xml:space="preserve"> ADDIN EN.REFLIST </w:instrText>
      </w:r>
      <w:r>
        <w:rPr>
          <w:rFonts w:cstheme="minorHAnsi"/>
          <w:b/>
          <w:bCs/>
        </w:rPr>
        <w:fldChar w:fldCharType="separate"/>
      </w:r>
      <w:r w:rsidR="00C6363E" w:rsidRPr="00C6363E">
        <w:t>1.</w:t>
      </w:r>
      <w:r w:rsidR="00C6363E" w:rsidRPr="00C6363E">
        <w:tab/>
        <w:t xml:space="preserve">Maben, J., et al., </w:t>
      </w:r>
      <w:r w:rsidR="00C6363E" w:rsidRPr="00C6363E">
        <w:rPr>
          <w:i/>
        </w:rPr>
        <w:t>‘Poppets and parcels’: the links between staff experience of work andacutely ill older peoples’ experience of hospital care.</w:t>
      </w:r>
      <w:r w:rsidR="00C6363E" w:rsidRPr="00C6363E">
        <w:t xml:space="preserve"> International Journal of Older People Nursing 2012. </w:t>
      </w:r>
      <w:r w:rsidR="00C6363E" w:rsidRPr="00C6363E">
        <w:rPr>
          <w:b/>
        </w:rPr>
        <w:t>7</w:t>
      </w:r>
      <w:r w:rsidR="00C6363E" w:rsidRPr="00C6363E">
        <w:t>(2): p. 83-94.</w:t>
      </w:r>
    </w:p>
    <w:p w14:paraId="6CFFDB49" w14:textId="77777777" w:rsidR="00C6363E" w:rsidRPr="00C6363E" w:rsidRDefault="00C6363E" w:rsidP="00C6363E">
      <w:pPr>
        <w:pStyle w:val="EndNoteBibliography"/>
        <w:spacing w:after="0"/>
        <w:ind w:left="720" w:hanging="720"/>
      </w:pPr>
      <w:r w:rsidRPr="00C6363E">
        <w:t>2.</w:t>
      </w:r>
      <w:r w:rsidRPr="00C6363E">
        <w:tab/>
        <w:t xml:space="preserve">Maben, J., et al., </w:t>
      </w:r>
      <w:r w:rsidRPr="00C6363E">
        <w:rPr>
          <w:i/>
        </w:rPr>
        <w:t>Exploring the relationship between patients' experiences of care and the influence of staff motivtion, affect and wellbeing</w:t>
      </w:r>
      <w:r w:rsidRPr="00C6363E">
        <w:t>. 2012, NIHR Service Delivery and Organisation programme Southampton.</w:t>
      </w:r>
    </w:p>
    <w:p w14:paraId="7D393131" w14:textId="77777777" w:rsidR="00C6363E" w:rsidRPr="00C6363E" w:rsidRDefault="00C6363E" w:rsidP="00C6363E">
      <w:pPr>
        <w:pStyle w:val="EndNoteBibliography"/>
        <w:spacing w:after="0"/>
        <w:ind w:left="720" w:hanging="720"/>
      </w:pPr>
      <w:r w:rsidRPr="00C6363E">
        <w:t>3.</w:t>
      </w:r>
      <w:r w:rsidRPr="00C6363E">
        <w:tab/>
        <w:t xml:space="preserve">Rosenstein, A.H. and M. O’Daniel, </w:t>
      </w:r>
      <w:r w:rsidRPr="00C6363E">
        <w:rPr>
          <w:i/>
        </w:rPr>
        <w:t>Original Research: Disruptive Behavior and Clinical Outcomes: Perceptions of Nurses and Physicians: Nurses, physicians, and administrators say that clinicians’ disruptive behavior has negative effects on clinical outcomes.</w:t>
      </w:r>
      <w:r w:rsidRPr="00C6363E">
        <w:t xml:space="preserve"> AJN The American Journal of Nursing, 2005. </w:t>
      </w:r>
      <w:r w:rsidRPr="00C6363E">
        <w:rPr>
          <w:b/>
        </w:rPr>
        <w:t>105</w:t>
      </w:r>
      <w:r w:rsidRPr="00C6363E">
        <w:t>(1): p. 54-64.</w:t>
      </w:r>
    </w:p>
    <w:p w14:paraId="0C9055DD" w14:textId="77777777" w:rsidR="00C6363E" w:rsidRPr="00C6363E" w:rsidRDefault="00C6363E" w:rsidP="00C6363E">
      <w:pPr>
        <w:pStyle w:val="EndNoteBibliography"/>
        <w:spacing w:after="0"/>
        <w:ind w:left="720" w:hanging="720"/>
      </w:pPr>
      <w:r w:rsidRPr="00C6363E">
        <w:t>4.</w:t>
      </w:r>
      <w:r w:rsidRPr="00C6363E">
        <w:tab/>
        <w:t xml:space="preserve">NHS, </w:t>
      </w:r>
      <w:r w:rsidRPr="00C6363E">
        <w:rPr>
          <w:i/>
        </w:rPr>
        <w:t>The NHS long term plan.</w:t>
      </w:r>
      <w:r w:rsidRPr="00C6363E">
        <w:t xml:space="preserve"> 2019, NHS: London.</w:t>
      </w:r>
    </w:p>
    <w:p w14:paraId="21EB11DB" w14:textId="77777777" w:rsidR="00C6363E" w:rsidRPr="00C6363E" w:rsidRDefault="00C6363E" w:rsidP="00C6363E">
      <w:pPr>
        <w:pStyle w:val="EndNoteBibliography"/>
        <w:spacing w:after="0"/>
        <w:ind w:left="720" w:hanging="720"/>
      </w:pPr>
      <w:r w:rsidRPr="00C6363E">
        <w:t>5.</w:t>
      </w:r>
      <w:r w:rsidRPr="00C6363E">
        <w:tab/>
        <w:t xml:space="preserve">Taylor, C., et al., </w:t>
      </w:r>
      <w:r w:rsidRPr="00C6363E">
        <w:rPr>
          <w:i/>
        </w:rPr>
        <w:t>‘The WOW factors’: comparing workforce organization and well-being for doctors, nurses, midwives and paramedics in England.</w:t>
      </w:r>
      <w:r w:rsidRPr="00C6363E">
        <w:t xml:space="preserve"> British Medical Bulletin, 2022. </w:t>
      </w:r>
      <w:r w:rsidRPr="00C6363E">
        <w:rPr>
          <w:b/>
        </w:rPr>
        <w:t>141</w:t>
      </w:r>
      <w:r w:rsidRPr="00C6363E">
        <w:t>(1): p. 60-79.</w:t>
      </w:r>
    </w:p>
    <w:p w14:paraId="786E2BC9" w14:textId="77777777" w:rsidR="00C6363E" w:rsidRPr="00C6363E" w:rsidRDefault="00C6363E" w:rsidP="00C6363E">
      <w:pPr>
        <w:pStyle w:val="EndNoteBibliography"/>
        <w:spacing w:after="0"/>
        <w:ind w:left="720" w:hanging="720"/>
      </w:pPr>
      <w:r w:rsidRPr="00C6363E">
        <w:t>6.</w:t>
      </w:r>
      <w:r w:rsidRPr="00C6363E">
        <w:tab/>
        <w:t xml:space="preserve">Johnson, S., </w:t>
      </w:r>
      <w:r w:rsidRPr="00C6363E">
        <w:rPr>
          <w:i/>
        </w:rPr>
        <w:t>Burnout, depression and anxiety – why the NHS has a problem with staff health</w:t>
      </w:r>
      <w:r w:rsidRPr="00C6363E">
        <w:t xml:space="preserve">, in </w:t>
      </w:r>
      <w:r w:rsidRPr="00C6363E">
        <w:rPr>
          <w:i/>
        </w:rPr>
        <w:t>The Guardian</w:t>
      </w:r>
      <w:r w:rsidRPr="00C6363E">
        <w:t xml:space="preserve">. 2017 </w:t>
      </w:r>
    </w:p>
    <w:p w14:paraId="57D516D5" w14:textId="77777777" w:rsidR="00C6363E" w:rsidRPr="00C6363E" w:rsidRDefault="00C6363E" w:rsidP="00C6363E">
      <w:pPr>
        <w:pStyle w:val="EndNoteBibliography"/>
        <w:spacing w:after="0"/>
        <w:ind w:left="720" w:hanging="720"/>
      </w:pPr>
      <w:r w:rsidRPr="00C6363E">
        <w:t>7.</w:t>
      </w:r>
      <w:r w:rsidRPr="00C6363E">
        <w:tab/>
        <w:t xml:space="preserve">Boorman, S., </w:t>
      </w:r>
      <w:r w:rsidRPr="00C6363E">
        <w:rPr>
          <w:i/>
        </w:rPr>
        <w:t>NHS Health and Well-being Review: Interim Report and Final Report</w:t>
      </w:r>
      <w:r w:rsidRPr="00C6363E">
        <w:t>. 2009: London.</w:t>
      </w:r>
    </w:p>
    <w:p w14:paraId="193F15B5" w14:textId="77777777" w:rsidR="00C6363E" w:rsidRPr="00C6363E" w:rsidRDefault="00C6363E" w:rsidP="00C6363E">
      <w:pPr>
        <w:pStyle w:val="EndNoteBibliography"/>
        <w:spacing w:after="0"/>
        <w:ind w:left="720" w:hanging="720"/>
      </w:pPr>
      <w:r w:rsidRPr="00C6363E">
        <w:t>8.</w:t>
      </w:r>
      <w:r w:rsidRPr="00C6363E">
        <w:tab/>
        <w:t xml:space="preserve">HEE, </w:t>
      </w:r>
      <w:r w:rsidRPr="00C6363E">
        <w:rPr>
          <w:i/>
        </w:rPr>
        <w:t>NHS Staff and Learners' Mental Health Commission</w:t>
      </w:r>
      <w:r w:rsidRPr="00C6363E">
        <w:t>. 2019, Health Education England: London.</w:t>
      </w:r>
    </w:p>
    <w:p w14:paraId="7665995F" w14:textId="77777777" w:rsidR="00C6363E" w:rsidRPr="00C6363E" w:rsidRDefault="00C6363E" w:rsidP="00C6363E">
      <w:pPr>
        <w:pStyle w:val="EndNoteBibliography"/>
        <w:spacing w:after="0"/>
        <w:ind w:left="720" w:hanging="720"/>
      </w:pPr>
      <w:r w:rsidRPr="00C6363E">
        <w:t>9.</w:t>
      </w:r>
      <w:r w:rsidRPr="00C6363E">
        <w:tab/>
        <w:t xml:space="preserve">BMA, </w:t>
      </w:r>
      <w:r w:rsidRPr="00C6363E">
        <w:rPr>
          <w:i/>
        </w:rPr>
        <w:t>Supporting Health and Wellbeing at Work</w:t>
      </w:r>
      <w:r w:rsidRPr="00C6363E">
        <w:t>. 2018, British Medical Association: London.</w:t>
      </w:r>
    </w:p>
    <w:p w14:paraId="1DCBE9F0" w14:textId="04C71559" w:rsidR="00C6363E" w:rsidRPr="00C6363E" w:rsidRDefault="00C6363E" w:rsidP="00C6363E">
      <w:pPr>
        <w:pStyle w:val="EndNoteBibliography"/>
        <w:spacing w:after="0"/>
        <w:ind w:left="720" w:hanging="720"/>
      </w:pPr>
      <w:r w:rsidRPr="00C6363E">
        <w:t>10.</w:t>
      </w:r>
      <w:r w:rsidRPr="00C6363E">
        <w:tab/>
        <w:t xml:space="preserve">NHS. </w:t>
      </w:r>
      <w:r w:rsidRPr="00C6363E">
        <w:rPr>
          <w:i/>
        </w:rPr>
        <w:t>NHS Staff Survey 2022 Results</w:t>
      </w:r>
      <w:r w:rsidRPr="00C6363E">
        <w:t xml:space="preserve">. 2023; Available from: </w:t>
      </w:r>
      <w:hyperlink r:id="rId14" w:history="1">
        <w:r w:rsidRPr="00C6363E">
          <w:rPr>
            <w:rStyle w:val="Hyperlink"/>
          </w:rPr>
          <w:t>https://www.nhsstaffsurveys.com/results/</w:t>
        </w:r>
      </w:hyperlink>
      <w:r w:rsidRPr="00C6363E">
        <w:t>.</w:t>
      </w:r>
    </w:p>
    <w:p w14:paraId="4D5DDFFE" w14:textId="77777777" w:rsidR="00C6363E" w:rsidRPr="00C6363E" w:rsidRDefault="00C6363E" w:rsidP="00C6363E">
      <w:pPr>
        <w:pStyle w:val="EndNoteBibliography"/>
        <w:spacing w:after="0"/>
        <w:ind w:left="720" w:hanging="720"/>
      </w:pPr>
      <w:r w:rsidRPr="00C6363E">
        <w:t>11.</w:t>
      </w:r>
      <w:r w:rsidRPr="00C6363E">
        <w:tab/>
        <w:t xml:space="preserve">Limb, M., </w:t>
      </w:r>
      <w:r w:rsidRPr="00C6363E">
        <w:rPr>
          <w:i/>
        </w:rPr>
        <w:t>Debriefing may help manage burnout among junior doctors, researchers say.</w:t>
      </w:r>
      <w:r w:rsidRPr="00C6363E">
        <w:t xml:space="preserve"> BMJ, 2015(350): p. h1482.</w:t>
      </w:r>
    </w:p>
    <w:p w14:paraId="79ABB74E" w14:textId="77777777" w:rsidR="00C6363E" w:rsidRPr="00C6363E" w:rsidRDefault="00C6363E" w:rsidP="00C6363E">
      <w:pPr>
        <w:pStyle w:val="EndNoteBibliography"/>
        <w:spacing w:after="0"/>
        <w:ind w:left="720" w:hanging="720"/>
      </w:pPr>
      <w:r w:rsidRPr="00C6363E">
        <w:t>12.</w:t>
      </w:r>
      <w:r w:rsidRPr="00C6363E">
        <w:tab/>
        <w:t xml:space="preserve">Lords, H.o., </w:t>
      </w:r>
      <w:r w:rsidRPr="00C6363E">
        <w:rPr>
          <w:i/>
        </w:rPr>
        <w:t>The Long-term Sustainability of the NHS and Adult Social Care</w:t>
      </w:r>
      <w:r w:rsidRPr="00C6363E">
        <w:t>. 2017, House of Lords: London.</w:t>
      </w:r>
    </w:p>
    <w:p w14:paraId="5EB2D431" w14:textId="77777777" w:rsidR="00C6363E" w:rsidRPr="00C6363E" w:rsidRDefault="00C6363E" w:rsidP="00C6363E">
      <w:pPr>
        <w:pStyle w:val="EndNoteBibliography"/>
        <w:spacing w:after="0"/>
        <w:ind w:left="720" w:hanging="720"/>
      </w:pPr>
      <w:r w:rsidRPr="00C6363E">
        <w:t>13.</w:t>
      </w:r>
      <w:r w:rsidRPr="00C6363E">
        <w:tab/>
        <w:t xml:space="preserve">Stevenson, D. and P. Farmer, </w:t>
      </w:r>
      <w:r w:rsidRPr="00C6363E">
        <w:rPr>
          <w:i/>
        </w:rPr>
        <w:t>Thriving at Work: the Stevenson/Farmer review of mental health and employers</w:t>
      </w:r>
      <w:r w:rsidRPr="00C6363E">
        <w:t>. 2017.</w:t>
      </w:r>
    </w:p>
    <w:p w14:paraId="7E5A1E7D" w14:textId="77777777" w:rsidR="00C6363E" w:rsidRPr="00C6363E" w:rsidRDefault="00C6363E" w:rsidP="00C6363E">
      <w:pPr>
        <w:pStyle w:val="EndNoteBibliography"/>
        <w:spacing w:after="0"/>
        <w:ind w:left="720" w:hanging="720"/>
      </w:pPr>
      <w:r w:rsidRPr="00C6363E">
        <w:t>14.</w:t>
      </w:r>
      <w:r w:rsidRPr="00C6363E">
        <w:tab/>
        <w:t xml:space="preserve">Daniels, K., et al., </w:t>
      </w:r>
      <w:r w:rsidRPr="00C6363E">
        <w:rPr>
          <w:i/>
        </w:rPr>
        <w:t>NHS staff wellbeing: Why investing in organisational and management practices makes business sense</w:t>
      </w:r>
      <w:r w:rsidRPr="00C6363E">
        <w:t>. 2022, IPPO: London.</w:t>
      </w:r>
    </w:p>
    <w:p w14:paraId="673D6F99" w14:textId="77777777" w:rsidR="00C6363E" w:rsidRPr="00C6363E" w:rsidRDefault="00C6363E" w:rsidP="00C6363E">
      <w:pPr>
        <w:pStyle w:val="EndNoteBibliography"/>
        <w:spacing w:after="0"/>
        <w:ind w:left="720" w:hanging="720"/>
      </w:pPr>
      <w:r w:rsidRPr="00C6363E">
        <w:t>15.</w:t>
      </w:r>
      <w:r w:rsidRPr="00C6363E">
        <w:tab/>
        <w:t xml:space="preserve">Maben, J., J. Ball, and A. Edmondson, </w:t>
      </w:r>
      <w:r w:rsidRPr="00C6363E">
        <w:rPr>
          <w:i/>
        </w:rPr>
        <w:t>Workplace Conditions (Elements of Improving Quality and Safety in Healthcare)</w:t>
      </w:r>
      <w:r w:rsidRPr="00C6363E">
        <w:t xml:space="preserve">, in </w:t>
      </w:r>
      <w:r w:rsidRPr="00C6363E">
        <w:rPr>
          <w:i/>
        </w:rPr>
        <w:t>The Great Big Book of Quality Improvement</w:t>
      </w:r>
      <w:r w:rsidRPr="00C6363E">
        <w:t>, T. Institute, Editor. 2023, Cambridge University Press: Cambridge.</w:t>
      </w:r>
    </w:p>
    <w:p w14:paraId="278E8E9E" w14:textId="77777777" w:rsidR="00C6363E" w:rsidRPr="00C6363E" w:rsidRDefault="00C6363E" w:rsidP="00C6363E">
      <w:pPr>
        <w:pStyle w:val="EndNoteBibliography"/>
        <w:spacing w:after="0"/>
        <w:ind w:left="720" w:hanging="720"/>
      </w:pPr>
      <w:r w:rsidRPr="00C6363E">
        <w:t>16.</w:t>
      </w:r>
      <w:r w:rsidRPr="00C6363E">
        <w:tab/>
        <w:t xml:space="preserve">Kinman, G., K. Teoh, and A. Harriss, </w:t>
      </w:r>
      <w:r w:rsidRPr="00C6363E">
        <w:rPr>
          <w:i/>
        </w:rPr>
        <w:t xml:space="preserve">The Mental Health and Wellbeing of Nurses and Midwives in the United Kingdom. </w:t>
      </w:r>
      <w:r w:rsidRPr="00C6363E">
        <w:t>. 2020, Society of Occupational Medicine.</w:t>
      </w:r>
    </w:p>
    <w:p w14:paraId="1EAD926F" w14:textId="77777777" w:rsidR="00C6363E" w:rsidRPr="00C6363E" w:rsidRDefault="00C6363E" w:rsidP="00C6363E">
      <w:pPr>
        <w:pStyle w:val="EndNoteBibliography"/>
        <w:spacing w:after="0"/>
        <w:ind w:left="720" w:hanging="720"/>
      </w:pPr>
      <w:r w:rsidRPr="00C6363E">
        <w:t>17.</w:t>
      </w:r>
      <w:r w:rsidRPr="00C6363E">
        <w:tab/>
        <w:t xml:space="preserve">West, M., S. Bailey, and E. Williams, </w:t>
      </w:r>
      <w:r w:rsidRPr="00C6363E">
        <w:rPr>
          <w:i/>
        </w:rPr>
        <w:t>The courage of compassion: supporting nurses and midwives to deliver high-quality care</w:t>
      </w:r>
      <w:r w:rsidRPr="00C6363E">
        <w:t>. 2020, The King's Fund: London.</w:t>
      </w:r>
    </w:p>
    <w:p w14:paraId="7D6574E2" w14:textId="77777777" w:rsidR="00C6363E" w:rsidRPr="00C6363E" w:rsidRDefault="00C6363E" w:rsidP="00C6363E">
      <w:pPr>
        <w:pStyle w:val="EndNoteBibliography"/>
        <w:spacing w:after="0"/>
        <w:ind w:left="720" w:hanging="720"/>
      </w:pPr>
      <w:r w:rsidRPr="00C6363E">
        <w:t>18.</w:t>
      </w:r>
      <w:r w:rsidRPr="00C6363E">
        <w:tab/>
        <w:t xml:space="preserve">Brand, S., et al., </w:t>
      </w:r>
      <w:r w:rsidRPr="00C6363E">
        <w:rPr>
          <w:i/>
        </w:rPr>
        <w:t>Whole-system approaches to improving the health and wellbeing of healthcare workers: A systematic review.</w:t>
      </w:r>
      <w:r w:rsidRPr="00C6363E">
        <w:t xml:space="preserve"> PLoS One, 2017. </w:t>
      </w:r>
      <w:r w:rsidRPr="00C6363E">
        <w:rPr>
          <w:b/>
        </w:rPr>
        <w:t>12</w:t>
      </w:r>
      <w:r w:rsidRPr="00C6363E">
        <w:t>(12): p. e0188418.</w:t>
      </w:r>
    </w:p>
    <w:p w14:paraId="4622F593" w14:textId="77777777" w:rsidR="00C6363E" w:rsidRPr="00C6363E" w:rsidRDefault="00C6363E" w:rsidP="00C6363E">
      <w:pPr>
        <w:pStyle w:val="EndNoteBibliography"/>
        <w:spacing w:after="0"/>
        <w:ind w:left="720" w:hanging="720"/>
      </w:pPr>
      <w:r w:rsidRPr="00C6363E">
        <w:t>19.</w:t>
      </w:r>
      <w:r w:rsidRPr="00C6363E">
        <w:tab/>
        <w:t xml:space="preserve">Bajorek, Z. and J. Holmes, </w:t>
      </w:r>
      <w:r w:rsidRPr="00C6363E">
        <w:rPr>
          <w:i/>
        </w:rPr>
        <w:t>Health and Wellbeing Interventions in Healthcare: A rapid evidence review</w:t>
      </w:r>
      <w:r w:rsidRPr="00C6363E">
        <w:t>. 2020, Institution for Employment Studies London.</w:t>
      </w:r>
    </w:p>
    <w:p w14:paraId="4F757674" w14:textId="77777777" w:rsidR="00C6363E" w:rsidRPr="00C6363E" w:rsidRDefault="00C6363E" w:rsidP="00C6363E">
      <w:pPr>
        <w:pStyle w:val="EndNoteBibliography"/>
        <w:spacing w:after="0"/>
        <w:ind w:left="720" w:hanging="720"/>
      </w:pPr>
      <w:r w:rsidRPr="00C6363E">
        <w:t>20.</w:t>
      </w:r>
      <w:r w:rsidRPr="00C6363E">
        <w:tab/>
        <w:t xml:space="preserve">Wong, G., et al., </w:t>
      </w:r>
      <w:r w:rsidRPr="00C6363E">
        <w:rPr>
          <w:i/>
        </w:rPr>
        <w:t>RAMESES publication standards: realist syntheses.</w:t>
      </w:r>
      <w:r w:rsidRPr="00C6363E">
        <w:t xml:space="preserve"> BMC Medicine, 2013. </w:t>
      </w:r>
      <w:r w:rsidRPr="00C6363E">
        <w:rPr>
          <w:b/>
        </w:rPr>
        <w:t>11</w:t>
      </w:r>
      <w:r w:rsidRPr="00C6363E">
        <w:t>(1): p. 1-14.</w:t>
      </w:r>
    </w:p>
    <w:p w14:paraId="7A354693" w14:textId="77777777" w:rsidR="00C6363E" w:rsidRPr="00C6363E" w:rsidRDefault="00C6363E" w:rsidP="00C6363E">
      <w:pPr>
        <w:pStyle w:val="EndNoteBibliography"/>
        <w:spacing w:after="0"/>
        <w:ind w:left="720" w:hanging="720"/>
      </w:pPr>
      <w:r w:rsidRPr="00C6363E">
        <w:t>21.</w:t>
      </w:r>
      <w:r w:rsidRPr="00C6363E">
        <w:tab/>
        <w:t xml:space="preserve">Albendin-Garcia, L., et al., </w:t>
      </w:r>
      <w:r w:rsidRPr="00C6363E">
        <w:rPr>
          <w:i/>
        </w:rPr>
        <w:t>Prevalence, Related Factors, and Levels of Burnout Among Midwives: A Systematic Review.</w:t>
      </w:r>
      <w:r w:rsidRPr="00C6363E">
        <w:t xml:space="preserve"> Journal of midwifery &amp; women's health, 2021.</w:t>
      </w:r>
    </w:p>
    <w:p w14:paraId="15E384A6" w14:textId="77777777" w:rsidR="00C6363E" w:rsidRPr="00C6363E" w:rsidRDefault="00C6363E" w:rsidP="00C6363E">
      <w:pPr>
        <w:pStyle w:val="EndNoteBibliography"/>
        <w:spacing w:after="0"/>
        <w:ind w:left="720" w:hanging="720"/>
      </w:pPr>
      <w:r w:rsidRPr="00C6363E">
        <w:t>22.</w:t>
      </w:r>
      <w:r w:rsidRPr="00C6363E">
        <w:tab/>
        <w:t xml:space="preserve">Gribben, L. and C. Semple, </w:t>
      </w:r>
      <w:r w:rsidRPr="00C6363E">
        <w:rPr>
          <w:i/>
        </w:rPr>
        <w:t>Factors contributing to burnout and work-life balance in adult oncology nursing: An integrative review.</w:t>
      </w:r>
      <w:r w:rsidRPr="00C6363E">
        <w:t xml:space="preserve"> European journal of oncology nursing : the official journal of European Oncology Nursing Society, 2020. </w:t>
      </w:r>
      <w:r w:rsidRPr="00C6363E">
        <w:rPr>
          <w:b/>
        </w:rPr>
        <w:t>50</w:t>
      </w:r>
      <w:r w:rsidRPr="00C6363E">
        <w:t>: p. 101887.</w:t>
      </w:r>
    </w:p>
    <w:p w14:paraId="40153E41" w14:textId="77777777" w:rsidR="00C6363E" w:rsidRPr="00C6363E" w:rsidRDefault="00C6363E" w:rsidP="00C6363E">
      <w:pPr>
        <w:pStyle w:val="EndNoteBibliography"/>
        <w:spacing w:after="0"/>
        <w:ind w:left="720" w:hanging="720"/>
      </w:pPr>
      <w:r w:rsidRPr="00C6363E">
        <w:lastRenderedPageBreak/>
        <w:t>23.</w:t>
      </w:r>
      <w:r w:rsidRPr="00C6363E">
        <w:tab/>
        <w:t xml:space="preserve">Cohen, C., et al., </w:t>
      </w:r>
      <w:r w:rsidRPr="00C6363E">
        <w:rPr>
          <w:i/>
        </w:rPr>
        <w:t>Workplace interventions to improve well-being and reduce burnout for nurses, physicians and allied healthcare professionals: a systematic review.</w:t>
      </w:r>
      <w:r w:rsidRPr="00C6363E">
        <w:t xml:space="preserve"> BMJ Open, 2023. </w:t>
      </w:r>
      <w:r w:rsidRPr="00C6363E">
        <w:rPr>
          <w:b/>
        </w:rPr>
        <w:t>13</w:t>
      </w:r>
      <w:r w:rsidRPr="00C6363E">
        <w:t>(6): p. e071203.</w:t>
      </w:r>
    </w:p>
    <w:p w14:paraId="499B8EA0" w14:textId="77777777" w:rsidR="00C6363E" w:rsidRPr="00C6363E" w:rsidRDefault="00C6363E" w:rsidP="00C6363E">
      <w:pPr>
        <w:pStyle w:val="EndNoteBibliography"/>
        <w:spacing w:after="0"/>
        <w:ind w:left="720" w:hanging="720"/>
      </w:pPr>
      <w:r w:rsidRPr="00C6363E">
        <w:t>24.</w:t>
      </w:r>
      <w:r w:rsidRPr="00C6363E">
        <w:tab/>
        <w:t xml:space="preserve">Foster, A., E. Wood, and M. Clowes, </w:t>
      </w:r>
      <w:r w:rsidRPr="00C6363E">
        <w:rPr>
          <w:i/>
        </w:rPr>
        <w:t>Identifying the evidence base of interventions supporting mental health nurses to cope with stressful working environments: A scoping review.</w:t>
      </w:r>
      <w:r w:rsidRPr="00C6363E">
        <w:t xml:space="preserve"> Journal of Nursing Management, 2021. </w:t>
      </w:r>
      <w:r w:rsidRPr="00C6363E">
        <w:rPr>
          <w:b/>
        </w:rPr>
        <w:t>29</w:t>
      </w:r>
      <w:r w:rsidRPr="00C6363E">
        <w:t>(6): p. 1639-1652.</w:t>
      </w:r>
    </w:p>
    <w:p w14:paraId="024A8C83" w14:textId="77777777" w:rsidR="00C6363E" w:rsidRPr="00C6363E" w:rsidRDefault="00C6363E" w:rsidP="00C6363E">
      <w:pPr>
        <w:pStyle w:val="EndNoteBibliography"/>
        <w:spacing w:after="0"/>
        <w:ind w:left="720" w:hanging="720"/>
      </w:pPr>
      <w:r w:rsidRPr="00C6363E">
        <w:t>25.</w:t>
      </w:r>
      <w:r w:rsidRPr="00C6363E">
        <w:tab/>
        <w:t xml:space="preserve">Aryankhesal, A., et al., </w:t>
      </w:r>
      <w:r w:rsidRPr="00C6363E">
        <w:rPr>
          <w:i/>
        </w:rPr>
        <w:t>Interventions on reducing burnout in physicians and nurses: A systematic review.</w:t>
      </w:r>
      <w:r w:rsidRPr="00C6363E">
        <w:t xml:space="preserve"> Medical journal of the Islamic Republic of Iran, 2019. </w:t>
      </w:r>
      <w:r w:rsidRPr="00C6363E">
        <w:rPr>
          <w:b/>
        </w:rPr>
        <w:t>33</w:t>
      </w:r>
      <w:r w:rsidRPr="00C6363E">
        <w:t>: p. 77.</w:t>
      </w:r>
    </w:p>
    <w:p w14:paraId="5EEF5578" w14:textId="77777777" w:rsidR="00C6363E" w:rsidRPr="00C6363E" w:rsidRDefault="00C6363E" w:rsidP="00C6363E">
      <w:pPr>
        <w:pStyle w:val="EndNoteBibliography"/>
        <w:spacing w:after="0"/>
        <w:ind w:left="720" w:hanging="720"/>
      </w:pPr>
      <w:r w:rsidRPr="00C6363E">
        <w:t>26.</w:t>
      </w:r>
      <w:r w:rsidRPr="00C6363E">
        <w:tab/>
        <w:t xml:space="preserve">Greenhalgh, J. and A. Manzano, </w:t>
      </w:r>
      <w:r w:rsidRPr="00C6363E">
        <w:rPr>
          <w:i/>
        </w:rPr>
        <w:t>Understanding 'context' in realist evaluation and synthesis.</w:t>
      </w:r>
      <w:r w:rsidRPr="00C6363E">
        <w:t xml:space="preserve"> International Journal of Social Research Methodology, 2022. </w:t>
      </w:r>
      <w:r w:rsidRPr="00C6363E">
        <w:rPr>
          <w:b/>
        </w:rPr>
        <w:t>25</w:t>
      </w:r>
      <w:r w:rsidRPr="00C6363E">
        <w:t>(5): p. 583-595.</w:t>
      </w:r>
    </w:p>
    <w:p w14:paraId="5CB915DA" w14:textId="77777777" w:rsidR="00C6363E" w:rsidRPr="00C6363E" w:rsidRDefault="00C6363E" w:rsidP="00C6363E">
      <w:pPr>
        <w:pStyle w:val="EndNoteBibliography"/>
        <w:spacing w:after="0"/>
        <w:ind w:left="720" w:hanging="720"/>
      </w:pPr>
      <w:r w:rsidRPr="00C6363E">
        <w:t>27.</w:t>
      </w:r>
      <w:r w:rsidRPr="00C6363E">
        <w:tab/>
        <w:t xml:space="preserve">Dalkin, S., et al., </w:t>
      </w:r>
      <w:r w:rsidRPr="00C6363E">
        <w:rPr>
          <w:i/>
        </w:rPr>
        <w:t>What’s in a mechanism? Development of a key concept in realist evaluation.</w:t>
      </w:r>
      <w:r w:rsidRPr="00C6363E">
        <w:t xml:space="preserve"> Implementation Science, 2015. </w:t>
      </w:r>
      <w:r w:rsidRPr="00C6363E">
        <w:rPr>
          <w:b/>
        </w:rPr>
        <w:t>10</w:t>
      </w:r>
      <w:r w:rsidRPr="00C6363E">
        <w:t>(1): p. 49.</w:t>
      </w:r>
    </w:p>
    <w:p w14:paraId="593C1809" w14:textId="64D5172B" w:rsidR="00C6363E" w:rsidRPr="00C6363E" w:rsidRDefault="00C6363E" w:rsidP="00C6363E">
      <w:pPr>
        <w:pStyle w:val="EndNoteBibliography"/>
        <w:spacing w:after="0"/>
        <w:ind w:left="720" w:hanging="720"/>
      </w:pPr>
      <w:r w:rsidRPr="00C6363E">
        <w:t>28.</w:t>
      </w:r>
      <w:r w:rsidRPr="00C6363E">
        <w:tab/>
        <w:t xml:space="preserve">Carrieri, D., et al. </w:t>
      </w:r>
      <w:r w:rsidRPr="00C6363E">
        <w:rPr>
          <w:i/>
        </w:rPr>
        <w:t>Care Under Pressure 3: Optimising the delivery and impacts of interventions to reduce hospital doctors' mental ill-health in the NHS</w:t>
      </w:r>
      <w:r w:rsidRPr="00C6363E">
        <w:t xml:space="preserve">. 2022; Available from: </w:t>
      </w:r>
      <w:hyperlink r:id="rId15" w:history="1">
        <w:r w:rsidRPr="00C6363E">
          <w:rPr>
            <w:rStyle w:val="Hyperlink"/>
          </w:rPr>
          <w:t>https://fundingawards.nihr.ac.uk/award/NIHR132931</w:t>
        </w:r>
      </w:hyperlink>
      <w:r w:rsidRPr="00C6363E">
        <w:t>.</w:t>
      </w:r>
    </w:p>
    <w:p w14:paraId="55CEDEB4" w14:textId="77777777" w:rsidR="00C6363E" w:rsidRPr="00C6363E" w:rsidRDefault="00C6363E" w:rsidP="00C6363E">
      <w:pPr>
        <w:pStyle w:val="EndNoteBibliography"/>
        <w:spacing w:after="0"/>
        <w:ind w:left="720" w:hanging="720"/>
      </w:pPr>
      <w:r w:rsidRPr="00C6363E">
        <w:t>29.</w:t>
      </w:r>
      <w:r w:rsidRPr="00C6363E">
        <w:tab/>
        <w:t xml:space="preserve">Carrieri, D., et al., </w:t>
      </w:r>
      <w:r w:rsidRPr="00C6363E">
        <w:rPr>
          <w:i/>
        </w:rPr>
        <w:t>Optimising strategies to address mental ill-health in doctors and medical students: 'Care Under Pressure' realist review and implementation guidance.</w:t>
      </w:r>
      <w:r w:rsidRPr="00C6363E">
        <w:t xml:space="preserve"> BMC Med, 2020. </w:t>
      </w:r>
      <w:r w:rsidRPr="00C6363E">
        <w:rPr>
          <w:b/>
        </w:rPr>
        <w:t>18</w:t>
      </w:r>
      <w:r w:rsidRPr="00C6363E">
        <w:t>(1): p. 76.</w:t>
      </w:r>
    </w:p>
    <w:p w14:paraId="6E121DE2" w14:textId="77777777" w:rsidR="00C6363E" w:rsidRPr="00C6363E" w:rsidRDefault="00C6363E" w:rsidP="00C6363E">
      <w:pPr>
        <w:pStyle w:val="EndNoteBibliography"/>
        <w:spacing w:after="0"/>
        <w:ind w:left="720" w:hanging="720"/>
      </w:pPr>
      <w:r w:rsidRPr="00C6363E">
        <w:t>30.</w:t>
      </w:r>
      <w:r w:rsidRPr="00C6363E">
        <w:tab/>
        <w:t xml:space="preserve">Hunter, B., J. Henley, and J. Fenwick, </w:t>
      </w:r>
      <w:r w:rsidRPr="00C6363E">
        <w:rPr>
          <w:i/>
        </w:rPr>
        <w:t>Work, Health and Emotional Lives of Midwives in the United Kingdom: The UK WHELM study.</w:t>
      </w:r>
      <w:r w:rsidRPr="00C6363E">
        <w:t xml:space="preserve"> 2018, School of healthcare Sciences, Cardiff University.</w:t>
      </w:r>
    </w:p>
    <w:p w14:paraId="5A008332" w14:textId="77777777" w:rsidR="00C6363E" w:rsidRPr="00C6363E" w:rsidRDefault="00C6363E" w:rsidP="00C6363E">
      <w:pPr>
        <w:pStyle w:val="EndNoteBibliography"/>
        <w:spacing w:after="0"/>
        <w:ind w:left="720" w:hanging="720"/>
      </w:pPr>
      <w:r w:rsidRPr="00C6363E">
        <w:t>31.</w:t>
      </w:r>
      <w:r w:rsidRPr="00C6363E">
        <w:tab/>
        <w:t xml:space="preserve">David, D., </w:t>
      </w:r>
      <w:r w:rsidRPr="00C6363E">
        <w:rPr>
          <w:i/>
        </w:rPr>
        <w:t>The 'Ambulance Burnout' Issue</w:t>
      </w:r>
      <w:r w:rsidRPr="00C6363E">
        <w:t>. 2015, The Larrey Society.</w:t>
      </w:r>
    </w:p>
    <w:p w14:paraId="7E9987C4" w14:textId="77777777" w:rsidR="00C6363E" w:rsidRPr="00C6363E" w:rsidRDefault="00C6363E" w:rsidP="00C6363E">
      <w:pPr>
        <w:pStyle w:val="EndNoteBibliography"/>
        <w:spacing w:after="0"/>
        <w:ind w:left="720" w:hanging="720"/>
      </w:pPr>
      <w:r w:rsidRPr="00C6363E">
        <w:t>32.</w:t>
      </w:r>
      <w:r w:rsidRPr="00C6363E">
        <w:tab/>
        <w:t xml:space="preserve">RCN, </w:t>
      </w:r>
      <w:r w:rsidRPr="00C6363E">
        <w:rPr>
          <w:i/>
        </w:rPr>
        <w:t>10 Unsustainable Pressures on the Health and Care System in England</w:t>
      </w:r>
      <w:r w:rsidRPr="00C6363E">
        <w:t>. 2021: Royal College of Nursing.</w:t>
      </w:r>
    </w:p>
    <w:p w14:paraId="3A04FE39" w14:textId="77777777" w:rsidR="00C6363E" w:rsidRPr="00C6363E" w:rsidRDefault="00C6363E" w:rsidP="00C6363E">
      <w:pPr>
        <w:pStyle w:val="EndNoteBibliography"/>
        <w:spacing w:after="0"/>
        <w:ind w:left="720" w:hanging="720"/>
      </w:pPr>
      <w:r w:rsidRPr="00C6363E">
        <w:t>33.</w:t>
      </w:r>
      <w:r w:rsidRPr="00C6363E">
        <w:tab/>
        <w:t xml:space="preserve">Hunter, B. and L. Warren, </w:t>
      </w:r>
      <w:r w:rsidRPr="00C6363E">
        <w:rPr>
          <w:i/>
        </w:rPr>
        <w:t xml:space="preserve">Investigating resilience in midwifery. </w:t>
      </w:r>
      <w:r w:rsidRPr="00C6363E">
        <w:t>. 2013, Cardiff University: Cardiff.</w:t>
      </w:r>
    </w:p>
    <w:p w14:paraId="4F5ABAD8" w14:textId="77777777" w:rsidR="00C6363E" w:rsidRPr="00C6363E" w:rsidRDefault="00C6363E" w:rsidP="00C6363E">
      <w:pPr>
        <w:pStyle w:val="EndNoteBibliography"/>
        <w:spacing w:after="0"/>
        <w:ind w:left="720" w:hanging="720"/>
      </w:pPr>
      <w:r w:rsidRPr="00C6363E">
        <w:t>34.</w:t>
      </w:r>
      <w:r w:rsidRPr="00C6363E">
        <w:tab/>
        <w:t xml:space="preserve">Ayiku, L., et al., </w:t>
      </w:r>
      <w:r w:rsidRPr="00C6363E">
        <w:rPr>
          <w:i/>
        </w:rPr>
        <w:t>The medline UK filter: development and validation of a geographic search filter to retrieve research about the UK from OVID medline.</w:t>
      </w:r>
      <w:r w:rsidRPr="00C6363E">
        <w:t xml:space="preserve"> Health Info Libr J, 2017. </w:t>
      </w:r>
      <w:r w:rsidRPr="00C6363E">
        <w:rPr>
          <w:b/>
        </w:rPr>
        <w:t>34</w:t>
      </w:r>
      <w:r w:rsidRPr="00C6363E">
        <w:t>(3): p. 200-216.</w:t>
      </w:r>
    </w:p>
    <w:p w14:paraId="2FE5FC99" w14:textId="77777777" w:rsidR="00C6363E" w:rsidRPr="00C6363E" w:rsidRDefault="00C6363E" w:rsidP="00C6363E">
      <w:pPr>
        <w:pStyle w:val="EndNoteBibliography"/>
        <w:spacing w:after="0"/>
        <w:ind w:left="720" w:hanging="720"/>
      </w:pPr>
      <w:r w:rsidRPr="00C6363E">
        <w:t>35.</w:t>
      </w:r>
      <w:r w:rsidRPr="00C6363E">
        <w:tab/>
        <w:t xml:space="preserve">Olaussen, A., et al., </w:t>
      </w:r>
      <w:r w:rsidRPr="00C6363E">
        <w:rPr>
          <w:i/>
        </w:rPr>
        <w:t>Paramedic literature search filters: optimised for clinicians and academics.</w:t>
      </w:r>
      <w:r w:rsidRPr="00C6363E">
        <w:t xml:space="preserve"> BMC medical informatics and decision making, 2017. </w:t>
      </w:r>
      <w:r w:rsidRPr="00C6363E">
        <w:rPr>
          <w:b/>
        </w:rPr>
        <w:t>17</w:t>
      </w:r>
      <w:r w:rsidRPr="00C6363E">
        <w:t>(1): p. 146-146.</w:t>
      </w:r>
    </w:p>
    <w:p w14:paraId="316D6619" w14:textId="42E302EE" w:rsidR="00C6363E" w:rsidRPr="00C6363E" w:rsidRDefault="00C6363E" w:rsidP="00C6363E">
      <w:pPr>
        <w:pStyle w:val="EndNoteBibliography"/>
        <w:spacing w:after="0"/>
        <w:ind w:left="720" w:hanging="720"/>
      </w:pPr>
      <w:r w:rsidRPr="00C6363E">
        <w:t>36.</w:t>
      </w:r>
      <w:r w:rsidRPr="00C6363E">
        <w:tab/>
        <w:t xml:space="preserve">HSA. </w:t>
      </w:r>
      <w:r w:rsidRPr="00C6363E">
        <w:rPr>
          <w:i/>
        </w:rPr>
        <w:t>Finding the evidence: coronavirus</w:t>
      </w:r>
      <w:r w:rsidRPr="00C6363E">
        <w:t xml:space="preserve">. 2023; Available from: </w:t>
      </w:r>
      <w:hyperlink r:id="rId16" w:history="1">
        <w:r w:rsidRPr="00C6363E">
          <w:rPr>
            <w:rStyle w:val="Hyperlink"/>
          </w:rPr>
          <w:t>https://ukhsalibrary.koha-ptfs.co.uk/coronavirusinformation/</w:t>
        </w:r>
      </w:hyperlink>
      <w:r w:rsidRPr="00C6363E">
        <w:t>.</w:t>
      </w:r>
    </w:p>
    <w:p w14:paraId="530CA509" w14:textId="77777777" w:rsidR="00C6363E" w:rsidRPr="00C6363E" w:rsidRDefault="00C6363E" w:rsidP="00C6363E">
      <w:pPr>
        <w:pStyle w:val="EndNoteBibliography"/>
        <w:spacing w:after="0"/>
        <w:ind w:left="720" w:hanging="720"/>
      </w:pPr>
      <w:r w:rsidRPr="00C6363E">
        <w:t>37.</w:t>
      </w:r>
      <w:r w:rsidRPr="00C6363E">
        <w:tab/>
        <w:t xml:space="preserve">Khatri, N., G.D. Brown, and L.L. Hicks, </w:t>
      </w:r>
      <w:r w:rsidRPr="00C6363E">
        <w:rPr>
          <w:i/>
        </w:rPr>
        <w:t>From a blame culture to a just culture in health care.</w:t>
      </w:r>
      <w:r w:rsidRPr="00C6363E">
        <w:t xml:space="preserve"> Health Care Manage Rev, 2009. </w:t>
      </w:r>
      <w:r w:rsidRPr="00C6363E">
        <w:rPr>
          <w:b/>
        </w:rPr>
        <w:t>34</w:t>
      </w:r>
      <w:r w:rsidRPr="00C6363E">
        <w:t>(4): p. 312-22.</w:t>
      </w:r>
    </w:p>
    <w:p w14:paraId="31396FF5" w14:textId="77777777" w:rsidR="00C6363E" w:rsidRPr="00C6363E" w:rsidRDefault="00C6363E" w:rsidP="00C6363E">
      <w:pPr>
        <w:pStyle w:val="EndNoteBibliography"/>
        <w:spacing w:after="0"/>
        <w:ind w:left="720" w:hanging="720"/>
      </w:pPr>
      <w:r w:rsidRPr="00C6363E">
        <w:t>38.</w:t>
      </w:r>
      <w:r w:rsidRPr="00C6363E">
        <w:tab/>
        <w:t xml:space="preserve">Marran, E., </w:t>
      </w:r>
      <w:r w:rsidRPr="00C6363E">
        <w:rPr>
          <w:i/>
        </w:rPr>
        <w:t>Supporting staff who are second victims after adverse healthcare events.</w:t>
      </w:r>
      <w:r w:rsidRPr="00C6363E">
        <w:t xml:space="preserve"> Nursing Management 2019. </w:t>
      </w:r>
      <w:r w:rsidRPr="00C6363E">
        <w:rPr>
          <w:b/>
        </w:rPr>
        <w:t>26</w:t>
      </w:r>
      <w:r w:rsidRPr="00C6363E">
        <w:t>(6): p. 36-43.</w:t>
      </w:r>
    </w:p>
    <w:p w14:paraId="65305F10" w14:textId="77777777" w:rsidR="00C6363E" w:rsidRPr="00C6363E" w:rsidRDefault="00C6363E" w:rsidP="00C6363E">
      <w:pPr>
        <w:pStyle w:val="EndNoteBibliography"/>
        <w:spacing w:after="0"/>
        <w:ind w:left="720" w:hanging="720"/>
      </w:pPr>
      <w:r w:rsidRPr="00C6363E">
        <w:t>39.</w:t>
      </w:r>
      <w:r w:rsidRPr="00C6363E">
        <w:tab/>
        <w:t xml:space="preserve">Byrne, I., </w:t>
      </w:r>
      <w:r w:rsidRPr="00C6363E">
        <w:rPr>
          <w:i/>
        </w:rPr>
        <w:t>Is the perfect midwife attainable in modern maternity care?</w:t>
      </w:r>
      <w:r w:rsidRPr="00C6363E">
        <w:t xml:space="preserve"> MIDIRS Midwifery Digest, 2018. </w:t>
      </w:r>
      <w:r w:rsidRPr="00C6363E">
        <w:rPr>
          <w:b/>
        </w:rPr>
        <w:t>28</w:t>
      </w:r>
      <w:r w:rsidRPr="00C6363E">
        <w:t>(1): p. 28-34.</w:t>
      </w:r>
    </w:p>
    <w:p w14:paraId="422F1867" w14:textId="77777777" w:rsidR="00C6363E" w:rsidRPr="00C6363E" w:rsidRDefault="00C6363E" w:rsidP="00C6363E">
      <w:pPr>
        <w:pStyle w:val="EndNoteBibliography"/>
        <w:spacing w:after="0"/>
        <w:ind w:left="720" w:hanging="720"/>
      </w:pPr>
      <w:r w:rsidRPr="00C6363E">
        <w:t>40.</w:t>
      </w:r>
      <w:r w:rsidRPr="00C6363E">
        <w:tab/>
        <w:t xml:space="preserve">Daubney, E., </w:t>
      </w:r>
      <w:r w:rsidRPr="00C6363E">
        <w:rPr>
          <w:i/>
        </w:rPr>
        <w:t>Emotional resilience in the ambulance service.</w:t>
      </w:r>
      <w:r w:rsidRPr="00C6363E">
        <w:t xml:space="preserve"> Journal of Paramedic Practice, 2018. </w:t>
      </w:r>
      <w:r w:rsidRPr="00C6363E">
        <w:rPr>
          <w:b/>
        </w:rPr>
        <w:t>10</w:t>
      </w:r>
      <w:r w:rsidRPr="00C6363E">
        <w:t>(12): p. 537-537.</w:t>
      </w:r>
    </w:p>
    <w:p w14:paraId="29C84F59" w14:textId="77777777" w:rsidR="00C6363E" w:rsidRPr="00C6363E" w:rsidRDefault="00C6363E" w:rsidP="00C6363E">
      <w:pPr>
        <w:pStyle w:val="EndNoteBibliography"/>
        <w:spacing w:after="0"/>
        <w:ind w:left="720" w:hanging="720"/>
      </w:pPr>
      <w:r w:rsidRPr="00C6363E">
        <w:t>41.</w:t>
      </w:r>
      <w:r w:rsidRPr="00C6363E">
        <w:tab/>
        <w:t xml:space="preserve">Quaile, A., </w:t>
      </w:r>
      <w:r w:rsidRPr="00C6363E">
        <w:rPr>
          <w:i/>
        </w:rPr>
        <w:t>Ambulance staff contemplate suicide due to stress and poor mental health.</w:t>
      </w:r>
      <w:r w:rsidRPr="00C6363E">
        <w:t xml:space="preserve"> Journal of Paramedic Practice, 2016. </w:t>
      </w:r>
      <w:r w:rsidRPr="00C6363E">
        <w:rPr>
          <w:b/>
        </w:rPr>
        <w:t>8</w:t>
      </w:r>
      <w:r w:rsidRPr="00C6363E">
        <w:t>(5): p. 224-226.</w:t>
      </w:r>
    </w:p>
    <w:p w14:paraId="7863FFBF" w14:textId="77777777" w:rsidR="00C6363E" w:rsidRPr="00C6363E" w:rsidRDefault="00C6363E" w:rsidP="00C6363E">
      <w:pPr>
        <w:pStyle w:val="EndNoteBibliography"/>
        <w:spacing w:after="0"/>
        <w:ind w:left="720" w:hanging="720"/>
      </w:pPr>
      <w:r w:rsidRPr="00C6363E">
        <w:t>42.</w:t>
      </w:r>
      <w:r w:rsidRPr="00C6363E">
        <w:tab/>
        <w:t xml:space="preserve">Adams, M., et al., </w:t>
      </w:r>
      <w:r w:rsidRPr="00C6363E">
        <w:rPr>
          <w:i/>
        </w:rPr>
        <w:t>How do “heroes” speak up? NHS staff raising concerns during covid-19</w:t>
      </w:r>
      <w:r w:rsidRPr="00C6363E">
        <w:t>. 2020.</w:t>
      </w:r>
    </w:p>
    <w:p w14:paraId="2E725D34" w14:textId="77777777" w:rsidR="00C6363E" w:rsidRPr="00C6363E" w:rsidRDefault="00C6363E" w:rsidP="00C6363E">
      <w:pPr>
        <w:pStyle w:val="EndNoteBibliography"/>
        <w:spacing w:after="0"/>
        <w:ind w:left="720" w:hanging="720"/>
      </w:pPr>
      <w:r w:rsidRPr="00C6363E">
        <w:t>43.</w:t>
      </w:r>
      <w:r w:rsidRPr="00C6363E">
        <w:tab/>
        <w:t xml:space="preserve">Leversidge, A., </w:t>
      </w:r>
      <w:r w:rsidRPr="00C6363E">
        <w:rPr>
          <w:i/>
        </w:rPr>
        <w:t>Caring for midwifery staff will ensure better care for women.</w:t>
      </w:r>
      <w:r w:rsidRPr="00C6363E">
        <w:t xml:space="preserve"> British Journal of Midwifery, 2016. </w:t>
      </w:r>
      <w:r w:rsidRPr="00C6363E">
        <w:rPr>
          <w:b/>
        </w:rPr>
        <w:t>24</w:t>
      </w:r>
      <w:r w:rsidRPr="00C6363E">
        <w:t>(7): p. 463-463.</w:t>
      </w:r>
    </w:p>
    <w:p w14:paraId="4AC238A0" w14:textId="77777777" w:rsidR="00C6363E" w:rsidRPr="00C6363E" w:rsidRDefault="00C6363E" w:rsidP="00C6363E">
      <w:pPr>
        <w:pStyle w:val="EndNoteBibliography"/>
        <w:spacing w:after="0"/>
        <w:ind w:left="720" w:hanging="720"/>
      </w:pPr>
      <w:r w:rsidRPr="00C6363E">
        <w:t>44.</w:t>
      </w:r>
      <w:r w:rsidRPr="00C6363E">
        <w:tab/>
        <w:t xml:space="preserve">Smith, M., </w:t>
      </w:r>
      <w:r w:rsidRPr="00C6363E">
        <w:rPr>
          <w:i/>
        </w:rPr>
        <w:t>What is your 'normal'?</w:t>
      </w:r>
      <w:r w:rsidRPr="00C6363E">
        <w:t xml:space="preserve"> Journal of Paramedic Practice, 2021. </w:t>
      </w:r>
      <w:r w:rsidRPr="00C6363E">
        <w:rPr>
          <w:b/>
        </w:rPr>
        <w:t>11</w:t>
      </w:r>
      <w:r w:rsidRPr="00C6363E">
        <w:t>(2): p. 83.</w:t>
      </w:r>
    </w:p>
    <w:p w14:paraId="1E8DF87E" w14:textId="77777777" w:rsidR="00C6363E" w:rsidRPr="00C6363E" w:rsidRDefault="00C6363E" w:rsidP="00C6363E">
      <w:pPr>
        <w:pStyle w:val="EndNoteBibliography"/>
        <w:spacing w:after="0"/>
        <w:ind w:left="720" w:hanging="720"/>
      </w:pPr>
      <w:r w:rsidRPr="00C6363E">
        <w:t>45.</w:t>
      </w:r>
      <w:r w:rsidRPr="00C6363E">
        <w:tab/>
        <w:t xml:space="preserve">Sirriyeh, R., et al., </w:t>
      </w:r>
      <w:r w:rsidRPr="00C6363E">
        <w:rPr>
          <w:i/>
        </w:rPr>
        <w:t>Coping with medical error: a systematic review of papers to assess the effects of involvement in medical errors on healthcare professionals&amp;#039; psychological well-being.</w:t>
      </w:r>
      <w:r w:rsidRPr="00C6363E">
        <w:t xml:space="preserve"> Quality and Safety in Health Care, 2010. </w:t>
      </w:r>
      <w:r w:rsidRPr="00C6363E">
        <w:rPr>
          <w:b/>
        </w:rPr>
        <w:t>19</w:t>
      </w:r>
      <w:r w:rsidRPr="00C6363E">
        <w:t>(6): p. e43.</w:t>
      </w:r>
    </w:p>
    <w:p w14:paraId="1D900184" w14:textId="77777777" w:rsidR="00C6363E" w:rsidRPr="00C6363E" w:rsidRDefault="00C6363E" w:rsidP="00C6363E">
      <w:pPr>
        <w:pStyle w:val="EndNoteBibliography"/>
        <w:spacing w:after="0"/>
        <w:ind w:left="720" w:hanging="720"/>
      </w:pPr>
      <w:r w:rsidRPr="00C6363E">
        <w:lastRenderedPageBreak/>
        <w:t>46.</w:t>
      </w:r>
      <w:r w:rsidRPr="00C6363E">
        <w:tab/>
        <w:t xml:space="preserve">Maben, J., et al., </w:t>
      </w:r>
      <w:r w:rsidRPr="00C6363E">
        <w:rPr>
          <w:i/>
        </w:rPr>
        <w:t>Living life in limbo: experiences of healthcare professionals during the HCPC fitness to practice investigation process in the UK.</w:t>
      </w:r>
      <w:r w:rsidRPr="00C6363E">
        <w:t xml:space="preserve"> BMC Health Serv Res, 2021. </w:t>
      </w:r>
      <w:r w:rsidRPr="00C6363E">
        <w:rPr>
          <w:b/>
        </w:rPr>
        <w:t>21</w:t>
      </w:r>
      <w:r w:rsidRPr="00C6363E">
        <w:t>(1): p. 839.</w:t>
      </w:r>
    </w:p>
    <w:p w14:paraId="10442B41" w14:textId="77777777" w:rsidR="00C6363E" w:rsidRPr="00C6363E" w:rsidRDefault="00C6363E" w:rsidP="00C6363E">
      <w:pPr>
        <w:pStyle w:val="EndNoteBibliography"/>
        <w:spacing w:after="0"/>
        <w:ind w:left="720" w:hanging="720"/>
      </w:pPr>
      <w:r w:rsidRPr="00C6363E">
        <w:t>47.</w:t>
      </w:r>
      <w:r w:rsidRPr="00C6363E">
        <w:tab/>
        <w:t xml:space="preserve">Elliott-Mainwaring, H., </w:t>
      </w:r>
      <w:r w:rsidRPr="00C6363E">
        <w:rPr>
          <w:i/>
        </w:rPr>
        <w:t>How do power and hierarchy influence staff safety in maternity services?</w:t>
      </w:r>
      <w:r w:rsidRPr="00C6363E">
        <w:t xml:space="preserve"> British Journal of Midwifery, 2021. </w:t>
      </w:r>
      <w:r w:rsidRPr="00C6363E">
        <w:rPr>
          <w:b/>
        </w:rPr>
        <w:t>29</w:t>
      </w:r>
      <w:r w:rsidRPr="00C6363E">
        <w:t>(8): p. 430-439.</w:t>
      </w:r>
    </w:p>
    <w:p w14:paraId="617AE1C7" w14:textId="77777777" w:rsidR="00C6363E" w:rsidRPr="00C6363E" w:rsidRDefault="00C6363E" w:rsidP="00C6363E">
      <w:pPr>
        <w:pStyle w:val="EndNoteBibliography"/>
        <w:spacing w:after="0"/>
        <w:ind w:left="720" w:hanging="720"/>
      </w:pPr>
      <w:r w:rsidRPr="00C6363E">
        <w:t>48.</w:t>
      </w:r>
      <w:r w:rsidRPr="00C6363E">
        <w:tab/>
        <w:t xml:space="preserve">Care, D.o.H.a.S., </w:t>
      </w:r>
      <w:r w:rsidRPr="00C6363E">
        <w:rPr>
          <w:i/>
        </w:rPr>
        <w:t>Final report of the Ockenden review: Findings, conclusions and essential actions from the independent review of maternity services at the Shrewsbury and Telford Hospital NHS Trust.</w:t>
      </w:r>
      <w:r w:rsidRPr="00C6363E">
        <w:t xml:space="preserve"> 2022: London.</w:t>
      </w:r>
    </w:p>
    <w:p w14:paraId="1EDE16A3" w14:textId="77777777" w:rsidR="00C6363E" w:rsidRPr="00C6363E" w:rsidRDefault="00C6363E" w:rsidP="00C6363E">
      <w:pPr>
        <w:pStyle w:val="EndNoteBibliography"/>
        <w:spacing w:after="0"/>
        <w:ind w:left="720" w:hanging="720"/>
      </w:pPr>
      <w:r w:rsidRPr="00C6363E">
        <w:t>49.</w:t>
      </w:r>
      <w:r w:rsidRPr="00C6363E">
        <w:tab/>
        <w:t xml:space="preserve">Ockenden, D., </w:t>
      </w:r>
      <w:r w:rsidRPr="00C6363E">
        <w:rPr>
          <w:i/>
        </w:rPr>
        <w:t>Ockenden Report: Emerging Findings and Recommendations from the Independent Review of Maternity Services at the Shrewsbury and Telford Hospital NHS Trust</w:t>
      </w:r>
      <w:r w:rsidRPr="00C6363E">
        <w:t>. 2020, House of Commons: London.</w:t>
      </w:r>
    </w:p>
    <w:p w14:paraId="174BFA9D" w14:textId="77777777" w:rsidR="00C6363E" w:rsidRPr="00C6363E" w:rsidRDefault="00C6363E" w:rsidP="00C6363E">
      <w:pPr>
        <w:pStyle w:val="EndNoteBibliography"/>
        <w:spacing w:after="0"/>
        <w:ind w:left="720" w:hanging="720"/>
      </w:pPr>
      <w:r w:rsidRPr="00C6363E">
        <w:t>50.</w:t>
      </w:r>
      <w:r w:rsidRPr="00C6363E">
        <w:tab/>
        <w:t xml:space="preserve">Gilroy, R., </w:t>
      </w:r>
      <w:r w:rsidRPr="00C6363E">
        <w:rPr>
          <w:i/>
        </w:rPr>
        <w:t>Mental health: caring for the paramedic workforce.</w:t>
      </w:r>
      <w:r w:rsidRPr="00C6363E">
        <w:t xml:space="preserve"> Journal of Paramedic Practice, 2018. </w:t>
      </w:r>
      <w:r w:rsidRPr="00C6363E">
        <w:rPr>
          <w:b/>
        </w:rPr>
        <w:t>10</w:t>
      </w:r>
      <w:r w:rsidRPr="00C6363E">
        <w:t>(5): p. 192-193.</w:t>
      </w:r>
    </w:p>
    <w:p w14:paraId="0C8373CD" w14:textId="77777777" w:rsidR="00C6363E" w:rsidRPr="00C6363E" w:rsidRDefault="00C6363E" w:rsidP="00C6363E">
      <w:pPr>
        <w:pStyle w:val="EndNoteBibliography"/>
        <w:spacing w:after="0"/>
        <w:ind w:left="720" w:hanging="720"/>
      </w:pPr>
      <w:r w:rsidRPr="00C6363E">
        <w:t>51.</w:t>
      </w:r>
      <w:r w:rsidRPr="00C6363E">
        <w:tab/>
        <w:t xml:space="preserve">van der Gaag, A., et al., </w:t>
      </w:r>
      <w:r w:rsidRPr="00C6363E">
        <w:rPr>
          <w:i/>
        </w:rPr>
        <w:t>Why do paramedics have a high rate of self-referral?</w:t>
      </w:r>
      <w:r w:rsidRPr="00C6363E">
        <w:t xml:space="preserve"> Journal of Paramedic Practice, 2018. </w:t>
      </w:r>
      <w:r w:rsidRPr="00C6363E">
        <w:rPr>
          <w:b/>
        </w:rPr>
        <w:t>10</w:t>
      </w:r>
      <w:r w:rsidRPr="00C6363E">
        <w:t>(5): p. 205-210.</w:t>
      </w:r>
    </w:p>
    <w:p w14:paraId="4C65E0ED" w14:textId="77777777" w:rsidR="00C6363E" w:rsidRPr="00C6363E" w:rsidRDefault="00C6363E" w:rsidP="00C6363E">
      <w:pPr>
        <w:pStyle w:val="EndNoteBibliography"/>
        <w:spacing w:after="0"/>
        <w:ind w:left="720" w:hanging="720"/>
      </w:pPr>
      <w:r w:rsidRPr="00C6363E">
        <w:t>52.</w:t>
      </w:r>
      <w:r w:rsidRPr="00C6363E">
        <w:tab/>
        <w:t xml:space="preserve">Chesterton, L., et al., </w:t>
      </w:r>
      <w:r w:rsidRPr="00C6363E">
        <w:rPr>
          <w:i/>
        </w:rPr>
        <w:t>A hermeneutical study of professional accountability in nursing.</w:t>
      </w:r>
      <w:r w:rsidRPr="00C6363E">
        <w:t xml:space="preserve"> Journal of clinical nursing, 2021. </w:t>
      </w:r>
      <w:r w:rsidRPr="00C6363E">
        <w:rPr>
          <w:b/>
        </w:rPr>
        <w:t>30</w:t>
      </w:r>
      <w:r w:rsidRPr="00C6363E">
        <w:t>(1-2): p. 188-199.</w:t>
      </w:r>
    </w:p>
    <w:p w14:paraId="7C4F2D75" w14:textId="77777777" w:rsidR="00C6363E" w:rsidRPr="00C6363E" w:rsidRDefault="00C6363E" w:rsidP="00C6363E">
      <w:pPr>
        <w:pStyle w:val="EndNoteBibliography"/>
        <w:spacing w:after="0"/>
        <w:ind w:left="720" w:hanging="720"/>
      </w:pPr>
      <w:r w:rsidRPr="00C6363E">
        <w:t>53.</w:t>
      </w:r>
      <w:r w:rsidRPr="00C6363E">
        <w:tab/>
        <w:t xml:space="preserve">Miller, J., </w:t>
      </w:r>
      <w:r w:rsidRPr="00C6363E">
        <w:rPr>
          <w:i/>
        </w:rPr>
        <w:t>'We wear too many caps': role conflict among ambulance service managers.</w:t>
      </w:r>
      <w:r w:rsidRPr="00C6363E">
        <w:t xml:space="preserve"> Br Paramed J, 2019. </w:t>
      </w:r>
      <w:r w:rsidRPr="00C6363E">
        <w:rPr>
          <w:b/>
        </w:rPr>
        <w:t>3</w:t>
      </w:r>
      <w:r w:rsidRPr="00C6363E">
        <w:t>(4): p. 44.</w:t>
      </w:r>
    </w:p>
    <w:p w14:paraId="2ACC6A0E" w14:textId="77777777" w:rsidR="00C6363E" w:rsidRPr="00C6363E" w:rsidRDefault="00C6363E" w:rsidP="00C6363E">
      <w:pPr>
        <w:pStyle w:val="EndNoteBibliography"/>
        <w:spacing w:after="0"/>
        <w:ind w:left="720" w:hanging="720"/>
      </w:pPr>
      <w:r w:rsidRPr="00C6363E">
        <w:t>54.</w:t>
      </w:r>
      <w:r w:rsidRPr="00C6363E">
        <w:tab/>
        <w:t xml:space="preserve">Jones, A., et al., </w:t>
      </w:r>
      <w:r w:rsidRPr="00C6363E">
        <w:rPr>
          <w:i/>
        </w:rPr>
        <w:t>Interventions promoting employee “speaking-up” within healthcare workplaces: A systematic narrative review of the international literature.</w:t>
      </w:r>
      <w:r w:rsidRPr="00C6363E">
        <w:t xml:space="preserve"> Health Policy,, 2021. </w:t>
      </w:r>
      <w:r w:rsidRPr="00C6363E">
        <w:rPr>
          <w:b/>
        </w:rPr>
        <w:t>125</w:t>
      </w:r>
      <w:r w:rsidRPr="00C6363E">
        <w:t>(3): p. 375-384.</w:t>
      </w:r>
    </w:p>
    <w:p w14:paraId="49ACA0D9" w14:textId="77777777" w:rsidR="00C6363E" w:rsidRPr="00C6363E" w:rsidRDefault="00C6363E" w:rsidP="00C6363E">
      <w:pPr>
        <w:pStyle w:val="EndNoteBibliography"/>
        <w:spacing w:after="0"/>
        <w:ind w:left="720" w:hanging="720"/>
      </w:pPr>
      <w:r w:rsidRPr="00C6363E">
        <w:t>55.</w:t>
      </w:r>
      <w:r w:rsidRPr="00C6363E">
        <w:tab/>
        <w:t xml:space="preserve">Jones, A. and D. Kelly, </w:t>
      </w:r>
      <w:r w:rsidRPr="00C6363E">
        <w:rPr>
          <w:i/>
        </w:rPr>
        <w:t>‘Deafening Silence? Time to reconsider whether organisations are silent or deaf when things go wrong’.</w:t>
      </w:r>
      <w:r w:rsidRPr="00C6363E">
        <w:t xml:space="preserve"> BMJ Qual Saf, 2014. </w:t>
      </w:r>
      <w:r w:rsidRPr="00C6363E">
        <w:rPr>
          <w:b/>
        </w:rPr>
        <w:t>23</w:t>
      </w:r>
      <w:r w:rsidRPr="00C6363E">
        <w:t>: p. 709-713.</w:t>
      </w:r>
    </w:p>
    <w:p w14:paraId="61817B2E" w14:textId="77777777" w:rsidR="00C6363E" w:rsidRPr="00C6363E" w:rsidRDefault="00C6363E" w:rsidP="00C6363E">
      <w:pPr>
        <w:pStyle w:val="EndNoteBibliography"/>
        <w:spacing w:after="0"/>
        <w:ind w:left="720" w:hanging="720"/>
      </w:pPr>
      <w:r w:rsidRPr="00C6363E">
        <w:t>56.</w:t>
      </w:r>
      <w:r w:rsidRPr="00C6363E">
        <w:tab/>
        <w:t xml:space="preserve">Abrams, R., Conolly, A., Rowland, E., Harris, R., Kelly, D., Kent, B., &amp; Maben, J. , </w:t>
      </w:r>
      <w:r w:rsidRPr="00C6363E">
        <w:rPr>
          <w:i/>
        </w:rPr>
        <w:t>Organisational Disregard: Nurses experiences of speaking out during the Covid-19 pandemic.</w:t>
      </w:r>
      <w:r w:rsidRPr="00C6363E">
        <w:t xml:space="preserve"> Journal of Advanced Nursing, 2023. </w:t>
      </w:r>
      <w:r w:rsidRPr="00C6363E">
        <w:rPr>
          <w:b/>
        </w:rPr>
        <w:t>79</w:t>
      </w:r>
      <w:r w:rsidRPr="00C6363E">
        <w:t>(6): p. 2189-2199.</w:t>
      </w:r>
    </w:p>
    <w:p w14:paraId="1DFFB080" w14:textId="77777777" w:rsidR="00C6363E" w:rsidRPr="00C6363E" w:rsidRDefault="00C6363E" w:rsidP="00C6363E">
      <w:pPr>
        <w:pStyle w:val="EndNoteBibliography"/>
        <w:spacing w:after="0"/>
        <w:ind w:left="720" w:hanging="720"/>
      </w:pPr>
      <w:r w:rsidRPr="00C6363E">
        <w:t>57.</w:t>
      </w:r>
      <w:r w:rsidRPr="00C6363E">
        <w:tab/>
        <w:t xml:space="preserve">Reiss, H., </w:t>
      </w:r>
      <w:r w:rsidRPr="00C6363E">
        <w:rPr>
          <w:i/>
        </w:rPr>
        <w:t>Empathy in medicine - a neurobiological perspective.</w:t>
      </w:r>
      <w:r w:rsidRPr="00C6363E">
        <w:t xml:space="preserve"> JAMA, 2010. </w:t>
      </w:r>
      <w:r w:rsidRPr="00C6363E">
        <w:rPr>
          <w:b/>
        </w:rPr>
        <w:t>304</w:t>
      </w:r>
      <w:r w:rsidRPr="00C6363E">
        <w:t>(14): p. 1604–5.</w:t>
      </w:r>
    </w:p>
    <w:p w14:paraId="1A3F71BB" w14:textId="77777777" w:rsidR="00C6363E" w:rsidRPr="00C6363E" w:rsidRDefault="00C6363E" w:rsidP="00C6363E">
      <w:pPr>
        <w:pStyle w:val="EndNoteBibliography"/>
        <w:spacing w:after="0"/>
        <w:ind w:left="720" w:hanging="720"/>
      </w:pPr>
      <w:r w:rsidRPr="00C6363E">
        <w:t>58.</w:t>
      </w:r>
      <w:r w:rsidRPr="00C6363E">
        <w:tab/>
        <w:t xml:space="preserve">Stacey, G., et al., </w:t>
      </w:r>
      <w:r w:rsidRPr="00C6363E">
        <w:rPr>
          <w:i/>
        </w:rPr>
        <w:t>The implementation of resilience based clinical supervision to support transition to practice in newly qualified healthcare professionals.</w:t>
      </w:r>
      <w:r w:rsidRPr="00C6363E">
        <w:t xml:space="preserve"> Nurse education today, 2020. </w:t>
      </w:r>
      <w:r w:rsidRPr="00C6363E">
        <w:rPr>
          <w:b/>
        </w:rPr>
        <w:t>94</w:t>
      </w:r>
      <w:r w:rsidRPr="00C6363E">
        <w:t>: p. 104564.</w:t>
      </w:r>
    </w:p>
    <w:p w14:paraId="47A2C469" w14:textId="77777777" w:rsidR="00C6363E" w:rsidRPr="00C6363E" w:rsidRDefault="00C6363E" w:rsidP="00C6363E">
      <w:pPr>
        <w:pStyle w:val="EndNoteBibliography"/>
        <w:spacing w:after="0"/>
        <w:ind w:left="720" w:hanging="720"/>
      </w:pPr>
      <w:r w:rsidRPr="00C6363E">
        <w:t>59.</w:t>
      </w:r>
      <w:r w:rsidRPr="00C6363E">
        <w:tab/>
        <w:t xml:space="preserve">Bacchus, A. and A. Firth, </w:t>
      </w:r>
      <w:r w:rsidRPr="00C6363E">
        <w:rPr>
          <w:i/>
        </w:rPr>
        <w:t>What factors affect the emotional well-being of newly qualified midwives in their first year of practice?</w:t>
      </w:r>
      <w:r w:rsidRPr="00C6363E">
        <w:t xml:space="preserve"> MIDIRS Midwifery Digest, 2017. </w:t>
      </w:r>
      <w:r w:rsidRPr="00C6363E">
        <w:rPr>
          <w:b/>
        </w:rPr>
        <w:t>27</w:t>
      </w:r>
      <w:r w:rsidRPr="00C6363E">
        <w:t>(4): p. 444-450.</w:t>
      </w:r>
    </w:p>
    <w:p w14:paraId="4A3CCF35" w14:textId="77777777" w:rsidR="00C6363E" w:rsidRPr="00C6363E" w:rsidRDefault="00C6363E" w:rsidP="00C6363E">
      <w:pPr>
        <w:pStyle w:val="EndNoteBibliography"/>
        <w:spacing w:after="0"/>
        <w:ind w:left="720" w:hanging="720"/>
      </w:pPr>
      <w:r w:rsidRPr="00C6363E">
        <w:t>60.</w:t>
      </w:r>
      <w:r w:rsidRPr="00C6363E">
        <w:tab/>
        <w:t xml:space="preserve">Rycroft-Malone, J., et al., </w:t>
      </w:r>
      <w:r w:rsidRPr="00C6363E">
        <w:rPr>
          <w:i/>
        </w:rPr>
        <w:t>Realist synthesis: illustrating the method for implementation research.</w:t>
      </w:r>
      <w:r w:rsidRPr="00C6363E">
        <w:t xml:space="preserve"> Implement Sci, 2012. </w:t>
      </w:r>
      <w:r w:rsidRPr="00C6363E">
        <w:rPr>
          <w:b/>
        </w:rPr>
        <w:t>7</w:t>
      </w:r>
      <w:r w:rsidRPr="00C6363E">
        <w:t>.</w:t>
      </w:r>
    </w:p>
    <w:p w14:paraId="29BE9475" w14:textId="77777777" w:rsidR="00C6363E" w:rsidRPr="00C6363E" w:rsidRDefault="00C6363E" w:rsidP="00C6363E">
      <w:pPr>
        <w:pStyle w:val="EndNoteBibliography"/>
        <w:spacing w:after="0"/>
        <w:ind w:left="720" w:hanging="720"/>
      </w:pPr>
      <w:r w:rsidRPr="00C6363E">
        <w:t>61.</w:t>
      </w:r>
      <w:r w:rsidRPr="00C6363E">
        <w:tab/>
        <w:t xml:space="preserve">Barker, K., </w:t>
      </w:r>
      <w:r w:rsidRPr="00C6363E">
        <w:rPr>
          <w:i/>
        </w:rPr>
        <w:t>Giving midwives some ‘me’ time.</w:t>
      </w:r>
      <w:r w:rsidRPr="00C6363E">
        <w:t xml:space="preserve"> British Journal of Midwifery, 2019. </w:t>
      </w:r>
      <w:r w:rsidRPr="00C6363E">
        <w:rPr>
          <w:b/>
        </w:rPr>
        <w:t>27</w:t>
      </w:r>
      <w:r w:rsidRPr="00C6363E">
        <w:t>(4): p. 210-210.</w:t>
      </w:r>
    </w:p>
    <w:p w14:paraId="750A1FFE" w14:textId="77777777" w:rsidR="00C6363E" w:rsidRPr="00C6363E" w:rsidRDefault="00C6363E" w:rsidP="00C6363E">
      <w:pPr>
        <w:pStyle w:val="EndNoteBibliography"/>
        <w:spacing w:after="0"/>
        <w:ind w:left="720" w:hanging="720"/>
      </w:pPr>
      <w:r w:rsidRPr="00C6363E">
        <w:t>62.</w:t>
      </w:r>
      <w:r w:rsidRPr="00C6363E">
        <w:tab/>
        <w:t xml:space="preserve">Uytenbogaardt, A., </w:t>
      </w:r>
      <w:r w:rsidRPr="00C6363E">
        <w:rPr>
          <w:i/>
        </w:rPr>
        <w:t>COVID-19's effect on midwives' mental health.</w:t>
      </w:r>
      <w:r w:rsidRPr="00C6363E">
        <w:t xml:space="preserve"> British Journal of Midwifery, 2020. </w:t>
      </w:r>
      <w:r w:rsidRPr="00C6363E">
        <w:rPr>
          <w:b/>
        </w:rPr>
        <w:t>28</w:t>
      </w:r>
      <w:r w:rsidRPr="00C6363E">
        <w:t>(6): p. 337-337.</w:t>
      </w:r>
    </w:p>
    <w:p w14:paraId="2C771482" w14:textId="77777777" w:rsidR="00C6363E" w:rsidRPr="00C6363E" w:rsidRDefault="00C6363E" w:rsidP="00C6363E">
      <w:pPr>
        <w:pStyle w:val="EndNoteBibliography"/>
        <w:spacing w:after="0"/>
        <w:ind w:left="720" w:hanging="720"/>
      </w:pPr>
      <w:r w:rsidRPr="00C6363E">
        <w:t>63.</w:t>
      </w:r>
      <w:r w:rsidRPr="00C6363E">
        <w:tab/>
        <w:t xml:space="preserve">Rees, N., et al., </w:t>
      </w:r>
      <w:r w:rsidRPr="00C6363E">
        <w:rPr>
          <w:i/>
        </w:rPr>
        <w:t>Paramedic experiences of providing care in wales (UK) during the 2020 COVID-19 pandemic (PECC-19): a qualitative study using evolved grounded theory.</w:t>
      </w:r>
      <w:r w:rsidRPr="00C6363E">
        <w:t xml:space="preserve"> BMJ open, 2021. </w:t>
      </w:r>
      <w:r w:rsidRPr="00C6363E">
        <w:rPr>
          <w:b/>
        </w:rPr>
        <w:t>11</w:t>
      </w:r>
      <w:r w:rsidRPr="00C6363E">
        <w:t>(6): p. e048677.</w:t>
      </w:r>
    </w:p>
    <w:p w14:paraId="7F5ECD7C" w14:textId="77777777" w:rsidR="00C6363E" w:rsidRPr="00C6363E" w:rsidRDefault="00C6363E" w:rsidP="00C6363E">
      <w:pPr>
        <w:pStyle w:val="EndNoteBibliography"/>
        <w:spacing w:after="0"/>
        <w:ind w:left="720" w:hanging="720"/>
      </w:pPr>
      <w:r w:rsidRPr="00C6363E">
        <w:t>64.</w:t>
      </w:r>
      <w:r w:rsidRPr="00C6363E">
        <w:tab/>
        <w:t xml:space="preserve">Maloney, L., J. Hoffman, and P. Pepe, </w:t>
      </w:r>
      <w:r w:rsidRPr="00C6363E">
        <w:rPr>
          <w:i/>
        </w:rPr>
        <w:t xml:space="preserve">MINDING THE MIND OF EMS, PART I </w:t>
      </w:r>
      <w:r w:rsidRPr="00C6363E">
        <w:t xml:space="preserve">EMS World, 2020. </w:t>
      </w:r>
      <w:r w:rsidRPr="00C6363E">
        <w:rPr>
          <w:b/>
        </w:rPr>
        <w:t>November 2020</w:t>
      </w:r>
      <w:r w:rsidRPr="00C6363E">
        <w:t>.</w:t>
      </w:r>
    </w:p>
    <w:p w14:paraId="6A16AE82" w14:textId="77777777" w:rsidR="00C6363E" w:rsidRPr="00C6363E" w:rsidRDefault="00C6363E" w:rsidP="00C6363E">
      <w:pPr>
        <w:pStyle w:val="EndNoteBibliography"/>
        <w:spacing w:after="0"/>
        <w:ind w:left="720" w:hanging="720"/>
      </w:pPr>
      <w:r w:rsidRPr="00C6363E">
        <w:t>65.</w:t>
      </w:r>
      <w:r w:rsidRPr="00C6363E">
        <w:tab/>
        <w:t>Llop</w:t>
      </w:r>
      <w:r w:rsidRPr="00C6363E">
        <w:rPr>
          <w:rFonts w:ascii="Cambria Math" w:hAnsi="Cambria Math" w:cs="Cambria Math"/>
        </w:rPr>
        <w:t>‑</w:t>
      </w:r>
      <w:r w:rsidRPr="00C6363E">
        <w:t xml:space="preserve">Gironés, A., et al., </w:t>
      </w:r>
      <w:r w:rsidRPr="00C6363E">
        <w:rPr>
          <w:i/>
        </w:rPr>
        <w:t>Employment and working conditions of nurses: where and how health inequalities have increased during the COVID</w:t>
      </w:r>
      <w:r w:rsidRPr="00C6363E">
        <w:rPr>
          <w:rFonts w:ascii="Cambria Math" w:hAnsi="Cambria Math" w:cs="Cambria Math"/>
          <w:i/>
        </w:rPr>
        <w:t>‑</w:t>
      </w:r>
      <w:r w:rsidRPr="00C6363E">
        <w:rPr>
          <w:i/>
        </w:rPr>
        <w:t>19 pandemic?</w:t>
      </w:r>
      <w:r w:rsidRPr="00C6363E">
        <w:t xml:space="preserve"> Human Resources Health 2021. </w:t>
      </w:r>
      <w:r w:rsidRPr="00C6363E">
        <w:rPr>
          <w:b/>
        </w:rPr>
        <w:t>19</w:t>
      </w:r>
      <w:r w:rsidRPr="00C6363E">
        <w:t>(112): p. 1-11.</w:t>
      </w:r>
    </w:p>
    <w:p w14:paraId="20BEE52F" w14:textId="77777777" w:rsidR="00C6363E" w:rsidRPr="00C6363E" w:rsidRDefault="00C6363E" w:rsidP="00C6363E">
      <w:pPr>
        <w:pStyle w:val="EndNoteBibliography"/>
        <w:spacing w:after="0"/>
        <w:ind w:left="720" w:hanging="720"/>
      </w:pPr>
      <w:r w:rsidRPr="00C6363E">
        <w:t>66.</w:t>
      </w:r>
      <w:r w:rsidRPr="00C6363E">
        <w:tab/>
        <w:t xml:space="preserve">Rengers, A., E. Day, and S. Whitfield, </w:t>
      </w:r>
      <w:r w:rsidRPr="00C6363E">
        <w:rPr>
          <w:i/>
        </w:rPr>
        <w:t>Describing a 12-hour ambulance shift during a second wave of COVID-19 in London.</w:t>
      </w:r>
      <w:r w:rsidRPr="00C6363E">
        <w:t xml:space="preserve"> Australasian Journal of Paramedicine, 2021. </w:t>
      </w:r>
      <w:r w:rsidRPr="00C6363E">
        <w:rPr>
          <w:b/>
        </w:rPr>
        <w:t>18</w:t>
      </w:r>
      <w:r w:rsidRPr="00C6363E">
        <w:t>: p. 1-4.</w:t>
      </w:r>
    </w:p>
    <w:p w14:paraId="615AA70A" w14:textId="77777777" w:rsidR="00C6363E" w:rsidRPr="00C6363E" w:rsidRDefault="00C6363E" w:rsidP="00C6363E">
      <w:pPr>
        <w:pStyle w:val="EndNoteBibliography"/>
        <w:spacing w:after="0"/>
        <w:ind w:left="720" w:hanging="720"/>
      </w:pPr>
      <w:r w:rsidRPr="00C6363E">
        <w:t>67.</w:t>
      </w:r>
      <w:r w:rsidRPr="00C6363E">
        <w:tab/>
        <w:t xml:space="preserve">Maloney, L., et al., </w:t>
      </w:r>
      <w:r w:rsidRPr="00C6363E">
        <w:rPr>
          <w:i/>
        </w:rPr>
        <w:t>MINDING THE MIND OF EMS, PART 2: Here's how to help employees' mental well-being.</w:t>
      </w:r>
      <w:r w:rsidRPr="00C6363E">
        <w:t xml:space="preserve"> EMS World, 2021. </w:t>
      </w:r>
      <w:r w:rsidRPr="00C6363E">
        <w:rPr>
          <w:b/>
        </w:rPr>
        <w:t>50</w:t>
      </w:r>
      <w:r w:rsidRPr="00C6363E">
        <w:t>(9): p. 36-41.</w:t>
      </w:r>
    </w:p>
    <w:p w14:paraId="78D5F76B" w14:textId="77777777" w:rsidR="00C6363E" w:rsidRPr="00C6363E" w:rsidRDefault="00C6363E" w:rsidP="00C6363E">
      <w:pPr>
        <w:pStyle w:val="EndNoteBibliography"/>
        <w:spacing w:after="0"/>
        <w:ind w:left="720" w:hanging="720"/>
      </w:pPr>
      <w:r w:rsidRPr="00C6363E">
        <w:lastRenderedPageBreak/>
        <w:t>68.</w:t>
      </w:r>
      <w:r w:rsidRPr="00C6363E">
        <w:tab/>
        <w:t xml:space="preserve">McFadden, P., et al., </w:t>
      </w:r>
      <w:r w:rsidRPr="00C6363E">
        <w:rPr>
          <w:i/>
        </w:rPr>
        <w:t>The Role of Coping in the Wellbeing and Work-Related Quality of Life of UK Health and Social Care Workers during COVID-19.</w:t>
      </w:r>
      <w:r w:rsidRPr="00C6363E">
        <w:t xml:space="preserve"> International journal of environmental research and public health, 2021. </w:t>
      </w:r>
      <w:r w:rsidRPr="00C6363E">
        <w:rPr>
          <w:b/>
        </w:rPr>
        <w:t>18</w:t>
      </w:r>
      <w:r w:rsidRPr="00C6363E">
        <w:t>(2).</w:t>
      </w:r>
    </w:p>
    <w:p w14:paraId="7363AE22" w14:textId="77777777" w:rsidR="00C6363E" w:rsidRPr="00C6363E" w:rsidRDefault="00C6363E" w:rsidP="00C6363E">
      <w:pPr>
        <w:pStyle w:val="EndNoteBibliography"/>
        <w:spacing w:after="0"/>
        <w:ind w:left="720" w:hanging="720"/>
      </w:pPr>
      <w:r w:rsidRPr="00C6363E">
        <w:t>69.</w:t>
      </w:r>
      <w:r w:rsidRPr="00C6363E">
        <w:tab/>
        <w:t xml:space="preserve">Cull, J., et al., </w:t>
      </w:r>
      <w:r w:rsidRPr="00C6363E">
        <w:rPr>
          <w:i/>
        </w:rPr>
        <w:t>"Overwhelmed and out of my depth": Responses from early career midwives in the United Kingdom to the Work, Health and Emotional Lives of Midwives study.</w:t>
      </w:r>
      <w:r w:rsidRPr="00C6363E">
        <w:t xml:space="preserve"> Women and birth : journal of the Australian College of Midwives, 2020. </w:t>
      </w:r>
      <w:r w:rsidRPr="00C6363E">
        <w:rPr>
          <w:b/>
        </w:rPr>
        <w:t>33</w:t>
      </w:r>
      <w:r w:rsidRPr="00C6363E">
        <w:t>(6): p. e549-e557.</w:t>
      </w:r>
    </w:p>
    <w:p w14:paraId="455AE944" w14:textId="77777777" w:rsidR="00C6363E" w:rsidRPr="00C6363E" w:rsidRDefault="00C6363E" w:rsidP="00C6363E">
      <w:pPr>
        <w:pStyle w:val="EndNoteBibliography"/>
        <w:spacing w:after="0"/>
        <w:ind w:left="720" w:hanging="720"/>
      </w:pPr>
      <w:r w:rsidRPr="00C6363E">
        <w:t>70.</w:t>
      </w:r>
      <w:r w:rsidRPr="00C6363E">
        <w:tab/>
        <w:t xml:space="preserve">Fasbender, U., B. Van der Heijden, and S. Grimshaw, </w:t>
      </w:r>
      <w:r w:rsidRPr="00C6363E">
        <w:rPr>
          <w:i/>
        </w:rPr>
        <w:t>Job satisfaction, job stress and nurses' turnover intentions: The moderating roles of on-the-job and off-the-job embeddedness.</w:t>
      </w:r>
      <w:r w:rsidRPr="00C6363E">
        <w:t xml:space="preserve"> Journal of advanced nursing, 2019. </w:t>
      </w:r>
      <w:r w:rsidRPr="00C6363E">
        <w:rPr>
          <w:b/>
        </w:rPr>
        <w:t>75</w:t>
      </w:r>
      <w:r w:rsidRPr="00C6363E">
        <w:t>(2): p. 327-337.</w:t>
      </w:r>
    </w:p>
    <w:p w14:paraId="48312FDB" w14:textId="77777777" w:rsidR="00C6363E" w:rsidRPr="00C6363E" w:rsidRDefault="00C6363E" w:rsidP="00C6363E">
      <w:pPr>
        <w:pStyle w:val="EndNoteBibliography"/>
        <w:spacing w:after="0"/>
        <w:ind w:left="720" w:hanging="720"/>
      </w:pPr>
      <w:r w:rsidRPr="00C6363E">
        <w:t>71.</w:t>
      </w:r>
      <w:r w:rsidRPr="00C6363E">
        <w:tab/>
        <w:t xml:space="preserve">Johns, G., </w:t>
      </w:r>
      <w:r w:rsidRPr="00C6363E">
        <w:rPr>
          <w:i/>
        </w:rPr>
        <w:t>Presenteeism in the Workplace: A review and research agenda.</w:t>
      </w:r>
      <w:r w:rsidRPr="00C6363E">
        <w:t xml:space="preserve"> Journal of Organizational Behavior, 2010. </w:t>
      </w:r>
      <w:r w:rsidRPr="00C6363E">
        <w:rPr>
          <w:b/>
        </w:rPr>
        <w:t>31</w:t>
      </w:r>
      <w:r w:rsidRPr="00C6363E">
        <w:t>(4): p. 519-542.</w:t>
      </w:r>
    </w:p>
    <w:p w14:paraId="55C41EBF" w14:textId="77777777" w:rsidR="00C6363E" w:rsidRPr="00C6363E" w:rsidRDefault="00C6363E" w:rsidP="00C6363E">
      <w:pPr>
        <w:pStyle w:val="EndNoteBibliography"/>
        <w:spacing w:after="0"/>
        <w:ind w:left="720" w:hanging="720"/>
      </w:pPr>
      <w:r w:rsidRPr="00C6363E">
        <w:t>72.</w:t>
      </w:r>
      <w:r w:rsidRPr="00C6363E">
        <w:tab/>
        <w:t xml:space="preserve">Auth, N.M., et al., </w:t>
      </w:r>
      <w:r w:rsidRPr="00C6363E">
        <w:rPr>
          <w:i/>
        </w:rPr>
        <w:t>Mental health and help seeking among trauma-exposed emergency service staff: a qualitative evidence synthesis.</w:t>
      </w:r>
      <w:r w:rsidRPr="00C6363E">
        <w:t xml:space="preserve"> BMJ Open, 2022. </w:t>
      </w:r>
      <w:r w:rsidRPr="00C6363E">
        <w:rPr>
          <w:b/>
        </w:rPr>
        <w:t>12</w:t>
      </w:r>
      <w:r w:rsidRPr="00C6363E">
        <w:t>(2): p. e047814.</w:t>
      </w:r>
    </w:p>
    <w:p w14:paraId="27C21B46" w14:textId="77777777" w:rsidR="00C6363E" w:rsidRPr="00C6363E" w:rsidRDefault="00C6363E" w:rsidP="00C6363E">
      <w:pPr>
        <w:pStyle w:val="EndNoteBibliography"/>
        <w:spacing w:after="0"/>
        <w:ind w:left="720" w:hanging="720"/>
      </w:pPr>
      <w:r w:rsidRPr="00C6363E">
        <w:t>73.</w:t>
      </w:r>
      <w:r w:rsidRPr="00C6363E">
        <w:tab/>
        <w:t xml:space="preserve">Warwick, C., </w:t>
      </w:r>
      <w:r w:rsidRPr="00C6363E">
        <w:rPr>
          <w:i/>
        </w:rPr>
        <w:t>Midwives can no longer keep services afloat.</w:t>
      </w:r>
      <w:r w:rsidRPr="00C6363E">
        <w:t xml:space="preserve"> Nursing standard (Royal College of Nursing (Great Britain) : 1987), 2016. </w:t>
      </w:r>
      <w:r w:rsidRPr="00C6363E">
        <w:rPr>
          <w:b/>
        </w:rPr>
        <w:t>31</w:t>
      </w:r>
      <w:r w:rsidRPr="00C6363E">
        <w:t>(12): p. 27.</w:t>
      </w:r>
    </w:p>
    <w:p w14:paraId="112015C8" w14:textId="77777777" w:rsidR="00C6363E" w:rsidRPr="00C6363E" w:rsidRDefault="00C6363E" w:rsidP="00C6363E">
      <w:pPr>
        <w:pStyle w:val="EndNoteBibliography"/>
        <w:spacing w:after="0"/>
        <w:ind w:left="720" w:hanging="720"/>
      </w:pPr>
      <w:r w:rsidRPr="00C6363E">
        <w:t>74.</w:t>
      </w:r>
      <w:r w:rsidRPr="00C6363E">
        <w:tab/>
        <w:t xml:space="preserve">Maben, J., S. Latter, and J.M. Clark, </w:t>
      </w:r>
      <w:r w:rsidRPr="00C6363E">
        <w:rPr>
          <w:i/>
        </w:rPr>
        <w:t>The theory–practice gap: impact of professional–bureaucratic work conflict on newly‐qualified nurses.</w:t>
      </w:r>
      <w:r w:rsidRPr="00C6363E">
        <w:t xml:space="preserve"> Journal of Advanced Nursing, 2006(55): p. 465-477.</w:t>
      </w:r>
    </w:p>
    <w:p w14:paraId="235C6779" w14:textId="77777777" w:rsidR="00C6363E" w:rsidRPr="00C6363E" w:rsidRDefault="00C6363E" w:rsidP="00C6363E">
      <w:pPr>
        <w:pStyle w:val="EndNoteBibliography"/>
        <w:spacing w:after="0"/>
        <w:ind w:left="720" w:hanging="720"/>
      </w:pPr>
      <w:r w:rsidRPr="00C6363E">
        <w:t>75.</w:t>
      </w:r>
      <w:r w:rsidRPr="00C6363E">
        <w:tab/>
        <w:t xml:space="preserve">Ball, J., et al., </w:t>
      </w:r>
      <w:r w:rsidRPr="00C6363E">
        <w:rPr>
          <w:i/>
        </w:rPr>
        <w:t>‘Care left undone’ during nursing shifts: associations with workload and perceived quality of care.</w:t>
      </w:r>
      <w:r w:rsidRPr="00C6363E">
        <w:t xml:space="preserve"> BMJ Quality &amp;amp;amp; Safety, 2014. </w:t>
      </w:r>
      <w:r w:rsidRPr="00C6363E">
        <w:rPr>
          <w:b/>
        </w:rPr>
        <w:t>23</w:t>
      </w:r>
      <w:r w:rsidRPr="00C6363E">
        <w:t>(2): p. 116.</w:t>
      </w:r>
    </w:p>
    <w:p w14:paraId="42717E85" w14:textId="77777777" w:rsidR="00C6363E" w:rsidRPr="00C6363E" w:rsidRDefault="00C6363E" w:rsidP="00C6363E">
      <w:pPr>
        <w:pStyle w:val="EndNoteBibliography"/>
        <w:spacing w:after="0"/>
        <w:ind w:left="720" w:hanging="720"/>
      </w:pPr>
      <w:r w:rsidRPr="00C6363E">
        <w:t>76.</w:t>
      </w:r>
      <w:r w:rsidRPr="00C6363E">
        <w:tab/>
        <w:t xml:space="preserve">Stacey, G. and G. Cook, </w:t>
      </w:r>
      <w:r w:rsidRPr="00C6363E">
        <w:rPr>
          <w:i/>
        </w:rPr>
        <w:t>A scoping review exploring how the conceptualisation of resilience in nursing influences interventions aimed at increasing resilience.</w:t>
      </w:r>
      <w:r w:rsidRPr="00C6363E">
        <w:t xml:space="preserve"> International Practice Development Journal, 2019. </w:t>
      </w:r>
      <w:r w:rsidRPr="00C6363E">
        <w:rPr>
          <w:b/>
        </w:rPr>
        <w:t>9</w:t>
      </w:r>
      <w:r w:rsidRPr="00C6363E">
        <w:t>(1): p. 1-16.</w:t>
      </w:r>
    </w:p>
    <w:p w14:paraId="50400AAA" w14:textId="77777777" w:rsidR="00C6363E" w:rsidRPr="00C6363E" w:rsidRDefault="00C6363E" w:rsidP="00C6363E">
      <w:pPr>
        <w:pStyle w:val="EndNoteBibliography"/>
        <w:spacing w:after="0"/>
        <w:ind w:left="720" w:hanging="720"/>
      </w:pPr>
      <w:r w:rsidRPr="00C6363E">
        <w:t>77.</w:t>
      </w:r>
      <w:r w:rsidRPr="00C6363E">
        <w:tab/>
        <w:t xml:space="preserve">McDermid, F., M. Judy, and K. Peters, </w:t>
      </w:r>
      <w:r w:rsidRPr="00C6363E">
        <w:rPr>
          <w:i/>
        </w:rPr>
        <w:t>Factors contributing to high turnover rates of emergency nurses: A review of the literature.</w:t>
      </w:r>
      <w:r w:rsidRPr="00C6363E">
        <w:t xml:space="preserve"> Australian critical care : official journal of the Confederation of Australian Critical Care Nurses, 2020. </w:t>
      </w:r>
      <w:r w:rsidRPr="00C6363E">
        <w:rPr>
          <w:b/>
        </w:rPr>
        <w:t>33</w:t>
      </w:r>
      <w:r w:rsidRPr="00C6363E">
        <w:t>(4): p. 390-396.</w:t>
      </w:r>
    </w:p>
    <w:p w14:paraId="00A063D5" w14:textId="77777777" w:rsidR="00C6363E" w:rsidRPr="00C6363E" w:rsidRDefault="00C6363E" w:rsidP="00C6363E">
      <w:pPr>
        <w:pStyle w:val="EndNoteBibliography"/>
        <w:spacing w:after="0"/>
        <w:ind w:left="720" w:hanging="720"/>
      </w:pPr>
      <w:r w:rsidRPr="00C6363E">
        <w:t>78.</w:t>
      </w:r>
      <w:r w:rsidRPr="00C6363E">
        <w:tab/>
        <w:t xml:space="preserve">Campbell, D., </w:t>
      </w:r>
      <w:r w:rsidRPr="00C6363E">
        <w:rPr>
          <w:i/>
        </w:rPr>
        <w:t>Paramedics taking tens of thousands of days a year off sick with stress</w:t>
      </w:r>
      <w:r w:rsidRPr="00C6363E">
        <w:t xml:space="preserve">, in </w:t>
      </w:r>
      <w:r w:rsidRPr="00C6363E">
        <w:rPr>
          <w:i/>
        </w:rPr>
        <w:t>The Guardian</w:t>
      </w:r>
      <w:r w:rsidRPr="00C6363E">
        <w:t>. 2017.</w:t>
      </w:r>
    </w:p>
    <w:p w14:paraId="5C4F1614" w14:textId="77777777" w:rsidR="00C6363E" w:rsidRPr="00C6363E" w:rsidRDefault="00C6363E" w:rsidP="00C6363E">
      <w:pPr>
        <w:pStyle w:val="EndNoteBibliography"/>
        <w:spacing w:after="0"/>
        <w:ind w:left="720" w:hanging="720"/>
      </w:pPr>
      <w:r w:rsidRPr="00C6363E">
        <w:t>79.</w:t>
      </w:r>
      <w:r w:rsidRPr="00C6363E">
        <w:tab/>
        <w:t xml:space="preserve">Freeling, M., J. Rainbow, and D. Chamberlain, </w:t>
      </w:r>
      <w:r w:rsidRPr="00C6363E">
        <w:rPr>
          <w:i/>
        </w:rPr>
        <w:t>Painting a picture of nurse presenteeism: A multi-country integrative review.</w:t>
      </w:r>
      <w:r w:rsidRPr="00C6363E">
        <w:t xml:space="preserve"> International Journal of Nursing Studies, 2020. </w:t>
      </w:r>
      <w:r w:rsidRPr="00C6363E">
        <w:rPr>
          <w:b/>
        </w:rPr>
        <w:t>109</w:t>
      </w:r>
      <w:r w:rsidRPr="00C6363E">
        <w:t>: p. N.PAG-N.PAG.</w:t>
      </w:r>
    </w:p>
    <w:p w14:paraId="484198B9" w14:textId="77777777" w:rsidR="00C6363E" w:rsidRPr="00C6363E" w:rsidRDefault="00C6363E" w:rsidP="00C6363E">
      <w:pPr>
        <w:pStyle w:val="EndNoteBibliography"/>
        <w:spacing w:after="0"/>
        <w:ind w:left="720" w:hanging="720"/>
      </w:pPr>
      <w:r w:rsidRPr="00C6363E">
        <w:t>80.</w:t>
      </w:r>
      <w:r w:rsidRPr="00C6363E">
        <w:tab/>
        <w:t xml:space="preserve">Park, C., et al. </w:t>
      </w:r>
      <w:r w:rsidRPr="00C6363E">
        <w:rPr>
          <w:i/>
        </w:rPr>
        <w:t>Patients’ perceptions of physicians’ caring attitude is the critical factor in determining patient satisfaction</w:t>
      </w:r>
      <w:r w:rsidRPr="00C6363E">
        <w:t xml:space="preserve">. in </w:t>
      </w:r>
      <w:r w:rsidRPr="00C6363E">
        <w:rPr>
          <w:i/>
        </w:rPr>
        <w:t>ISPOR Annual Meeting</w:t>
      </w:r>
      <w:r w:rsidRPr="00C6363E">
        <w:t>. 2014.</w:t>
      </w:r>
    </w:p>
    <w:p w14:paraId="73B35FCE" w14:textId="77777777" w:rsidR="00C6363E" w:rsidRPr="00C6363E" w:rsidRDefault="00C6363E" w:rsidP="00C6363E">
      <w:pPr>
        <w:pStyle w:val="EndNoteBibliography"/>
        <w:spacing w:after="0"/>
        <w:ind w:left="720" w:hanging="720"/>
      </w:pPr>
      <w:r w:rsidRPr="00C6363E">
        <w:t>81.</w:t>
      </w:r>
      <w:r w:rsidRPr="00C6363E">
        <w:tab/>
        <w:t xml:space="preserve">Gupta, A., S. Harris, and H.V. Naina, </w:t>
      </w:r>
      <w:r w:rsidRPr="00C6363E">
        <w:rPr>
          <w:i/>
        </w:rPr>
        <w:t>The impact of physician posture during oncology patient encounters.</w:t>
      </w:r>
      <w:r w:rsidRPr="00C6363E">
        <w:t xml:space="preserve"> J Cancer Educ, 2015. </w:t>
      </w:r>
      <w:r w:rsidRPr="00C6363E">
        <w:rPr>
          <w:b/>
        </w:rPr>
        <w:t>30</w:t>
      </w:r>
      <w:r w:rsidRPr="00C6363E">
        <w:t>(2): p. 395-7.</w:t>
      </w:r>
    </w:p>
    <w:p w14:paraId="1E98DEDB" w14:textId="77777777" w:rsidR="00C6363E" w:rsidRPr="00C6363E" w:rsidRDefault="00C6363E" w:rsidP="00C6363E">
      <w:pPr>
        <w:pStyle w:val="EndNoteBibliography"/>
        <w:spacing w:after="0"/>
        <w:ind w:left="720" w:hanging="720"/>
      </w:pPr>
      <w:r w:rsidRPr="00C6363E">
        <w:t>82.</w:t>
      </w:r>
      <w:r w:rsidRPr="00C6363E">
        <w:tab/>
        <w:t xml:space="preserve">Hillen, M.A., et al., </w:t>
      </w:r>
      <w:r w:rsidRPr="00C6363E">
        <w:rPr>
          <w:i/>
        </w:rPr>
        <w:t>How can communication by oncologists enhance patients' trust? An experimental study.</w:t>
      </w:r>
      <w:r w:rsidRPr="00C6363E">
        <w:t xml:space="preserve"> Ann Oncol, 2014. </w:t>
      </w:r>
      <w:r w:rsidRPr="00C6363E">
        <w:rPr>
          <w:b/>
        </w:rPr>
        <w:t>25</w:t>
      </w:r>
      <w:r w:rsidRPr="00C6363E">
        <w:t>(4): p. 896-901.</w:t>
      </w:r>
    </w:p>
    <w:p w14:paraId="6A32DA34" w14:textId="77777777" w:rsidR="00C6363E" w:rsidRPr="00C6363E" w:rsidRDefault="00C6363E" w:rsidP="00C6363E">
      <w:pPr>
        <w:pStyle w:val="EndNoteBibliography"/>
        <w:spacing w:after="0"/>
        <w:ind w:left="720" w:hanging="720"/>
      </w:pPr>
      <w:r w:rsidRPr="00C6363E">
        <w:t>83.</w:t>
      </w:r>
      <w:r w:rsidRPr="00C6363E">
        <w:tab/>
        <w:t xml:space="preserve">Scott, J., et al., </w:t>
      </w:r>
      <w:r w:rsidRPr="00C6363E">
        <w:rPr>
          <w:i/>
        </w:rPr>
        <w:t>Understanding Healing Relationships in Primary Care.</w:t>
      </w:r>
      <w:r w:rsidRPr="00C6363E">
        <w:t xml:space="preserve"> The Annals of Family Medicine, 2008. </w:t>
      </w:r>
      <w:r w:rsidRPr="00C6363E">
        <w:rPr>
          <w:b/>
        </w:rPr>
        <w:t>6</w:t>
      </w:r>
      <w:r w:rsidRPr="00C6363E">
        <w:t>(4): p. 315.</w:t>
      </w:r>
    </w:p>
    <w:p w14:paraId="16B140A8" w14:textId="77777777" w:rsidR="00C6363E" w:rsidRPr="00C6363E" w:rsidRDefault="00C6363E" w:rsidP="00C6363E">
      <w:pPr>
        <w:pStyle w:val="EndNoteBibliography"/>
        <w:spacing w:after="0"/>
        <w:ind w:left="720" w:hanging="720"/>
      </w:pPr>
      <w:r w:rsidRPr="00C6363E">
        <w:t>84.</w:t>
      </w:r>
      <w:r w:rsidRPr="00C6363E">
        <w:tab/>
        <w:t xml:space="preserve">Churchill, L.R. and D. Schenck, </w:t>
      </w:r>
      <w:r w:rsidRPr="00C6363E">
        <w:rPr>
          <w:i/>
        </w:rPr>
        <w:t>Healing skills for medical practice.</w:t>
      </w:r>
      <w:r w:rsidRPr="00C6363E">
        <w:t xml:space="preserve"> Ann Intern Med, 2008. </w:t>
      </w:r>
      <w:r w:rsidRPr="00C6363E">
        <w:rPr>
          <w:b/>
        </w:rPr>
        <w:t>149</w:t>
      </w:r>
      <w:r w:rsidRPr="00C6363E">
        <w:t>(10): p. 720-4.</w:t>
      </w:r>
    </w:p>
    <w:p w14:paraId="0E4A2425" w14:textId="77777777" w:rsidR="00C6363E" w:rsidRPr="00C6363E" w:rsidRDefault="00C6363E" w:rsidP="00C6363E">
      <w:pPr>
        <w:pStyle w:val="EndNoteBibliography"/>
        <w:spacing w:after="0"/>
        <w:ind w:left="720" w:hanging="720"/>
      </w:pPr>
      <w:r w:rsidRPr="00C6363E">
        <w:t>85.</w:t>
      </w:r>
      <w:r w:rsidRPr="00C6363E">
        <w:tab/>
        <w:t xml:space="preserve">Sheen, K., H. Spiby, and P. Slade, </w:t>
      </w:r>
      <w:r w:rsidRPr="00C6363E">
        <w:rPr>
          <w:i/>
        </w:rPr>
        <w:t>Exposure to traumatic perinatal experiences and posttraumatic stress symptoms in midwives: prevalence and association with burnout.</w:t>
      </w:r>
      <w:r w:rsidRPr="00C6363E">
        <w:t xml:space="preserve"> International journal of nursing studies, 2015. </w:t>
      </w:r>
      <w:r w:rsidRPr="00C6363E">
        <w:rPr>
          <w:b/>
        </w:rPr>
        <w:t>52</w:t>
      </w:r>
      <w:r w:rsidRPr="00C6363E">
        <w:t>(2): p. 578-87.</w:t>
      </w:r>
    </w:p>
    <w:p w14:paraId="7A698987" w14:textId="77777777" w:rsidR="00C6363E" w:rsidRPr="00C6363E" w:rsidRDefault="00C6363E" w:rsidP="00C6363E">
      <w:pPr>
        <w:pStyle w:val="EndNoteBibliography"/>
        <w:spacing w:after="0"/>
        <w:ind w:left="720" w:hanging="720"/>
      </w:pPr>
      <w:r w:rsidRPr="00C6363E">
        <w:t>86.</w:t>
      </w:r>
      <w:r w:rsidRPr="00C6363E">
        <w:tab/>
        <w:t xml:space="preserve">Davies, N., </w:t>
      </w:r>
      <w:r w:rsidRPr="00C6363E">
        <w:rPr>
          <w:i/>
        </w:rPr>
        <w:t>Vicarious trauma in nursing</w:t>
      </w:r>
      <w:r w:rsidRPr="00C6363E">
        <w:t xml:space="preserve">, in </w:t>
      </w:r>
      <w:r w:rsidRPr="00C6363E">
        <w:rPr>
          <w:i/>
        </w:rPr>
        <w:t>Independent Nurse</w:t>
      </w:r>
      <w:r w:rsidRPr="00C6363E">
        <w:t>. 2021.</w:t>
      </w:r>
    </w:p>
    <w:p w14:paraId="61315ABE" w14:textId="77777777" w:rsidR="00C6363E" w:rsidRPr="00C6363E" w:rsidRDefault="00C6363E" w:rsidP="00C6363E">
      <w:pPr>
        <w:pStyle w:val="EndNoteBibliography"/>
        <w:spacing w:after="0"/>
        <w:ind w:left="720" w:hanging="720"/>
      </w:pPr>
      <w:r w:rsidRPr="00C6363E">
        <w:t>87.</w:t>
      </w:r>
      <w:r w:rsidRPr="00C6363E">
        <w:tab/>
        <w:t xml:space="preserve">Bosanquet, J., </w:t>
      </w:r>
      <w:r w:rsidRPr="00C6363E">
        <w:rPr>
          <w:i/>
        </w:rPr>
        <w:t>Providing not prescribing: fostering a culture of wellbeing in nursing.</w:t>
      </w:r>
      <w:r w:rsidRPr="00C6363E">
        <w:t xml:space="preserve"> Journal of Research in Nursing, 2021. </w:t>
      </w:r>
      <w:r w:rsidRPr="00C6363E">
        <w:rPr>
          <w:b/>
        </w:rPr>
        <w:t>26</w:t>
      </w:r>
      <w:r w:rsidRPr="00C6363E">
        <w:t>(5): p. 367-375.</w:t>
      </w:r>
    </w:p>
    <w:p w14:paraId="074402BE" w14:textId="77777777" w:rsidR="00C6363E" w:rsidRPr="00C6363E" w:rsidRDefault="00C6363E" w:rsidP="00C6363E">
      <w:pPr>
        <w:pStyle w:val="EndNoteBibliography"/>
        <w:spacing w:after="0"/>
        <w:ind w:left="720" w:hanging="720"/>
      </w:pPr>
      <w:r w:rsidRPr="00C6363E">
        <w:t>88.</w:t>
      </w:r>
      <w:r w:rsidRPr="00C6363E">
        <w:tab/>
        <w:t xml:space="preserve">McDonald, M.A., S.J. Meckes, and C.L. Lancaster, </w:t>
      </w:r>
      <w:r w:rsidRPr="00C6363E">
        <w:rPr>
          <w:i/>
        </w:rPr>
        <w:t>Compassion for Oneself and Others Protects the Mental Health of First Responders.</w:t>
      </w:r>
      <w:r w:rsidRPr="00C6363E">
        <w:t xml:space="preserve"> Mindfulness (N Y), 2021. </w:t>
      </w:r>
      <w:r w:rsidRPr="00C6363E">
        <w:rPr>
          <w:b/>
        </w:rPr>
        <w:t>12</w:t>
      </w:r>
      <w:r w:rsidRPr="00C6363E">
        <w:t>(3): p. 659-671.</w:t>
      </w:r>
    </w:p>
    <w:p w14:paraId="7C1549D6" w14:textId="77777777" w:rsidR="00C6363E" w:rsidRPr="00C6363E" w:rsidRDefault="00C6363E" w:rsidP="00C6363E">
      <w:pPr>
        <w:pStyle w:val="EndNoteBibliography"/>
        <w:spacing w:after="0"/>
        <w:ind w:left="720" w:hanging="720"/>
      </w:pPr>
      <w:r w:rsidRPr="00C6363E">
        <w:lastRenderedPageBreak/>
        <w:t>89.</w:t>
      </w:r>
      <w:r w:rsidRPr="00C6363E">
        <w:tab/>
        <w:t xml:space="preserve">Maben, J., </w:t>
      </w:r>
      <w:r w:rsidRPr="00C6363E">
        <w:rPr>
          <w:i/>
        </w:rPr>
        <w:t>The Art of Caring: Invisible and Subordinated? A response to Juliet Corbin: ‘Is caring a lost art in nursing?’ Invited Editorial.</w:t>
      </w:r>
      <w:r w:rsidRPr="00C6363E">
        <w:t xml:space="preserve"> International Journal Nursing Studies, 2008. </w:t>
      </w:r>
      <w:r w:rsidRPr="00C6363E">
        <w:rPr>
          <w:b/>
        </w:rPr>
        <w:t>45</w:t>
      </w:r>
      <w:r w:rsidRPr="00C6363E">
        <w:t>(3): p. 335-338.</w:t>
      </w:r>
    </w:p>
    <w:p w14:paraId="6A232024" w14:textId="77777777" w:rsidR="00C6363E" w:rsidRPr="00C6363E" w:rsidRDefault="00C6363E" w:rsidP="00C6363E">
      <w:pPr>
        <w:pStyle w:val="EndNoteBibliography"/>
        <w:spacing w:after="0"/>
        <w:ind w:left="720" w:hanging="720"/>
      </w:pPr>
      <w:r w:rsidRPr="00C6363E">
        <w:t>90.</w:t>
      </w:r>
      <w:r w:rsidRPr="00C6363E">
        <w:tab/>
        <w:t xml:space="preserve">Barleycorn, D., </w:t>
      </w:r>
      <w:r w:rsidRPr="00C6363E">
        <w:rPr>
          <w:i/>
        </w:rPr>
        <w:t>Awareness of secondary traumatic stress in emergency nursing.</w:t>
      </w:r>
      <w:r w:rsidRPr="00C6363E">
        <w:t xml:space="preserve"> Emergency nurse : the journal of the RCN Accident and Emergency Nursing Association, 2019. </w:t>
      </w:r>
      <w:r w:rsidRPr="00C6363E">
        <w:rPr>
          <w:b/>
        </w:rPr>
        <w:t>27</w:t>
      </w:r>
      <w:r w:rsidRPr="00C6363E">
        <w:t>(5): p. 19-22.</w:t>
      </w:r>
    </w:p>
    <w:p w14:paraId="78FE7FAD" w14:textId="77777777" w:rsidR="00C6363E" w:rsidRPr="00C6363E" w:rsidRDefault="00C6363E" w:rsidP="00C6363E">
      <w:pPr>
        <w:pStyle w:val="EndNoteBibliography"/>
        <w:spacing w:after="0"/>
        <w:ind w:left="720" w:hanging="720"/>
      </w:pPr>
      <w:r w:rsidRPr="00C6363E">
        <w:t>91.</w:t>
      </w:r>
      <w:r w:rsidRPr="00C6363E">
        <w:tab/>
        <w:t xml:space="preserve">Copp, E. and N. Morton, </w:t>
      </w:r>
      <w:r w:rsidRPr="00C6363E">
        <w:rPr>
          <w:i/>
        </w:rPr>
        <w:t>Attention: calm and relaxed midwives at work!</w:t>
      </w:r>
      <w:r w:rsidRPr="00C6363E">
        <w:t xml:space="preserve"> Practising Midwife, 2011. </w:t>
      </w:r>
      <w:r w:rsidRPr="00C6363E">
        <w:rPr>
          <w:b/>
        </w:rPr>
        <w:t>14</w:t>
      </w:r>
      <w:r w:rsidRPr="00C6363E">
        <w:t>(4): p. 21-23.</w:t>
      </w:r>
    </w:p>
    <w:p w14:paraId="64D8AA53" w14:textId="77777777" w:rsidR="00C6363E" w:rsidRPr="00C6363E" w:rsidRDefault="00C6363E" w:rsidP="00C6363E">
      <w:pPr>
        <w:pStyle w:val="EndNoteBibliography"/>
        <w:spacing w:after="0"/>
        <w:ind w:left="720" w:hanging="720"/>
      </w:pPr>
      <w:r w:rsidRPr="00C6363E">
        <w:t>92.</w:t>
      </w:r>
      <w:r w:rsidRPr="00C6363E">
        <w:tab/>
        <w:t xml:space="preserve">Hochschild, A., </w:t>
      </w:r>
      <w:r w:rsidRPr="00C6363E">
        <w:rPr>
          <w:i/>
        </w:rPr>
        <w:t xml:space="preserve">The Managed Heart: Commercialization of Human Feeling </w:t>
      </w:r>
      <w:r w:rsidRPr="00C6363E">
        <w:t>3rd ed. 2012, California: The University of California Press.</w:t>
      </w:r>
    </w:p>
    <w:p w14:paraId="21B6BADF" w14:textId="77777777" w:rsidR="00C6363E" w:rsidRPr="00C6363E" w:rsidRDefault="00C6363E" w:rsidP="00C6363E">
      <w:pPr>
        <w:pStyle w:val="EndNoteBibliography"/>
        <w:spacing w:after="0"/>
        <w:ind w:left="720" w:hanging="720"/>
      </w:pPr>
      <w:r w:rsidRPr="00C6363E">
        <w:t>93.</w:t>
      </w:r>
      <w:r w:rsidRPr="00C6363E">
        <w:tab/>
        <w:t>Menzies, I.E.P.,</w:t>
      </w:r>
      <w:r w:rsidRPr="00C6363E">
        <w:rPr>
          <w:i/>
        </w:rPr>
        <w:t xml:space="preserve"> A case‐study in the functioning of social systems as a defence against anxiety: a report on a study of the nursing service of a general hospital.</w:t>
      </w:r>
      <w:r w:rsidRPr="00C6363E">
        <w:t xml:space="preserve"> Human Relations, 1960. </w:t>
      </w:r>
      <w:r w:rsidRPr="00C6363E">
        <w:rPr>
          <w:b/>
        </w:rPr>
        <w:t>13</w:t>
      </w:r>
      <w:r w:rsidRPr="00C6363E">
        <w:t>(2): p. 95‐121.</w:t>
      </w:r>
    </w:p>
    <w:p w14:paraId="4CFE5EDB" w14:textId="77777777" w:rsidR="00C6363E" w:rsidRPr="00C6363E" w:rsidRDefault="00C6363E" w:rsidP="00C6363E">
      <w:pPr>
        <w:pStyle w:val="EndNoteBibliography"/>
        <w:spacing w:after="0"/>
        <w:ind w:left="720" w:hanging="720"/>
      </w:pPr>
      <w:r w:rsidRPr="00C6363E">
        <w:t>94.</w:t>
      </w:r>
      <w:r w:rsidRPr="00C6363E">
        <w:tab/>
        <w:t xml:space="preserve">Dowrick, A., et al., </w:t>
      </w:r>
      <w:r w:rsidRPr="00C6363E">
        <w:rPr>
          <w:i/>
        </w:rPr>
        <w:t>Re-ordering connections: UK healthcare workers' experiences of emotion management during the COVID-19 pandemic.</w:t>
      </w:r>
      <w:r w:rsidRPr="00C6363E">
        <w:t xml:space="preserve"> Sociology of Health and Illness, 2021. </w:t>
      </w:r>
      <w:r w:rsidRPr="00C6363E">
        <w:rPr>
          <w:b/>
        </w:rPr>
        <w:t>43</w:t>
      </w:r>
      <w:r w:rsidRPr="00C6363E">
        <w:t>(9): p. 2156-2177.</w:t>
      </w:r>
    </w:p>
    <w:p w14:paraId="243B7BD5" w14:textId="77777777" w:rsidR="00C6363E" w:rsidRPr="00C6363E" w:rsidRDefault="00C6363E" w:rsidP="00C6363E">
      <w:pPr>
        <w:pStyle w:val="EndNoteBibliography"/>
        <w:spacing w:after="0"/>
        <w:ind w:left="720" w:hanging="720"/>
      </w:pPr>
      <w:r w:rsidRPr="00C6363E">
        <w:t>95.</w:t>
      </w:r>
      <w:r w:rsidRPr="00C6363E">
        <w:tab/>
        <w:t xml:space="preserve">Treglown, L., et al., </w:t>
      </w:r>
      <w:r w:rsidRPr="00C6363E">
        <w:rPr>
          <w:i/>
        </w:rPr>
        <w:t>The Dark Side of Resilience and Burnout: A Moderation-Mediation Model.</w:t>
      </w:r>
      <w:r w:rsidRPr="00C6363E">
        <w:t xml:space="preserve"> PLoS One, 2016. </w:t>
      </w:r>
      <w:r w:rsidRPr="00C6363E">
        <w:rPr>
          <w:b/>
        </w:rPr>
        <w:t>11</w:t>
      </w:r>
      <w:r w:rsidRPr="00C6363E">
        <w:t>(6): p. e0156279.</w:t>
      </w:r>
    </w:p>
    <w:p w14:paraId="3AA5B2EB" w14:textId="77777777" w:rsidR="00C6363E" w:rsidRPr="00C6363E" w:rsidRDefault="00C6363E" w:rsidP="00C6363E">
      <w:pPr>
        <w:pStyle w:val="EndNoteBibliography"/>
        <w:spacing w:after="0"/>
        <w:ind w:left="720" w:hanging="720"/>
      </w:pPr>
      <w:r w:rsidRPr="00C6363E">
        <w:t>96.</w:t>
      </w:r>
      <w:r w:rsidRPr="00C6363E">
        <w:tab/>
        <w:t xml:space="preserve">Daubney, E., </w:t>
      </w:r>
      <w:r w:rsidRPr="00C6363E">
        <w:rPr>
          <w:i/>
        </w:rPr>
        <w:t>Use of dark humour as a coping mechanism.</w:t>
      </w:r>
      <w:r w:rsidRPr="00C6363E">
        <w:t xml:space="preserve"> Journal of Paramedic Practice, 2019. </w:t>
      </w:r>
      <w:r w:rsidRPr="00C6363E">
        <w:rPr>
          <w:b/>
        </w:rPr>
        <w:t>11</w:t>
      </w:r>
      <w:r w:rsidRPr="00C6363E">
        <w:t>(3): p. 128-128.</w:t>
      </w:r>
    </w:p>
    <w:p w14:paraId="4DDE696B" w14:textId="77777777" w:rsidR="00C6363E" w:rsidRPr="00C6363E" w:rsidRDefault="00C6363E" w:rsidP="00C6363E">
      <w:pPr>
        <w:pStyle w:val="EndNoteBibliography"/>
        <w:spacing w:after="0"/>
        <w:ind w:left="720" w:hanging="720"/>
      </w:pPr>
      <w:r w:rsidRPr="00C6363E">
        <w:t>97.</w:t>
      </w:r>
      <w:r w:rsidRPr="00C6363E">
        <w:tab/>
        <w:t xml:space="preserve">Rowe, A. and C. Regehr, </w:t>
      </w:r>
      <w:r w:rsidRPr="00C6363E">
        <w:rPr>
          <w:i/>
        </w:rPr>
        <w:t>Whatever Gets You Through Today: An Examination of Cynical Humor Among Emergency Service Professionals.</w:t>
      </w:r>
      <w:r w:rsidRPr="00C6363E">
        <w:t xml:space="preserve"> Journal of Loss and Trauma, 2010. </w:t>
      </w:r>
      <w:r w:rsidRPr="00C6363E">
        <w:rPr>
          <w:b/>
        </w:rPr>
        <w:t>15</w:t>
      </w:r>
      <w:r w:rsidRPr="00C6363E">
        <w:t>(5): p. 448-464.</w:t>
      </w:r>
    </w:p>
    <w:p w14:paraId="6F101783" w14:textId="77777777" w:rsidR="00C6363E" w:rsidRPr="00C6363E" w:rsidRDefault="00C6363E" w:rsidP="00C6363E">
      <w:pPr>
        <w:pStyle w:val="EndNoteBibliography"/>
        <w:spacing w:after="0"/>
        <w:ind w:left="720" w:hanging="720"/>
      </w:pPr>
      <w:r w:rsidRPr="00C6363E">
        <w:t>98.</w:t>
      </w:r>
      <w:r w:rsidRPr="00C6363E">
        <w:tab/>
        <w:t xml:space="preserve">Lancaster, C. and P. Phillips, </w:t>
      </w:r>
      <w:r w:rsidRPr="00C6363E">
        <w:rPr>
          <w:i/>
        </w:rPr>
        <w:t>How does the use of humour in the UK ambulance service affect a clinician's well-being?</w:t>
      </w:r>
      <w:r w:rsidRPr="00C6363E">
        <w:t xml:space="preserve"> Br Paramed J, 2021. </w:t>
      </w:r>
      <w:r w:rsidRPr="00C6363E">
        <w:rPr>
          <w:b/>
        </w:rPr>
        <w:t>6</w:t>
      </w:r>
      <w:r w:rsidRPr="00C6363E">
        <w:t>(2): p. 26-33.</w:t>
      </w:r>
    </w:p>
    <w:p w14:paraId="68832746" w14:textId="77777777" w:rsidR="00C6363E" w:rsidRPr="00C6363E" w:rsidRDefault="00C6363E" w:rsidP="00C6363E">
      <w:pPr>
        <w:pStyle w:val="EndNoteBibliography"/>
        <w:spacing w:after="0"/>
        <w:ind w:left="720" w:hanging="720"/>
      </w:pPr>
      <w:r w:rsidRPr="00C6363E">
        <w:t>99.</w:t>
      </w:r>
      <w:r w:rsidRPr="00C6363E">
        <w:tab/>
        <w:t xml:space="preserve">Hayes, C., I. Corrie, and Y. Graham, </w:t>
      </w:r>
      <w:r w:rsidRPr="00C6363E">
        <w:rPr>
          <w:i/>
        </w:rPr>
        <w:t>Paramedic emotional labour during COVID-19.</w:t>
      </w:r>
      <w:r w:rsidRPr="00C6363E">
        <w:t xml:space="preserve"> Journal of Paramedic Practice, 2020. </w:t>
      </w:r>
      <w:r w:rsidRPr="00C6363E">
        <w:rPr>
          <w:b/>
        </w:rPr>
        <w:t>12</w:t>
      </w:r>
      <w:r w:rsidRPr="00C6363E">
        <w:t>(8): p. 319-323.</w:t>
      </w:r>
    </w:p>
    <w:p w14:paraId="662C1822" w14:textId="77777777" w:rsidR="00C6363E" w:rsidRPr="00C6363E" w:rsidRDefault="00C6363E" w:rsidP="00C6363E">
      <w:pPr>
        <w:pStyle w:val="EndNoteBibliography"/>
        <w:spacing w:after="0"/>
        <w:ind w:left="720" w:hanging="720"/>
      </w:pPr>
      <w:r w:rsidRPr="00C6363E">
        <w:t>100.</w:t>
      </w:r>
      <w:r w:rsidRPr="00C6363E">
        <w:tab/>
        <w:t xml:space="preserve">Pezaro, S., G. Pearce, and E. Bailey, </w:t>
      </w:r>
      <w:r w:rsidRPr="00C6363E">
        <w:rPr>
          <w:i/>
        </w:rPr>
        <w:t>Childbearing women's experiences of midwives' workplace distress: Patient and public involvement.</w:t>
      </w:r>
      <w:r w:rsidRPr="00C6363E">
        <w:t xml:space="preserve"> British Journal of Midwifery, 2018. </w:t>
      </w:r>
      <w:r w:rsidRPr="00C6363E">
        <w:rPr>
          <w:b/>
        </w:rPr>
        <w:t>26</w:t>
      </w:r>
      <w:r w:rsidRPr="00C6363E">
        <w:t>(10): p. 659-669.</w:t>
      </w:r>
    </w:p>
    <w:p w14:paraId="59336849" w14:textId="77777777" w:rsidR="00C6363E" w:rsidRPr="00C6363E" w:rsidRDefault="00C6363E" w:rsidP="00C6363E">
      <w:pPr>
        <w:pStyle w:val="EndNoteBibliography"/>
        <w:spacing w:after="0"/>
        <w:ind w:left="720" w:hanging="720"/>
      </w:pPr>
      <w:r w:rsidRPr="00C6363E">
        <w:t>101.</w:t>
      </w:r>
      <w:r w:rsidRPr="00C6363E">
        <w:tab/>
        <w:t xml:space="preserve">Anderson, L., </w:t>
      </w:r>
      <w:r w:rsidRPr="00C6363E">
        <w:rPr>
          <w:i/>
        </w:rPr>
        <w:t>The impact of paramedic shift work on the family system: a literature review.</w:t>
      </w:r>
      <w:r w:rsidRPr="00C6363E">
        <w:t xml:space="preserve"> College of Paramedics, 2019. </w:t>
      </w:r>
      <w:r w:rsidRPr="00C6363E">
        <w:rPr>
          <w:b/>
        </w:rPr>
        <w:t>3</w:t>
      </w:r>
      <w:r w:rsidRPr="00C6363E">
        <w:t>(4): p. 43.</w:t>
      </w:r>
    </w:p>
    <w:p w14:paraId="73B18BC2" w14:textId="77777777" w:rsidR="00C6363E" w:rsidRPr="00C6363E" w:rsidRDefault="00C6363E" w:rsidP="00C6363E">
      <w:pPr>
        <w:pStyle w:val="EndNoteBibliography"/>
        <w:spacing w:after="0"/>
        <w:ind w:left="720" w:hanging="720"/>
      </w:pPr>
      <w:r w:rsidRPr="00C6363E">
        <w:t>102.</w:t>
      </w:r>
      <w:r w:rsidRPr="00C6363E">
        <w:tab/>
        <w:t xml:space="preserve">Oates, J., et al., </w:t>
      </w:r>
      <w:r w:rsidRPr="00C6363E">
        <w:rPr>
          <w:i/>
        </w:rPr>
        <w:t>An integrative review of nursing staff experiences in high secure forensic mental health settings: Implications for recruitment and retention strategies.</w:t>
      </w:r>
      <w:r w:rsidRPr="00C6363E">
        <w:t xml:space="preserve"> Journal of advanced nursing, 2020. </w:t>
      </w:r>
      <w:r w:rsidRPr="00C6363E">
        <w:rPr>
          <w:b/>
        </w:rPr>
        <w:t>76</w:t>
      </w:r>
      <w:r w:rsidRPr="00C6363E">
        <w:t>(11): p. 2897-2908.</w:t>
      </w:r>
    </w:p>
    <w:p w14:paraId="5543676D" w14:textId="77777777" w:rsidR="00C6363E" w:rsidRPr="00C6363E" w:rsidRDefault="00C6363E" w:rsidP="00C6363E">
      <w:pPr>
        <w:pStyle w:val="EndNoteBibliography"/>
        <w:spacing w:after="0"/>
        <w:ind w:left="720" w:hanging="720"/>
      </w:pPr>
      <w:r w:rsidRPr="00C6363E">
        <w:t>103.</w:t>
      </w:r>
      <w:r w:rsidRPr="00C6363E">
        <w:tab/>
        <w:t xml:space="preserve">Safazadeh, S., et al., </w:t>
      </w:r>
      <w:r w:rsidRPr="00C6363E">
        <w:rPr>
          <w:i/>
        </w:rPr>
        <w:t>Exploring the reasons for theory-practice gap in emergency nursing education: A qualitative research.</w:t>
      </w:r>
      <w:r w:rsidRPr="00C6363E">
        <w:t xml:space="preserve"> J Educ Health Promot., 2018(7): p. 132.</w:t>
      </w:r>
    </w:p>
    <w:p w14:paraId="54AA5297" w14:textId="77777777" w:rsidR="00C6363E" w:rsidRPr="00C6363E" w:rsidRDefault="00C6363E" w:rsidP="00C6363E">
      <w:pPr>
        <w:pStyle w:val="EndNoteBibliography"/>
        <w:spacing w:after="0"/>
        <w:ind w:left="720" w:hanging="720"/>
      </w:pPr>
      <w:r w:rsidRPr="00C6363E">
        <w:t>104.</w:t>
      </w:r>
      <w:r w:rsidRPr="00C6363E">
        <w:tab/>
        <w:t xml:space="preserve">Power, A., </w:t>
      </w:r>
      <w:r w:rsidRPr="00C6363E">
        <w:rPr>
          <w:i/>
        </w:rPr>
        <w:t>Midwifery in the 21st century: Are students prepared for the challenge?</w:t>
      </w:r>
      <w:r w:rsidRPr="00C6363E">
        <w:t xml:space="preserve"> British Journal of Midwifery, 2016. </w:t>
      </w:r>
      <w:r w:rsidRPr="00C6363E">
        <w:rPr>
          <w:b/>
        </w:rPr>
        <w:t>24</w:t>
      </w:r>
      <w:r w:rsidRPr="00C6363E">
        <w:t>(1): p. 66-68.</w:t>
      </w:r>
    </w:p>
    <w:p w14:paraId="3F68B481" w14:textId="77777777" w:rsidR="00C6363E" w:rsidRPr="00C6363E" w:rsidRDefault="00C6363E" w:rsidP="00C6363E">
      <w:pPr>
        <w:pStyle w:val="EndNoteBibliography"/>
        <w:spacing w:after="0"/>
        <w:ind w:left="720" w:hanging="720"/>
      </w:pPr>
      <w:r w:rsidRPr="00C6363E">
        <w:t>105.</w:t>
      </w:r>
      <w:r w:rsidRPr="00C6363E">
        <w:tab/>
        <w:t xml:space="preserve">Carrieri, D., et al., </w:t>
      </w:r>
      <w:r w:rsidRPr="00C6363E">
        <w:rPr>
          <w:i/>
        </w:rPr>
        <w:t>Interventions to minimise doctors’ mental ill-health and its impacts on the workforce and patient care: the Care Under Pressure realist review.</w:t>
      </w:r>
      <w:r w:rsidRPr="00C6363E">
        <w:t xml:space="preserve"> Health Service Delivery Research, 2020. </w:t>
      </w:r>
      <w:r w:rsidRPr="00C6363E">
        <w:rPr>
          <w:b/>
        </w:rPr>
        <w:t>8</w:t>
      </w:r>
      <w:r w:rsidRPr="00C6363E">
        <w:t>.</w:t>
      </w:r>
    </w:p>
    <w:p w14:paraId="2063C271" w14:textId="77777777" w:rsidR="00C6363E" w:rsidRPr="00C6363E" w:rsidRDefault="00C6363E" w:rsidP="00C6363E">
      <w:pPr>
        <w:pStyle w:val="EndNoteBibliography"/>
        <w:spacing w:after="0"/>
        <w:ind w:left="720" w:hanging="720"/>
      </w:pPr>
      <w:r w:rsidRPr="00C6363E">
        <w:t>106.</w:t>
      </w:r>
      <w:r w:rsidRPr="00C6363E">
        <w:tab/>
        <w:t xml:space="preserve">Golden, P., </w:t>
      </w:r>
      <w:r w:rsidRPr="00C6363E">
        <w:rPr>
          <w:i/>
        </w:rPr>
        <w:t>Who has a duty of care to keep midwives safe?</w:t>
      </w:r>
      <w:r w:rsidRPr="00C6363E">
        <w:t xml:space="preserve"> British Journal of Midwifery, 2018. </w:t>
      </w:r>
      <w:r w:rsidRPr="00C6363E">
        <w:rPr>
          <w:b/>
        </w:rPr>
        <w:t>26</w:t>
      </w:r>
      <w:r w:rsidRPr="00C6363E">
        <w:t>(1): p. 62-63.</w:t>
      </w:r>
    </w:p>
    <w:p w14:paraId="737CA4C9" w14:textId="77777777" w:rsidR="00C6363E" w:rsidRPr="00C6363E" w:rsidRDefault="00C6363E" w:rsidP="00C6363E">
      <w:pPr>
        <w:pStyle w:val="EndNoteBibliography"/>
        <w:spacing w:after="0"/>
        <w:ind w:left="720" w:hanging="720"/>
      </w:pPr>
      <w:r w:rsidRPr="00C6363E">
        <w:t>107.</w:t>
      </w:r>
      <w:r w:rsidRPr="00C6363E">
        <w:tab/>
        <w:t xml:space="preserve">Hawkins, N., S. Jeong, and T. Smith, </w:t>
      </w:r>
      <w:r w:rsidRPr="00C6363E">
        <w:rPr>
          <w:i/>
        </w:rPr>
        <w:t>New graduate registered nurses' exposure to negative workplace behaviour in the acute care setting: An integrative review.</w:t>
      </w:r>
      <w:r w:rsidRPr="00C6363E">
        <w:t xml:space="preserve"> International Journal of Nursing Studies, 2019. </w:t>
      </w:r>
      <w:r w:rsidRPr="00C6363E">
        <w:rPr>
          <w:b/>
        </w:rPr>
        <w:t>93</w:t>
      </w:r>
      <w:r w:rsidRPr="00C6363E">
        <w:t>: p. 41-54.</w:t>
      </w:r>
    </w:p>
    <w:p w14:paraId="358DC6D7" w14:textId="77777777" w:rsidR="00C6363E" w:rsidRPr="00C6363E" w:rsidRDefault="00C6363E" w:rsidP="00C6363E">
      <w:pPr>
        <w:pStyle w:val="EndNoteBibliography"/>
        <w:spacing w:after="0"/>
        <w:ind w:left="720" w:hanging="720"/>
      </w:pPr>
      <w:r w:rsidRPr="00C6363E">
        <w:t>108.</w:t>
      </w:r>
      <w:r w:rsidRPr="00C6363E">
        <w:tab/>
        <w:t xml:space="preserve">Maben, J., et al., </w:t>
      </w:r>
      <w:r w:rsidRPr="00C6363E">
        <w:rPr>
          <w:i/>
        </w:rPr>
        <w:t>‘You can't walk through water without getting wet’ UK nurses’ distress and psychological health needs during the Covid-19 pandemic: A longitudinal interview study.</w:t>
      </w:r>
      <w:r w:rsidRPr="00C6363E">
        <w:t xml:space="preserve"> International Journal of Nursing Studies, 2022. </w:t>
      </w:r>
      <w:r w:rsidRPr="00C6363E">
        <w:rPr>
          <w:b/>
        </w:rPr>
        <w:t>131</w:t>
      </w:r>
      <w:r w:rsidRPr="00C6363E">
        <w:t>: p. 104242.</w:t>
      </w:r>
    </w:p>
    <w:p w14:paraId="166D124A" w14:textId="77777777" w:rsidR="00C6363E" w:rsidRPr="00C6363E" w:rsidRDefault="00C6363E" w:rsidP="00C6363E">
      <w:pPr>
        <w:pStyle w:val="EndNoteBibliography"/>
        <w:spacing w:after="0"/>
        <w:ind w:left="720" w:hanging="720"/>
      </w:pPr>
      <w:r w:rsidRPr="00C6363E">
        <w:lastRenderedPageBreak/>
        <w:t>109.</w:t>
      </w:r>
      <w:r w:rsidRPr="00C6363E">
        <w:tab/>
        <w:t xml:space="preserve">Williamson, V., D. Murphy, and N. Greenberg, </w:t>
      </w:r>
      <w:r w:rsidRPr="00C6363E">
        <w:rPr>
          <w:i/>
        </w:rPr>
        <w:t>COVID-19 and experiences of moral injury in front-line key workers.</w:t>
      </w:r>
      <w:r w:rsidRPr="00C6363E">
        <w:t xml:space="preserve"> Occup Med (Lond), 2020. </w:t>
      </w:r>
      <w:r w:rsidRPr="00C6363E">
        <w:rPr>
          <w:b/>
        </w:rPr>
        <w:t>70</w:t>
      </w:r>
      <w:r w:rsidRPr="00C6363E">
        <w:t>(5): p. 317-319.</w:t>
      </w:r>
    </w:p>
    <w:p w14:paraId="0D6E1F27" w14:textId="77777777" w:rsidR="00C6363E" w:rsidRPr="00C6363E" w:rsidRDefault="00C6363E" w:rsidP="00C6363E">
      <w:pPr>
        <w:pStyle w:val="EndNoteBibliography"/>
        <w:spacing w:after="0"/>
        <w:ind w:left="720" w:hanging="720"/>
      </w:pPr>
      <w:r w:rsidRPr="00C6363E">
        <w:t>110.</w:t>
      </w:r>
      <w:r w:rsidRPr="00C6363E">
        <w:tab/>
        <w:t xml:space="preserve">Brooks, D., </w:t>
      </w:r>
      <w:r w:rsidRPr="00C6363E">
        <w:rPr>
          <w:i/>
        </w:rPr>
        <w:t>Acknowledge Pandemic Driven Moral Distress, Mitigate Harmful Effects.</w:t>
      </w:r>
      <w:r w:rsidRPr="00C6363E">
        <w:t xml:space="preserve"> ED Management, 2021. </w:t>
      </w:r>
      <w:r w:rsidRPr="00C6363E">
        <w:rPr>
          <w:b/>
        </w:rPr>
        <w:t>33</w:t>
      </w:r>
      <w:r w:rsidRPr="00C6363E">
        <w:t>(11): p. 1-2.</w:t>
      </w:r>
    </w:p>
    <w:p w14:paraId="565367D7" w14:textId="77777777" w:rsidR="00C6363E" w:rsidRPr="00C6363E" w:rsidRDefault="00C6363E" w:rsidP="00C6363E">
      <w:pPr>
        <w:pStyle w:val="EndNoteBibliography"/>
        <w:spacing w:after="0"/>
        <w:ind w:left="720" w:hanging="720"/>
      </w:pPr>
      <w:r w:rsidRPr="00C6363E">
        <w:t>111.</w:t>
      </w:r>
      <w:r w:rsidRPr="00C6363E">
        <w:tab/>
        <w:t xml:space="preserve">Greenberg, N., et al., </w:t>
      </w:r>
      <w:r w:rsidRPr="00C6363E">
        <w:rPr>
          <w:i/>
        </w:rPr>
        <w:t>Mental health of staff working in intensive care during Covid-19.</w:t>
      </w:r>
      <w:r w:rsidRPr="00C6363E">
        <w:t xml:space="preserve"> Occupational Medicine, 2021. </w:t>
      </w:r>
      <w:r w:rsidRPr="00C6363E">
        <w:rPr>
          <w:b/>
        </w:rPr>
        <w:t>71</w:t>
      </w:r>
      <w:r w:rsidRPr="00C6363E">
        <w:t>(2): p. 62-67.</w:t>
      </w:r>
    </w:p>
    <w:p w14:paraId="5E8342C0" w14:textId="77777777" w:rsidR="00C6363E" w:rsidRPr="00C6363E" w:rsidRDefault="00C6363E" w:rsidP="00C6363E">
      <w:pPr>
        <w:pStyle w:val="EndNoteBibliography"/>
        <w:spacing w:after="0"/>
        <w:ind w:left="720" w:hanging="720"/>
      </w:pPr>
      <w:r w:rsidRPr="00C6363E">
        <w:t>112.</w:t>
      </w:r>
      <w:r w:rsidRPr="00C6363E">
        <w:tab/>
        <w:t xml:space="preserve">Williams, R., et al., </w:t>
      </w:r>
      <w:r w:rsidRPr="00C6363E">
        <w:rPr>
          <w:i/>
        </w:rPr>
        <w:t>The top ten messages for supporting healthcare staff during the COVID-19 pandemic</w:t>
      </w:r>
      <w:r w:rsidRPr="00C6363E">
        <w:t>. 2020.</w:t>
      </w:r>
    </w:p>
    <w:p w14:paraId="4ACB1C06" w14:textId="77777777" w:rsidR="00C6363E" w:rsidRPr="00C6363E" w:rsidRDefault="00C6363E" w:rsidP="00C6363E">
      <w:pPr>
        <w:pStyle w:val="EndNoteBibliography"/>
        <w:spacing w:after="0"/>
        <w:ind w:left="720" w:hanging="720"/>
      </w:pPr>
      <w:r w:rsidRPr="00C6363E">
        <w:t>113.</w:t>
      </w:r>
      <w:r w:rsidRPr="00C6363E">
        <w:tab/>
        <w:t xml:space="preserve">Choflet, A., et al., </w:t>
      </w:r>
      <w:r w:rsidRPr="00C6363E">
        <w:rPr>
          <w:i/>
        </w:rPr>
        <w:t>The Nurse Leader's Role in Nurse Substance Use, Mental Health, and Suicide in a Peripandemic World.</w:t>
      </w:r>
      <w:r w:rsidRPr="00C6363E">
        <w:t xml:space="preserve"> Nursing Administration Quarterly, 2022. </w:t>
      </w:r>
      <w:r w:rsidRPr="00C6363E">
        <w:rPr>
          <w:b/>
        </w:rPr>
        <w:t>46</w:t>
      </w:r>
      <w:r w:rsidRPr="00C6363E">
        <w:t>(1): p. 19-28.</w:t>
      </w:r>
    </w:p>
    <w:p w14:paraId="11FF2385" w14:textId="77777777" w:rsidR="00C6363E" w:rsidRPr="00C6363E" w:rsidRDefault="00C6363E" w:rsidP="00C6363E">
      <w:pPr>
        <w:pStyle w:val="EndNoteBibliography"/>
        <w:spacing w:after="0"/>
        <w:ind w:left="720" w:hanging="720"/>
      </w:pPr>
      <w:r w:rsidRPr="00C6363E">
        <w:t>114.</w:t>
      </w:r>
      <w:r w:rsidRPr="00C6363E">
        <w:tab/>
        <w:t xml:space="preserve">Yoshida, Y. and J. Sandall, </w:t>
      </w:r>
      <w:r w:rsidRPr="00C6363E">
        <w:rPr>
          <w:i/>
        </w:rPr>
        <w:t>Occupational burnout and work factors in community and hospital midwives: a survey analysis.</w:t>
      </w:r>
      <w:r w:rsidRPr="00C6363E">
        <w:t xml:space="preserve"> Midwifery, 2013. </w:t>
      </w:r>
      <w:r w:rsidRPr="00C6363E">
        <w:rPr>
          <w:b/>
        </w:rPr>
        <w:t>29</w:t>
      </w:r>
      <w:r w:rsidRPr="00C6363E">
        <w:t>(8): p. 921-6.</w:t>
      </w:r>
    </w:p>
    <w:p w14:paraId="687CDC45" w14:textId="77777777" w:rsidR="00C6363E" w:rsidRPr="00C6363E" w:rsidRDefault="00C6363E" w:rsidP="00C6363E">
      <w:pPr>
        <w:pStyle w:val="EndNoteBibliography"/>
        <w:spacing w:after="0"/>
        <w:ind w:left="720" w:hanging="720"/>
      </w:pPr>
      <w:r w:rsidRPr="00C6363E">
        <w:t>115.</w:t>
      </w:r>
      <w:r w:rsidRPr="00C6363E">
        <w:tab/>
        <w:t xml:space="preserve">Wild, J., et al., </w:t>
      </w:r>
      <w:r w:rsidRPr="00C6363E">
        <w:rPr>
          <w:i/>
        </w:rPr>
        <w:t>A prospective study of pre-trauma risk factors for post-traumatic stress disorder and depression.</w:t>
      </w:r>
      <w:r w:rsidRPr="00C6363E">
        <w:t xml:space="preserve"> Psychol Med, 2016. </w:t>
      </w:r>
      <w:r w:rsidRPr="00C6363E">
        <w:rPr>
          <w:b/>
        </w:rPr>
        <w:t>46</w:t>
      </w:r>
      <w:r w:rsidRPr="00C6363E">
        <w:t>(12): p. 2571-82.</w:t>
      </w:r>
    </w:p>
    <w:p w14:paraId="7F8BE2DE" w14:textId="77777777" w:rsidR="00C6363E" w:rsidRPr="00C6363E" w:rsidRDefault="00C6363E" w:rsidP="00C6363E">
      <w:pPr>
        <w:pStyle w:val="EndNoteBibliography"/>
        <w:spacing w:after="0"/>
        <w:ind w:left="720" w:hanging="720"/>
      </w:pPr>
      <w:r w:rsidRPr="00C6363E">
        <w:t>116.</w:t>
      </w:r>
      <w:r w:rsidRPr="00C6363E">
        <w:tab/>
        <w:t xml:space="preserve">Barker, K., </w:t>
      </w:r>
      <w:r w:rsidRPr="00C6363E">
        <w:rPr>
          <w:i/>
        </w:rPr>
        <w:t>Reasons why midwives leave.</w:t>
      </w:r>
      <w:r w:rsidRPr="00C6363E">
        <w:t xml:space="preserve"> British Journal of Midwifery, 2016. </w:t>
      </w:r>
      <w:r w:rsidRPr="00C6363E">
        <w:rPr>
          <w:b/>
        </w:rPr>
        <w:t>24</w:t>
      </w:r>
      <w:r w:rsidRPr="00C6363E">
        <w:t>(12): p. 826-826.</w:t>
      </w:r>
    </w:p>
    <w:p w14:paraId="625DDBF5" w14:textId="77777777" w:rsidR="00C6363E" w:rsidRPr="00C6363E" w:rsidRDefault="00C6363E" w:rsidP="00C6363E">
      <w:pPr>
        <w:pStyle w:val="EndNoteBibliography"/>
        <w:spacing w:after="0"/>
        <w:ind w:left="720" w:hanging="720"/>
      </w:pPr>
      <w:r w:rsidRPr="00C6363E">
        <w:t>117.</w:t>
      </w:r>
      <w:r w:rsidRPr="00C6363E">
        <w:tab/>
        <w:t xml:space="preserve">Yu, F., et al., </w:t>
      </w:r>
      <w:r w:rsidRPr="00C6363E">
        <w:rPr>
          <w:i/>
        </w:rPr>
        <w:t>Personal and work-related factors associated with nurse resilience: A systematic review.</w:t>
      </w:r>
      <w:r w:rsidRPr="00C6363E">
        <w:t xml:space="preserve"> International Journal of Nursing Studies, 2019. </w:t>
      </w:r>
      <w:r w:rsidRPr="00C6363E">
        <w:rPr>
          <w:b/>
        </w:rPr>
        <w:t>93</w:t>
      </w:r>
      <w:r w:rsidRPr="00C6363E">
        <w:t>: p. 129-140.</w:t>
      </w:r>
    </w:p>
    <w:p w14:paraId="3AC032CE" w14:textId="77777777" w:rsidR="00C6363E" w:rsidRPr="00C6363E" w:rsidRDefault="00C6363E" w:rsidP="00C6363E">
      <w:pPr>
        <w:pStyle w:val="EndNoteBibliography"/>
        <w:spacing w:after="0"/>
        <w:ind w:left="720" w:hanging="720"/>
      </w:pPr>
      <w:r w:rsidRPr="00C6363E">
        <w:t>118.</w:t>
      </w:r>
      <w:r w:rsidRPr="00C6363E">
        <w:tab/>
        <w:t xml:space="preserve">Clark, L., et al., </w:t>
      </w:r>
      <w:r w:rsidRPr="00C6363E">
        <w:rPr>
          <w:i/>
        </w:rPr>
        <w:t>Mental health, well-being and support interventions for UK ambulance services staff: an evidence map, 2000 to 2020.</w:t>
      </w:r>
      <w:r w:rsidRPr="00C6363E">
        <w:t xml:space="preserve"> British paramedic journal, 2021. </w:t>
      </w:r>
      <w:r w:rsidRPr="00C6363E">
        <w:rPr>
          <w:b/>
        </w:rPr>
        <w:t>5</w:t>
      </w:r>
      <w:r w:rsidRPr="00C6363E">
        <w:t>(4): p. 25-39.</w:t>
      </w:r>
    </w:p>
    <w:p w14:paraId="5307754A" w14:textId="77777777" w:rsidR="00C6363E" w:rsidRPr="00C6363E" w:rsidRDefault="00C6363E" w:rsidP="00C6363E">
      <w:pPr>
        <w:pStyle w:val="EndNoteBibliography"/>
        <w:spacing w:after="0"/>
        <w:ind w:left="720" w:hanging="720"/>
      </w:pPr>
      <w:r w:rsidRPr="00C6363E">
        <w:t>119.</w:t>
      </w:r>
      <w:r w:rsidRPr="00C6363E">
        <w:tab/>
        <w:t xml:space="preserve">Teoh, K., G. Kinman, and A. Harriss, </w:t>
      </w:r>
      <w:r w:rsidRPr="00C6363E">
        <w:rPr>
          <w:i/>
        </w:rPr>
        <w:t>Supporting nurses and their mental health in a world after Covid-19.</w:t>
      </w:r>
      <w:r w:rsidRPr="00C6363E">
        <w:t xml:space="preserve"> Occupational Health &amp; Wellbeing, 2020. </w:t>
      </w:r>
      <w:r w:rsidRPr="00C6363E">
        <w:rPr>
          <w:b/>
        </w:rPr>
        <w:t>72</w:t>
      </w:r>
      <w:r w:rsidRPr="00C6363E">
        <w:t>(8): p. 26-29.</w:t>
      </w:r>
    </w:p>
    <w:p w14:paraId="00151C98" w14:textId="77777777" w:rsidR="00C6363E" w:rsidRPr="00C6363E" w:rsidRDefault="00C6363E" w:rsidP="00C6363E">
      <w:pPr>
        <w:pStyle w:val="EndNoteBibliography"/>
        <w:spacing w:after="0"/>
        <w:ind w:left="720" w:hanging="720"/>
      </w:pPr>
      <w:r w:rsidRPr="00C6363E">
        <w:t>120.</w:t>
      </w:r>
      <w:r w:rsidRPr="00C6363E">
        <w:tab/>
        <w:t xml:space="preserve">Higgins, J., et al., </w:t>
      </w:r>
      <w:r w:rsidRPr="00C6363E">
        <w:rPr>
          <w:i/>
        </w:rPr>
        <w:t>Factors Associated With Burnout in Trauma Nurses.</w:t>
      </w:r>
      <w:r w:rsidRPr="00C6363E">
        <w:t xml:space="preserve"> Journal of trauma nursing : the official journal of the Society of Trauma Nurses, 2020. </w:t>
      </w:r>
      <w:r w:rsidRPr="00C6363E">
        <w:rPr>
          <w:b/>
        </w:rPr>
        <w:t>27</w:t>
      </w:r>
      <w:r w:rsidRPr="00C6363E">
        <w:t>(6): p. 319-326.</w:t>
      </w:r>
    </w:p>
    <w:p w14:paraId="00BF263B" w14:textId="77777777" w:rsidR="00C6363E" w:rsidRPr="00C6363E" w:rsidRDefault="00C6363E" w:rsidP="00C6363E">
      <w:pPr>
        <w:pStyle w:val="EndNoteBibliography"/>
        <w:spacing w:after="0"/>
        <w:ind w:left="720" w:hanging="720"/>
      </w:pPr>
      <w:r w:rsidRPr="00C6363E">
        <w:t>121.</w:t>
      </w:r>
      <w:r w:rsidRPr="00C6363E">
        <w:tab/>
        <w:t xml:space="preserve">Berry, S. and N. Robertson, </w:t>
      </w:r>
      <w:r w:rsidRPr="00C6363E">
        <w:rPr>
          <w:i/>
        </w:rPr>
        <w:t>Burnout within forensic psychiatric nursing: Its relationship with ward environment and effective clinical supervision?</w:t>
      </w:r>
      <w:r w:rsidRPr="00C6363E">
        <w:t xml:space="preserve"> Journal of psychiatric and mental health nursing, 2019. </w:t>
      </w:r>
      <w:r w:rsidRPr="00C6363E">
        <w:rPr>
          <w:b/>
        </w:rPr>
        <w:t>26</w:t>
      </w:r>
      <w:r w:rsidRPr="00C6363E">
        <w:t>(7-8): p. 212-222.</w:t>
      </w:r>
    </w:p>
    <w:p w14:paraId="59452FB9" w14:textId="77777777" w:rsidR="00C6363E" w:rsidRPr="00C6363E" w:rsidRDefault="00C6363E" w:rsidP="00C6363E">
      <w:pPr>
        <w:pStyle w:val="EndNoteBibliography"/>
        <w:spacing w:after="0"/>
        <w:ind w:left="720" w:hanging="720"/>
      </w:pPr>
      <w:r w:rsidRPr="00C6363E">
        <w:t>122.</w:t>
      </w:r>
      <w:r w:rsidRPr="00C6363E">
        <w:tab/>
        <w:t xml:space="preserve">Bresesti, I., L. Folgori, and P. De Bartolo, </w:t>
      </w:r>
      <w:r w:rsidRPr="00C6363E">
        <w:rPr>
          <w:i/>
        </w:rPr>
        <w:t>Interventions to reduce occupational stress and burn out within neonatal intensive care units: a systematic review.</w:t>
      </w:r>
      <w:r w:rsidRPr="00C6363E">
        <w:t xml:space="preserve"> Occupational and environmental medicine, 2020. </w:t>
      </w:r>
      <w:r w:rsidRPr="00C6363E">
        <w:rPr>
          <w:b/>
        </w:rPr>
        <w:t>77</w:t>
      </w:r>
      <w:r w:rsidRPr="00C6363E">
        <w:t>(8): p. 515-519.</w:t>
      </w:r>
    </w:p>
    <w:p w14:paraId="18EE7226" w14:textId="77777777" w:rsidR="00C6363E" w:rsidRPr="00C6363E" w:rsidRDefault="00C6363E" w:rsidP="00C6363E">
      <w:pPr>
        <w:pStyle w:val="EndNoteBibliography"/>
        <w:spacing w:after="0"/>
        <w:ind w:left="720" w:hanging="720"/>
      </w:pPr>
      <w:r w:rsidRPr="00C6363E">
        <w:t>123.</w:t>
      </w:r>
      <w:r w:rsidRPr="00C6363E">
        <w:tab/>
        <w:t xml:space="preserve">Andrews, H., S. Tierney, and K. Seers, </w:t>
      </w:r>
      <w:r w:rsidRPr="00C6363E">
        <w:rPr>
          <w:i/>
        </w:rPr>
        <w:t>Needing permission: The experience of self-care and self-compassion in nursing: A constructivist grounded theory study.</w:t>
      </w:r>
      <w:r w:rsidRPr="00C6363E">
        <w:t xml:space="preserve"> International journal of nursing studies, 2020. </w:t>
      </w:r>
      <w:r w:rsidRPr="00C6363E">
        <w:rPr>
          <w:b/>
        </w:rPr>
        <w:t>101</w:t>
      </w:r>
      <w:r w:rsidRPr="00C6363E">
        <w:t>: p. 103436.</w:t>
      </w:r>
    </w:p>
    <w:p w14:paraId="1751E096" w14:textId="77777777" w:rsidR="00C6363E" w:rsidRPr="00C6363E" w:rsidRDefault="00C6363E" w:rsidP="00C6363E">
      <w:pPr>
        <w:pStyle w:val="EndNoteBibliography"/>
        <w:spacing w:after="0"/>
        <w:ind w:left="720" w:hanging="720"/>
      </w:pPr>
      <w:r w:rsidRPr="00C6363E">
        <w:t>124.</w:t>
      </w:r>
      <w:r w:rsidRPr="00C6363E">
        <w:tab/>
        <w:t xml:space="preserve">Maben, J., et al., </w:t>
      </w:r>
      <w:r w:rsidRPr="00C6363E">
        <w:rPr>
          <w:i/>
        </w:rPr>
        <w:t>A realist informed mixed-methods evaluation of Schwartz Center Rounds® in England.</w:t>
      </w:r>
      <w:r w:rsidRPr="00C6363E">
        <w:t xml:space="preserve"> 2018, NIHR: Southampton.</w:t>
      </w:r>
    </w:p>
    <w:p w14:paraId="0DBA546A" w14:textId="77777777" w:rsidR="00C6363E" w:rsidRPr="00C6363E" w:rsidRDefault="00C6363E" w:rsidP="00C6363E">
      <w:pPr>
        <w:pStyle w:val="EndNoteBibliography"/>
        <w:spacing w:after="0"/>
        <w:ind w:left="720" w:hanging="720"/>
      </w:pPr>
      <w:r w:rsidRPr="00C6363E">
        <w:t>125.</w:t>
      </w:r>
      <w:r w:rsidRPr="00C6363E">
        <w:tab/>
        <w:t xml:space="preserve">Maben, J., et al., </w:t>
      </w:r>
      <w:r w:rsidRPr="00C6363E">
        <w:rPr>
          <w:i/>
        </w:rPr>
        <w:t>Realist evaluation of Schwartz rounds® for enhancing the delivery of compassionate healthcare: understanding how they work, for whom, and in what contexts.</w:t>
      </w:r>
      <w:r w:rsidRPr="00C6363E">
        <w:t xml:space="preserve"> BMC Health Serv Res, 2021. </w:t>
      </w:r>
      <w:r w:rsidRPr="00C6363E">
        <w:rPr>
          <w:b/>
        </w:rPr>
        <w:t>21</w:t>
      </w:r>
      <w:r w:rsidRPr="00C6363E">
        <w:t>(1): p. 839.</w:t>
      </w:r>
    </w:p>
    <w:p w14:paraId="36D480C7" w14:textId="77777777" w:rsidR="00C6363E" w:rsidRPr="00C6363E" w:rsidRDefault="00C6363E" w:rsidP="00C6363E">
      <w:pPr>
        <w:pStyle w:val="EndNoteBibliography"/>
        <w:spacing w:after="0"/>
        <w:ind w:left="720" w:hanging="720"/>
      </w:pPr>
      <w:r w:rsidRPr="00C6363E">
        <w:t>126.</w:t>
      </w:r>
      <w:r w:rsidRPr="00C6363E">
        <w:tab/>
        <w:t xml:space="preserve">Cedar, S.H. and G. Walker, </w:t>
      </w:r>
      <w:r w:rsidRPr="00C6363E">
        <w:rPr>
          <w:i/>
        </w:rPr>
        <w:t>Protecting the wellbeing of nurses providing end-of-life care.</w:t>
      </w:r>
      <w:r w:rsidRPr="00C6363E">
        <w:t xml:space="preserve"> Nursing Times, 2020. </w:t>
      </w:r>
      <w:r w:rsidRPr="00C6363E">
        <w:rPr>
          <w:b/>
        </w:rPr>
        <w:t>116</w:t>
      </w:r>
      <w:r w:rsidRPr="00C6363E">
        <w:t>(2): p. 30-34.</w:t>
      </w:r>
    </w:p>
    <w:p w14:paraId="2790535F" w14:textId="77777777" w:rsidR="00C6363E" w:rsidRPr="00C6363E" w:rsidRDefault="00C6363E" w:rsidP="00C6363E">
      <w:pPr>
        <w:pStyle w:val="EndNoteBibliography"/>
        <w:spacing w:after="0"/>
        <w:ind w:left="720" w:hanging="720"/>
      </w:pPr>
      <w:r w:rsidRPr="00C6363E">
        <w:t>127.</w:t>
      </w:r>
      <w:r w:rsidRPr="00C6363E">
        <w:tab/>
        <w:t xml:space="preserve">Johnston, S., </w:t>
      </w:r>
      <w:r w:rsidRPr="00C6363E">
        <w:rPr>
          <w:i/>
        </w:rPr>
        <w:t>My time as a paramedic and why mental health matters.</w:t>
      </w:r>
      <w:r w:rsidRPr="00C6363E">
        <w:t xml:space="preserve"> Journal of Paramedic Practice, 2018. </w:t>
      </w:r>
      <w:r w:rsidRPr="00C6363E">
        <w:rPr>
          <w:b/>
        </w:rPr>
        <w:t>10</w:t>
      </w:r>
      <w:r w:rsidRPr="00C6363E">
        <w:t>(7): p. 309-309.</w:t>
      </w:r>
    </w:p>
    <w:p w14:paraId="00861D22" w14:textId="77777777" w:rsidR="00C6363E" w:rsidRPr="00C6363E" w:rsidRDefault="00C6363E" w:rsidP="00C6363E">
      <w:pPr>
        <w:pStyle w:val="EndNoteBibliography"/>
        <w:spacing w:after="0"/>
        <w:ind w:left="720" w:hanging="720"/>
      </w:pPr>
      <w:r w:rsidRPr="00C6363E">
        <w:t>128.</w:t>
      </w:r>
      <w:r w:rsidRPr="00C6363E">
        <w:tab/>
        <w:t xml:space="preserve">Clarke, E., </w:t>
      </w:r>
      <w:r w:rsidRPr="00C6363E">
        <w:rPr>
          <w:i/>
        </w:rPr>
        <w:t>Toasted, Fried or Frazzled? Burnout and stress in midwifery practice.</w:t>
      </w:r>
      <w:r w:rsidRPr="00C6363E">
        <w:t xml:space="preserve"> Midwifery Matters, 2013(139): p. 15-16.</w:t>
      </w:r>
    </w:p>
    <w:p w14:paraId="07CAFEEF" w14:textId="77777777" w:rsidR="00C6363E" w:rsidRPr="00C6363E" w:rsidRDefault="00C6363E" w:rsidP="00C6363E">
      <w:pPr>
        <w:pStyle w:val="EndNoteBibliography"/>
        <w:spacing w:after="0"/>
        <w:ind w:left="720" w:hanging="720"/>
      </w:pPr>
      <w:r w:rsidRPr="00C6363E">
        <w:t>129.</w:t>
      </w:r>
      <w:r w:rsidRPr="00C6363E">
        <w:tab/>
        <w:t xml:space="preserve">Gardiner, M., A. DeMuy, and N.K. Tran, </w:t>
      </w:r>
      <w:r w:rsidRPr="00C6363E">
        <w:rPr>
          <w:i/>
        </w:rPr>
        <w:t>Here4HealthCare: A Response to the Emerging Mental Health Crisis of the Frontline Healthcare Workforce.</w:t>
      </w:r>
      <w:r w:rsidRPr="00C6363E">
        <w:t xml:space="preserve"> Canadian Journal of Community Mental Health, 2020. </w:t>
      </w:r>
      <w:r w:rsidRPr="00C6363E">
        <w:rPr>
          <w:b/>
        </w:rPr>
        <w:t>39</w:t>
      </w:r>
      <w:r w:rsidRPr="00C6363E">
        <w:t>(3): p. 85-88.</w:t>
      </w:r>
    </w:p>
    <w:p w14:paraId="253BD55E" w14:textId="77777777" w:rsidR="00C6363E" w:rsidRPr="00C6363E" w:rsidRDefault="00C6363E" w:rsidP="00C6363E">
      <w:pPr>
        <w:pStyle w:val="EndNoteBibliography"/>
        <w:spacing w:after="0"/>
        <w:ind w:left="720" w:hanging="720"/>
      </w:pPr>
      <w:r w:rsidRPr="00C6363E">
        <w:t>130.</w:t>
      </w:r>
      <w:r w:rsidRPr="00C6363E">
        <w:tab/>
        <w:t xml:space="preserve">Blake, H., et al., </w:t>
      </w:r>
      <w:r w:rsidRPr="00C6363E">
        <w:rPr>
          <w:i/>
        </w:rPr>
        <w:t>COVID-Well Study: Qualitative Evaluation of Supported Wellbeing Centres and Psychological First Aid for Healthcare Workers during the COVID-19 Pandemic.</w:t>
      </w:r>
      <w:r w:rsidRPr="00C6363E">
        <w:t xml:space="preserve"> Int J Environ Res Public Health, 2021. </w:t>
      </w:r>
      <w:r w:rsidRPr="00C6363E">
        <w:rPr>
          <w:b/>
        </w:rPr>
        <w:t>18</w:t>
      </w:r>
      <w:r w:rsidRPr="00C6363E">
        <w:t>(7).</w:t>
      </w:r>
    </w:p>
    <w:p w14:paraId="46929CF1" w14:textId="77777777" w:rsidR="00C6363E" w:rsidRPr="00C6363E" w:rsidRDefault="00C6363E" w:rsidP="00C6363E">
      <w:pPr>
        <w:pStyle w:val="EndNoteBibliography"/>
        <w:spacing w:after="0"/>
        <w:ind w:left="720" w:hanging="720"/>
      </w:pPr>
      <w:r w:rsidRPr="00C6363E">
        <w:lastRenderedPageBreak/>
        <w:t>131.</w:t>
      </w:r>
      <w:r w:rsidRPr="00C6363E">
        <w:tab/>
        <w:t xml:space="preserve">Greenberg, N., </w:t>
      </w:r>
      <w:r w:rsidRPr="00C6363E">
        <w:rPr>
          <w:i/>
        </w:rPr>
        <w:t xml:space="preserve">“Going for Growth” An outline NHS staff recovery plan post-COVID19 (outbreak 1) </w:t>
      </w:r>
      <w:r w:rsidRPr="00C6363E">
        <w:t xml:space="preserve">2020, Royal College of Psychaitrists </w:t>
      </w:r>
    </w:p>
    <w:p w14:paraId="3739D2D0" w14:textId="77777777" w:rsidR="00C6363E" w:rsidRPr="00C6363E" w:rsidRDefault="00C6363E" w:rsidP="00C6363E">
      <w:pPr>
        <w:pStyle w:val="EndNoteBibliography"/>
        <w:spacing w:after="0"/>
        <w:ind w:left="720" w:hanging="720"/>
      </w:pPr>
      <w:r w:rsidRPr="00C6363E">
        <w:t>132.</w:t>
      </w:r>
      <w:r w:rsidRPr="00C6363E">
        <w:tab/>
        <w:t xml:space="preserve">Paranjape, A., </w:t>
      </w:r>
      <w:r w:rsidRPr="00C6363E">
        <w:rPr>
          <w:i/>
        </w:rPr>
        <w:t>Taking care of the practising paramedic.</w:t>
      </w:r>
      <w:r w:rsidRPr="00C6363E">
        <w:t xml:space="preserve"> Journal of Paramedic Practice, 2016. </w:t>
      </w:r>
      <w:r w:rsidRPr="00C6363E">
        <w:rPr>
          <w:b/>
        </w:rPr>
        <w:t>8</w:t>
      </w:r>
      <w:r w:rsidRPr="00C6363E">
        <w:t>(12): p. 575-575.</w:t>
      </w:r>
    </w:p>
    <w:p w14:paraId="3A8A93A5" w14:textId="77777777" w:rsidR="00C6363E" w:rsidRPr="00C6363E" w:rsidRDefault="00C6363E" w:rsidP="00C6363E">
      <w:pPr>
        <w:pStyle w:val="EndNoteBibliography"/>
        <w:spacing w:after="0"/>
        <w:ind w:left="720" w:hanging="720"/>
      </w:pPr>
      <w:r w:rsidRPr="00C6363E">
        <w:t>133.</w:t>
      </w:r>
      <w:r w:rsidRPr="00C6363E">
        <w:tab/>
        <w:t xml:space="preserve">Hewett, M., </w:t>
      </w:r>
      <w:r w:rsidRPr="00C6363E">
        <w:rPr>
          <w:i/>
        </w:rPr>
        <w:t>Ethics and toxic high-workload work environments.</w:t>
      </w:r>
      <w:r w:rsidRPr="00C6363E">
        <w:t xml:space="preserve"> British Journal of General Practice, 2022.</w:t>
      </w:r>
    </w:p>
    <w:p w14:paraId="0F434CC2" w14:textId="77777777" w:rsidR="00C6363E" w:rsidRPr="00C6363E" w:rsidRDefault="00C6363E" w:rsidP="00C6363E">
      <w:pPr>
        <w:pStyle w:val="EndNoteBibliography"/>
        <w:spacing w:after="0"/>
        <w:ind w:left="720" w:hanging="720"/>
      </w:pPr>
      <w:r w:rsidRPr="00C6363E">
        <w:t>134.</w:t>
      </w:r>
      <w:r w:rsidRPr="00C6363E">
        <w:tab/>
        <w:t xml:space="preserve">Axcell, C., </w:t>
      </w:r>
      <w:r w:rsidRPr="00C6363E">
        <w:rPr>
          <w:i/>
        </w:rPr>
        <w:t>Mental health and the midwife.</w:t>
      </w:r>
      <w:r w:rsidRPr="00C6363E">
        <w:t xml:space="preserve"> British Journal of Midwifery, 2019. </w:t>
      </w:r>
      <w:r w:rsidRPr="00C6363E">
        <w:rPr>
          <w:b/>
        </w:rPr>
        <w:t>27</w:t>
      </w:r>
      <w:r w:rsidRPr="00C6363E">
        <w:t>(6): p. 398-398.</w:t>
      </w:r>
    </w:p>
    <w:p w14:paraId="09CE337E" w14:textId="77777777" w:rsidR="00C6363E" w:rsidRPr="00C6363E" w:rsidRDefault="00C6363E" w:rsidP="00C6363E">
      <w:pPr>
        <w:pStyle w:val="EndNoteBibliography"/>
        <w:spacing w:after="0"/>
        <w:ind w:left="720" w:hanging="720"/>
      </w:pPr>
      <w:r w:rsidRPr="00C6363E">
        <w:t>135.</w:t>
      </w:r>
      <w:r w:rsidRPr="00C6363E">
        <w:tab/>
        <w:t xml:space="preserve">Buckley, L., et al., </w:t>
      </w:r>
      <w:r w:rsidRPr="00C6363E">
        <w:rPr>
          <w:i/>
        </w:rPr>
        <w:t>What is known about paediatric nurse burnout: a scoping review.</w:t>
      </w:r>
      <w:r w:rsidRPr="00C6363E">
        <w:t xml:space="preserve"> Human Resources for Health, 2020. </w:t>
      </w:r>
      <w:r w:rsidRPr="00C6363E">
        <w:rPr>
          <w:b/>
        </w:rPr>
        <w:t>18</w:t>
      </w:r>
      <w:r w:rsidRPr="00C6363E">
        <w:t>(1): p. 1-23.</w:t>
      </w:r>
    </w:p>
    <w:p w14:paraId="5FAE3556" w14:textId="77777777" w:rsidR="00C6363E" w:rsidRPr="00C6363E" w:rsidRDefault="00C6363E" w:rsidP="00C6363E">
      <w:pPr>
        <w:pStyle w:val="EndNoteBibliography"/>
        <w:spacing w:after="0"/>
        <w:ind w:left="720" w:hanging="720"/>
      </w:pPr>
      <w:r w:rsidRPr="00C6363E">
        <w:t>136.</w:t>
      </w:r>
      <w:r w:rsidRPr="00C6363E">
        <w:tab/>
        <w:t xml:space="preserve">Damschroder, L., et al., </w:t>
      </w:r>
      <w:r w:rsidRPr="00C6363E">
        <w:rPr>
          <w:i/>
        </w:rPr>
        <w:t>Fostering implementation of health services research findings into practice: a consolidated framework for advancing implementation science.</w:t>
      </w:r>
      <w:r w:rsidRPr="00C6363E">
        <w:t xml:space="preserve"> Implement Sci, 2009. </w:t>
      </w:r>
      <w:r w:rsidRPr="00C6363E">
        <w:rPr>
          <w:b/>
        </w:rPr>
        <w:t>4</w:t>
      </w:r>
      <w:r w:rsidRPr="00C6363E">
        <w:t>(1): p. 50.</w:t>
      </w:r>
    </w:p>
    <w:p w14:paraId="1659226C" w14:textId="77777777" w:rsidR="00C6363E" w:rsidRPr="00C6363E" w:rsidRDefault="00C6363E" w:rsidP="00C6363E">
      <w:pPr>
        <w:pStyle w:val="EndNoteBibliography"/>
        <w:spacing w:after="0"/>
        <w:ind w:left="720" w:hanging="720"/>
      </w:pPr>
      <w:r w:rsidRPr="00C6363E">
        <w:t>137.</w:t>
      </w:r>
      <w:r w:rsidRPr="00C6363E">
        <w:tab/>
        <w:t xml:space="preserve">Kirk, M., et al., </w:t>
      </w:r>
      <w:r w:rsidRPr="00C6363E">
        <w:rPr>
          <w:i/>
        </w:rPr>
        <w:t>A systematic review of the use of the Consolidated Framework for Implementation Research.</w:t>
      </w:r>
      <w:r w:rsidRPr="00C6363E">
        <w:t xml:space="preserve"> Implement Sci, 2016. </w:t>
      </w:r>
      <w:r w:rsidRPr="00C6363E">
        <w:rPr>
          <w:b/>
        </w:rPr>
        <w:t>11</w:t>
      </w:r>
      <w:r w:rsidRPr="00C6363E">
        <w:t>(72).</w:t>
      </w:r>
    </w:p>
    <w:p w14:paraId="75566EA6" w14:textId="77777777" w:rsidR="00C6363E" w:rsidRPr="00C6363E" w:rsidRDefault="00C6363E" w:rsidP="00C6363E">
      <w:pPr>
        <w:pStyle w:val="EndNoteBibliography"/>
        <w:spacing w:after="0"/>
        <w:ind w:left="720" w:hanging="720"/>
      </w:pPr>
      <w:r w:rsidRPr="00C6363E">
        <w:t>138.</w:t>
      </w:r>
      <w:r w:rsidRPr="00C6363E">
        <w:tab/>
        <w:t xml:space="preserve">Gray, P., et al., </w:t>
      </w:r>
      <w:r w:rsidRPr="00C6363E">
        <w:rPr>
          <w:i/>
        </w:rPr>
        <w:t>Workplace-Based Organizational Interventions Promoting Mental Health and Happiness among Healthcare Workers: A Realist Review. .</w:t>
      </w:r>
      <w:r w:rsidRPr="00C6363E">
        <w:t xml:space="preserve"> Int J Environ Res Public Health, 2019. </w:t>
      </w:r>
      <w:r w:rsidRPr="00C6363E">
        <w:rPr>
          <w:b/>
        </w:rPr>
        <w:t>16</w:t>
      </w:r>
      <w:r w:rsidRPr="00C6363E">
        <w:t>(22): p. 4396.</w:t>
      </w:r>
    </w:p>
    <w:p w14:paraId="152621F1" w14:textId="77777777" w:rsidR="00C6363E" w:rsidRPr="00C6363E" w:rsidRDefault="00C6363E" w:rsidP="00C6363E">
      <w:pPr>
        <w:pStyle w:val="EndNoteBibliography"/>
        <w:spacing w:after="0"/>
        <w:ind w:left="720" w:hanging="720"/>
      </w:pPr>
      <w:r w:rsidRPr="00C6363E">
        <w:t>139.</w:t>
      </w:r>
      <w:r w:rsidRPr="00C6363E">
        <w:tab/>
        <w:t xml:space="preserve">Hunter, B., et al., </w:t>
      </w:r>
      <w:r w:rsidRPr="00C6363E">
        <w:rPr>
          <w:i/>
        </w:rPr>
        <w:t>Midwives in the United Kingdom: Levels of burnout, depression, anxiety and stress and associated predictors.</w:t>
      </w:r>
      <w:r w:rsidRPr="00C6363E">
        <w:t xml:space="preserve"> Midwifery, 2019. </w:t>
      </w:r>
      <w:r w:rsidRPr="00C6363E">
        <w:rPr>
          <w:b/>
        </w:rPr>
        <w:t>79</w:t>
      </w:r>
      <w:r w:rsidRPr="00C6363E">
        <w:t>: p. 102526.</w:t>
      </w:r>
    </w:p>
    <w:p w14:paraId="1EF3C7FD" w14:textId="77777777" w:rsidR="00C6363E" w:rsidRPr="00C6363E" w:rsidRDefault="00C6363E" w:rsidP="00C6363E">
      <w:pPr>
        <w:pStyle w:val="EndNoteBibliography"/>
        <w:spacing w:after="0"/>
        <w:ind w:left="720" w:hanging="720"/>
      </w:pPr>
      <w:r w:rsidRPr="00C6363E">
        <w:t>140.</w:t>
      </w:r>
      <w:r w:rsidRPr="00C6363E">
        <w:tab/>
        <w:t xml:space="preserve">Mendes, A., </w:t>
      </w:r>
      <w:r w:rsidRPr="00C6363E">
        <w:rPr>
          <w:i/>
        </w:rPr>
        <w:t>Are you ‘enhanced’ by your stress?</w:t>
      </w:r>
      <w:r w:rsidRPr="00C6363E">
        <w:t xml:space="preserve"> Journal of Paramedic Practice, 2020. </w:t>
      </w:r>
      <w:r w:rsidRPr="00C6363E">
        <w:rPr>
          <w:b/>
        </w:rPr>
        <w:t>12</w:t>
      </w:r>
      <w:r w:rsidRPr="00C6363E">
        <w:t>(7): p. 261-261.</w:t>
      </w:r>
    </w:p>
    <w:p w14:paraId="21110B9D" w14:textId="77777777" w:rsidR="00C6363E" w:rsidRPr="00C6363E" w:rsidRDefault="00C6363E" w:rsidP="00C6363E">
      <w:pPr>
        <w:pStyle w:val="EndNoteBibliography"/>
        <w:spacing w:after="0"/>
        <w:ind w:left="720" w:hanging="720"/>
      </w:pPr>
      <w:r w:rsidRPr="00C6363E">
        <w:t>141.</w:t>
      </w:r>
      <w:r w:rsidRPr="00C6363E">
        <w:tab/>
        <w:t xml:space="preserve">Duncan, M., </w:t>
      </w:r>
      <w:r w:rsidRPr="00C6363E">
        <w:rPr>
          <w:i/>
        </w:rPr>
        <w:t>Managing sickness absence and declared disabilities in a district nursing team.</w:t>
      </w:r>
      <w:r w:rsidRPr="00C6363E">
        <w:t xml:space="preserve"> British journal of community nursing, 2019. </w:t>
      </w:r>
      <w:r w:rsidRPr="00C6363E">
        <w:rPr>
          <w:b/>
        </w:rPr>
        <w:t>24</w:t>
      </w:r>
      <w:r w:rsidRPr="00C6363E">
        <w:t>(10): p. 478-481.</w:t>
      </w:r>
    </w:p>
    <w:p w14:paraId="00B640B0" w14:textId="77777777" w:rsidR="00C6363E" w:rsidRPr="00C6363E" w:rsidRDefault="00C6363E" w:rsidP="00C6363E">
      <w:pPr>
        <w:pStyle w:val="EndNoteBibliography"/>
        <w:spacing w:after="0"/>
        <w:ind w:left="720" w:hanging="720"/>
      </w:pPr>
      <w:r w:rsidRPr="00C6363E">
        <w:t>142.</w:t>
      </w:r>
      <w:r w:rsidRPr="00C6363E">
        <w:tab/>
        <w:t xml:space="preserve">Miller, E., </w:t>
      </w:r>
      <w:r w:rsidRPr="00C6363E">
        <w:rPr>
          <w:i/>
        </w:rPr>
        <w:t>The prevalence of stress and burnout in UK emergency ambulance service workers and its impact on their mental health and well-being.</w:t>
      </w:r>
      <w:r w:rsidRPr="00C6363E">
        <w:t xml:space="preserve"> Br Paramed J, 2021. </w:t>
      </w:r>
      <w:r w:rsidRPr="00C6363E">
        <w:rPr>
          <w:b/>
        </w:rPr>
        <w:t>5</w:t>
      </w:r>
      <w:r w:rsidRPr="00C6363E">
        <w:t>(4): p. 62-63.</w:t>
      </w:r>
    </w:p>
    <w:p w14:paraId="1E3740B0" w14:textId="77777777" w:rsidR="00C6363E" w:rsidRPr="00C6363E" w:rsidRDefault="00C6363E" w:rsidP="00C6363E">
      <w:pPr>
        <w:pStyle w:val="EndNoteBibliography"/>
        <w:spacing w:after="0"/>
        <w:ind w:left="720" w:hanging="720"/>
      </w:pPr>
      <w:r w:rsidRPr="00C6363E">
        <w:t>143.</w:t>
      </w:r>
      <w:r w:rsidRPr="00C6363E">
        <w:tab/>
        <w:t xml:space="preserve">Dodd, G., </w:t>
      </w:r>
      <w:r w:rsidRPr="00C6363E">
        <w:rPr>
          <w:i/>
        </w:rPr>
        <w:t>PTSD, available support and development of services in the UK Ambulance Service.</w:t>
      </w:r>
      <w:r w:rsidRPr="00C6363E">
        <w:t xml:space="preserve"> Journal of Paramedic Practice, 2017. </w:t>
      </w:r>
      <w:r w:rsidRPr="00C6363E">
        <w:rPr>
          <w:b/>
        </w:rPr>
        <w:t>9</w:t>
      </w:r>
      <w:r w:rsidRPr="00C6363E">
        <w:t>(6): p. 258-263.</w:t>
      </w:r>
    </w:p>
    <w:p w14:paraId="6A2BC863" w14:textId="77777777" w:rsidR="00C6363E" w:rsidRPr="00C6363E" w:rsidRDefault="00C6363E" w:rsidP="00C6363E">
      <w:pPr>
        <w:pStyle w:val="EndNoteBibliography"/>
        <w:spacing w:after="0"/>
        <w:ind w:left="720" w:hanging="720"/>
      </w:pPr>
      <w:r w:rsidRPr="00C6363E">
        <w:t>144.</w:t>
      </w:r>
      <w:r w:rsidRPr="00C6363E">
        <w:tab/>
        <w:t xml:space="preserve">Slade, P., et al., </w:t>
      </w:r>
      <w:r w:rsidRPr="00C6363E">
        <w:rPr>
          <w:i/>
        </w:rPr>
        <w:t>A programme for the prevention of post-traumatic stress disorder in midwifery (POPPY): indications of effectiveness from a feasibility study.</w:t>
      </w:r>
      <w:r w:rsidRPr="00C6363E">
        <w:t xml:space="preserve"> European journal of psychotraumatology, 2018. </w:t>
      </w:r>
      <w:r w:rsidRPr="00C6363E">
        <w:rPr>
          <w:b/>
        </w:rPr>
        <w:t>9</w:t>
      </w:r>
      <w:r w:rsidRPr="00C6363E">
        <w:t>(1): p. 1518069.</w:t>
      </w:r>
    </w:p>
    <w:p w14:paraId="508316FE" w14:textId="77777777" w:rsidR="00C6363E" w:rsidRPr="00C6363E" w:rsidRDefault="00C6363E" w:rsidP="00C6363E">
      <w:pPr>
        <w:pStyle w:val="EndNoteBibliography"/>
        <w:spacing w:after="0"/>
        <w:ind w:left="720" w:hanging="720"/>
      </w:pPr>
      <w:r w:rsidRPr="00C6363E">
        <w:t>145.</w:t>
      </w:r>
      <w:r w:rsidRPr="00C6363E">
        <w:tab/>
        <w:t xml:space="preserve">Peate, I., </w:t>
      </w:r>
      <w:r w:rsidRPr="00C6363E">
        <w:rPr>
          <w:i/>
        </w:rPr>
        <w:t>The workplace and mental wellbeing.</w:t>
      </w:r>
      <w:r w:rsidRPr="00C6363E">
        <w:t xml:space="preserve"> Journal of Paramedic Practice, 2017. </w:t>
      </w:r>
      <w:r w:rsidRPr="00C6363E">
        <w:rPr>
          <w:b/>
        </w:rPr>
        <w:t>9</w:t>
      </w:r>
      <w:r w:rsidRPr="00C6363E">
        <w:t>(10): p. 419-419.</w:t>
      </w:r>
    </w:p>
    <w:p w14:paraId="74B863B8" w14:textId="77777777" w:rsidR="00C6363E" w:rsidRPr="00C6363E" w:rsidRDefault="00C6363E" w:rsidP="00C6363E">
      <w:pPr>
        <w:pStyle w:val="EndNoteBibliography"/>
        <w:spacing w:after="0"/>
        <w:ind w:left="720" w:hanging="720"/>
      </w:pPr>
      <w:r w:rsidRPr="00C6363E">
        <w:t>146.</w:t>
      </w:r>
      <w:r w:rsidRPr="00C6363E">
        <w:tab/>
        <w:t xml:space="preserve">Ulys, C., </w:t>
      </w:r>
      <w:r w:rsidRPr="00C6363E">
        <w:rPr>
          <w:i/>
        </w:rPr>
        <w:t>The impact of shared social spaces on the wellness and learning of junior doctors: A scoping review. .</w:t>
      </w:r>
      <w:r w:rsidRPr="00C6363E">
        <w:t xml:space="preserve"> Medical Education, under review.</w:t>
      </w:r>
    </w:p>
    <w:p w14:paraId="53D2D343" w14:textId="77777777" w:rsidR="00C6363E" w:rsidRPr="00C6363E" w:rsidRDefault="00C6363E" w:rsidP="00C6363E">
      <w:pPr>
        <w:pStyle w:val="EndNoteBibliography"/>
        <w:spacing w:after="0"/>
        <w:ind w:left="720" w:hanging="720"/>
      </w:pPr>
      <w:r w:rsidRPr="00C6363E">
        <w:t>147.</w:t>
      </w:r>
      <w:r w:rsidRPr="00C6363E">
        <w:tab/>
        <w:t xml:space="preserve">Maben, J. and A. Conolly, </w:t>
      </w:r>
      <w:r w:rsidRPr="00C6363E">
        <w:rPr>
          <w:i/>
        </w:rPr>
        <w:t xml:space="preserve">Lessons for structure, workplace planning and responding to emergencies from nurses in the COVID-19 pandemic </w:t>
      </w:r>
      <w:r w:rsidRPr="00C6363E">
        <w:t xml:space="preserve">in </w:t>
      </w:r>
      <w:r w:rsidRPr="00C6363E">
        <w:rPr>
          <w:i/>
        </w:rPr>
        <w:t>Pandemics, Major Incidents and Mental Health: The Psychosocial and Mental Health Aspects of Health Emergencies</w:t>
      </w:r>
      <w:r w:rsidRPr="00C6363E">
        <w:t>, R. Williams, et al., Editors. 2023, Cambridge University Press: Cambridge.</w:t>
      </w:r>
    </w:p>
    <w:p w14:paraId="3F59C08B" w14:textId="77777777" w:rsidR="00C6363E" w:rsidRPr="00C6363E" w:rsidRDefault="00C6363E" w:rsidP="00C6363E">
      <w:pPr>
        <w:pStyle w:val="EndNoteBibliography"/>
        <w:spacing w:after="0"/>
        <w:ind w:left="720" w:hanging="720"/>
      </w:pPr>
      <w:r w:rsidRPr="00C6363E">
        <w:t>148.</w:t>
      </w:r>
      <w:r w:rsidRPr="00C6363E">
        <w:tab/>
        <w:t xml:space="preserve">Winter, G., </w:t>
      </w:r>
      <w:r w:rsidRPr="00C6363E">
        <w:rPr>
          <w:i/>
        </w:rPr>
        <w:t>Dealing with burnout.</w:t>
      </w:r>
      <w:r w:rsidRPr="00C6363E">
        <w:t xml:space="preserve"> British Journal of Midwifery, 2019. </w:t>
      </w:r>
      <w:r w:rsidRPr="00C6363E">
        <w:rPr>
          <w:b/>
        </w:rPr>
        <w:t>27</w:t>
      </w:r>
      <w:r w:rsidRPr="00C6363E">
        <w:t>(12): p. 802-802.</w:t>
      </w:r>
    </w:p>
    <w:p w14:paraId="385014AC" w14:textId="77777777" w:rsidR="00C6363E" w:rsidRPr="00C6363E" w:rsidRDefault="00C6363E" w:rsidP="00C6363E">
      <w:pPr>
        <w:pStyle w:val="EndNoteBibliography"/>
        <w:spacing w:after="0"/>
        <w:ind w:left="720" w:hanging="720"/>
      </w:pPr>
      <w:r w:rsidRPr="00C6363E">
        <w:t>149.</w:t>
      </w:r>
      <w:r w:rsidRPr="00C6363E">
        <w:tab/>
        <w:t xml:space="preserve">Maslow, A.H., </w:t>
      </w:r>
      <w:r w:rsidRPr="00C6363E">
        <w:rPr>
          <w:i/>
        </w:rPr>
        <w:t>A theory of human motivation.</w:t>
      </w:r>
      <w:r w:rsidRPr="00C6363E">
        <w:t xml:space="preserve"> Psychological Review, 1943. </w:t>
      </w:r>
      <w:r w:rsidRPr="00C6363E">
        <w:rPr>
          <w:b/>
        </w:rPr>
        <w:t>50</w:t>
      </w:r>
      <w:r w:rsidRPr="00C6363E">
        <w:t>(4): p. 370–396.</w:t>
      </w:r>
    </w:p>
    <w:p w14:paraId="396C844F" w14:textId="77777777" w:rsidR="00C6363E" w:rsidRPr="00C6363E" w:rsidRDefault="00C6363E" w:rsidP="00C6363E">
      <w:pPr>
        <w:pStyle w:val="EndNoteBibliography"/>
        <w:spacing w:after="0"/>
        <w:ind w:left="720" w:hanging="720"/>
      </w:pPr>
      <w:r w:rsidRPr="00C6363E">
        <w:t>150.</w:t>
      </w:r>
      <w:r w:rsidRPr="00C6363E">
        <w:tab/>
        <w:t xml:space="preserve">Paranjape, A., </w:t>
      </w:r>
      <w:r w:rsidRPr="00C6363E">
        <w:rPr>
          <w:i/>
        </w:rPr>
        <w:t>Helping the helpers: how paramedics were cared for.</w:t>
      </w:r>
      <w:r w:rsidRPr="00C6363E">
        <w:t xml:space="preserve"> Journal of Paramedic Practice, 2017. </w:t>
      </w:r>
      <w:r w:rsidRPr="00C6363E">
        <w:rPr>
          <w:b/>
        </w:rPr>
        <w:t>9</w:t>
      </w:r>
      <w:r w:rsidRPr="00C6363E">
        <w:t>(6): p. 235-235.</w:t>
      </w:r>
    </w:p>
    <w:p w14:paraId="2F258358" w14:textId="77777777" w:rsidR="00C6363E" w:rsidRPr="00C6363E" w:rsidRDefault="00C6363E" w:rsidP="00C6363E">
      <w:pPr>
        <w:pStyle w:val="EndNoteBibliography"/>
        <w:spacing w:after="0"/>
        <w:ind w:left="720" w:hanging="720"/>
      </w:pPr>
      <w:r w:rsidRPr="00C6363E">
        <w:t>151.</w:t>
      </w:r>
      <w:r w:rsidRPr="00C6363E">
        <w:tab/>
        <w:t xml:space="preserve">Kessler, D., A. Cheng, and P. Mullan, </w:t>
      </w:r>
      <w:r w:rsidRPr="00C6363E">
        <w:rPr>
          <w:i/>
        </w:rPr>
        <w:t>Debriefing in the emergency department after clinical events: a practical guide.</w:t>
      </w:r>
      <w:r w:rsidRPr="00C6363E">
        <w:t xml:space="preserve"> Annals of Emergency Medicine, 2014. </w:t>
      </w:r>
      <w:r w:rsidRPr="00C6363E">
        <w:rPr>
          <w:b/>
        </w:rPr>
        <w:t>65</w:t>
      </w:r>
      <w:r w:rsidRPr="00C6363E">
        <w:t>(6): p. 690-698.</w:t>
      </w:r>
    </w:p>
    <w:p w14:paraId="438F5D77" w14:textId="77777777" w:rsidR="00C6363E" w:rsidRPr="00C6363E" w:rsidRDefault="00C6363E" w:rsidP="00C6363E">
      <w:pPr>
        <w:pStyle w:val="EndNoteBibliography"/>
        <w:spacing w:after="0"/>
        <w:ind w:left="720" w:hanging="720"/>
      </w:pPr>
      <w:r w:rsidRPr="00C6363E">
        <w:t>152.</w:t>
      </w:r>
      <w:r w:rsidRPr="00C6363E">
        <w:tab/>
        <w:t xml:space="preserve">Paxino, J., R.A. Szabo, and S. Marshall, </w:t>
      </w:r>
      <w:r w:rsidRPr="00C6363E">
        <w:rPr>
          <w:i/>
        </w:rPr>
        <w:t>What and when to debrief: a scoping review examining interprofessional clinical debriefing.</w:t>
      </w:r>
      <w:r w:rsidRPr="00C6363E">
        <w:t xml:space="preserve"> BMJ Quality &amp; Safety, 2023.</w:t>
      </w:r>
    </w:p>
    <w:p w14:paraId="2DCBF8F4" w14:textId="77777777" w:rsidR="00C6363E" w:rsidRPr="00C6363E" w:rsidRDefault="00C6363E" w:rsidP="00C6363E">
      <w:pPr>
        <w:pStyle w:val="EndNoteBibliography"/>
        <w:spacing w:after="0"/>
        <w:ind w:left="720" w:hanging="720"/>
      </w:pPr>
      <w:r w:rsidRPr="00C6363E">
        <w:t>153.</w:t>
      </w:r>
      <w:r w:rsidRPr="00C6363E">
        <w:tab/>
        <w:t xml:space="preserve">Mildenhall, J., </w:t>
      </w:r>
      <w:r w:rsidRPr="00C6363E">
        <w:rPr>
          <w:i/>
        </w:rPr>
        <w:t>Protecting the mental health of UK paramedics.</w:t>
      </w:r>
      <w:r w:rsidRPr="00C6363E">
        <w:t xml:space="preserve"> Journal of Paramedic Practice, 2019. </w:t>
      </w:r>
      <w:r w:rsidRPr="00C6363E">
        <w:rPr>
          <w:b/>
        </w:rPr>
        <w:t>11</w:t>
      </w:r>
      <w:r w:rsidRPr="00C6363E">
        <w:t>(1): p. 6-7.</w:t>
      </w:r>
    </w:p>
    <w:p w14:paraId="60860E79" w14:textId="77777777" w:rsidR="00C6363E" w:rsidRPr="00C6363E" w:rsidRDefault="00C6363E" w:rsidP="00C6363E">
      <w:pPr>
        <w:pStyle w:val="EndNoteBibliography"/>
        <w:spacing w:after="0"/>
        <w:ind w:left="720" w:hanging="720"/>
      </w:pPr>
      <w:r w:rsidRPr="00C6363E">
        <w:lastRenderedPageBreak/>
        <w:t>154.</w:t>
      </w:r>
      <w:r w:rsidRPr="00C6363E">
        <w:tab/>
        <w:t xml:space="preserve">Cummings, G., et al., </w:t>
      </w:r>
      <w:r w:rsidRPr="00C6363E">
        <w:rPr>
          <w:i/>
        </w:rPr>
        <w:t>Leadership styles and outcome patterns for the nursing workforce and work environment: A systematic review.</w:t>
      </w:r>
      <w:r w:rsidRPr="00C6363E">
        <w:t xml:space="preserve"> International Journal of Nursing Studies, 2018. </w:t>
      </w:r>
      <w:r w:rsidRPr="00C6363E">
        <w:rPr>
          <w:b/>
        </w:rPr>
        <w:t>85</w:t>
      </w:r>
      <w:r w:rsidRPr="00C6363E">
        <w:t>: p. 19-60.</w:t>
      </w:r>
    </w:p>
    <w:p w14:paraId="1B25486A" w14:textId="77777777" w:rsidR="00C6363E" w:rsidRPr="00C6363E" w:rsidRDefault="00C6363E" w:rsidP="00C6363E">
      <w:pPr>
        <w:pStyle w:val="EndNoteBibliography"/>
        <w:spacing w:after="0"/>
        <w:ind w:left="720" w:hanging="720"/>
      </w:pPr>
      <w:r w:rsidRPr="00C6363E">
        <w:t>155.</w:t>
      </w:r>
      <w:r w:rsidRPr="00C6363E">
        <w:tab/>
        <w:t xml:space="preserve">Team, B.E., </w:t>
      </w:r>
      <w:r w:rsidRPr="00C6363E">
        <w:rPr>
          <w:i/>
        </w:rPr>
        <w:t>A comment on kindness.</w:t>
      </w:r>
      <w:r w:rsidRPr="00C6363E">
        <w:t xml:space="preserve"> British Journal of Midwifery, 2018. </w:t>
      </w:r>
      <w:r w:rsidRPr="00C6363E">
        <w:rPr>
          <w:b/>
        </w:rPr>
        <w:t>26</w:t>
      </w:r>
      <w:r w:rsidRPr="00C6363E">
        <w:t>(11): p. 758-758.</w:t>
      </w:r>
    </w:p>
    <w:p w14:paraId="41AA3803" w14:textId="77777777" w:rsidR="00C6363E" w:rsidRPr="00C6363E" w:rsidRDefault="00C6363E" w:rsidP="00C6363E">
      <w:pPr>
        <w:pStyle w:val="EndNoteBibliography"/>
        <w:spacing w:after="0"/>
        <w:ind w:left="720" w:hanging="720"/>
      </w:pPr>
      <w:r w:rsidRPr="00C6363E">
        <w:t>156.</w:t>
      </w:r>
      <w:r w:rsidRPr="00C6363E">
        <w:tab/>
        <w:t xml:space="preserve">Sibson, L., </w:t>
      </w:r>
      <w:r w:rsidRPr="00C6363E">
        <w:rPr>
          <w:i/>
        </w:rPr>
        <w:t>Mental health in emergency care.</w:t>
      </w:r>
      <w:r w:rsidRPr="00C6363E">
        <w:t xml:space="preserve"> Journal of Paramedic Practice, 2017. </w:t>
      </w:r>
      <w:r w:rsidRPr="00C6363E">
        <w:rPr>
          <w:b/>
        </w:rPr>
        <w:t>9</w:t>
      </w:r>
      <w:r w:rsidRPr="00C6363E">
        <w:t>(9): p. 373-373.</w:t>
      </w:r>
    </w:p>
    <w:p w14:paraId="53371650" w14:textId="77777777" w:rsidR="00C6363E" w:rsidRPr="00C6363E" w:rsidRDefault="00C6363E" w:rsidP="00C6363E">
      <w:pPr>
        <w:pStyle w:val="EndNoteBibliography"/>
        <w:spacing w:after="0"/>
        <w:ind w:left="720" w:hanging="720"/>
      </w:pPr>
      <w:r w:rsidRPr="00C6363E">
        <w:t>157.</w:t>
      </w:r>
      <w:r w:rsidRPr="00C6363E">
        <w:tab/>
        <w:t xml:space="preserve">Jackson, H., </w:t>
      </w:r>
      <w:r w:rsidRPr="00C6363E">
        <w:rPr>
          <w:i/>
        </w:rPr>
        <w:t>Retaining and valuing newly qualified nursing staff: evaluation of a peer support group.</w:t>
      </w:r>
      <w:r w:rsidRPr="00C6363E">
        <w:t xml:space="preserve"> Mental Health Practice, 2018. </w:t>
      </w:r>
      <w:r w:rsidRPr="00C6363E">
        <w:rPr>
          <w:b/>
        </w:rPr>
        <w:t>21</w:t>
      </w:r>
      <w:r w:rsidRPr="00C6363E">
        <w:t>(8): p. 24-27.</w:t>
      </w:r>
    </w:p>
    <w:p w14:paraId="5A557A3C" w14:textId="77777777" w:rsidR="00C6363E" w:rsidRPr="00C6363E" w:rsidRDefault="00C6363E" w:rsidP="00C6363E">
      <w:pPr>
        <w:pStyle w:val="EndNoteBibliography"/>
        <w:spacing w:after="0"/>
        <w:ind w:left="720" w:hanging="720"/>
      </w:pPr>
      <w:r w:rsidRPr="00C6363E">
        <w:t>158.</w:t>
      </w:r>
      <w:r w:rsidRPr="00C6363E">
        <w:tab/>
        <w:t xml:space="preserve">O'Neill, L., J. Johnson, and R. Mandela, </w:t>
      </w:r>
      <w:r w:rsidRPr="00C6363E">
        <w:rPr>
          <w:i/>
        </w:rPr>
        <w:t>Reflective practice groups: Are they useful for liaison psychiatry nurses working within the Emergency Department?</w:t>
      </w:r>
      <w:r w:rsidRPr="00C6363E">
        <w:t xml:space="preserve"> Archives of Psychiatric Nursing, 2019. </w:t>
      </w:r>
      <w:r w:rsidRPr="00C6363E">
        <w:rPr>
          <w:b/>
        </w:rPr>
        <w:t>33</w:t>
      </w:r>
      <w:r w:rsidRPr="00C6363E">
        <w:t>(1): p. 85-92.</w:t>
      </w:r>
    </w:p>
    <w:p w14:paraId="3D5E2D33" w14:textId="77777777" w:rsidR="00C6363E" w:rsidRPr="00C6363E" w:rsidRDefault="00C6363E" w:rsidP="00C6363E">
      <w:pPr>
        <w:pStyle w:val="EndNoteBibliography"/>
        <w:spacing w:after="0"/>
        <w:ind w:left="720" w:hanging="720"/>
      </w:pPr>
      <w:r w:rsidRPr="00C6363E">
        <w:t>159.</w:t>
      </w:r>
      <w:r w:rsidRPr="00C6363E">
        <w:tab/>
        <w:t xml:space="preserve">Dunlop, S. and E. Maunder, </w:t>
      </w:r>
      <w:r w:rsidRPr="00C6363E">
        <w:rPr>
          <w:i/>
        </w:rPr>
        <w:t>Developing and nurturing a community practice clinical network for community children's nurses in Wales.</w:t>
      </w:r>
      <w:r w:rsidRPr="00C6363E">
        <w:t xml:space="preserve"> British Journal of Nursing 2019. </w:t>
      </w:r>
      <w:r w:rsidRPr="00C6363E">
        <w:rPr>
          <w:b/>
        </w:rPr>
        <w:t>28</w:t>
      </w:r>
      <w:r w:rsidRPr="00C6363E">
        <w:t>(12): p. 782-786.</w:t>
      </w:r>
    </w:p>
    <w:p w14:paraId="0A494F35" w14:textId="77777777" w:rsidR="00C6363E" w:rsidRPr="00C6363E" w:rsidRDefault="00C6363E" w:rsidP="00C6363E">
      <w:pPr>
        <w:pStyle w:val="EndNoteBibliography"/>
        <w:spacing w:after="0"/>
        <w:ind w:left="720" w:hanging="720"/>
      </w:pPr>
      <w:r w:rsidRPr="00C6363E">
        <w:t>160.</w:t>
      </w:r>
      <w:r w:rsidRPr="00C6363E">
        <w:tab/>
        <w:t xml:space="preserve">Maben, J. and J. Bridges, </w:t>
      </w:r>
      <w:r w:rsidRPr="00C6363E">
        <w:rPr>
          <w:i/>
        </w:rPr>
        <w:t>Covid-19: Supporting nurses’ psychological and mental health.</w:t>
      </w:r>
      <w:r w:rsidRPr="00C6363E">
        <w:t xml:space="preserve"> Journal of Clinical Nursing, 2020. </w:t>
      </w:r>
      <w:r w:rsidRPr="00C6363E">
        <w:rPr>
          <w:b/>
        </w:rPr>
        <w:t>29</w:t>
      </w:r>
      <w:r w:rsidRPr="00C6363E">
        <w:t>(15-16): p. 2742-2750.</w:t>
      </w:r>
    </w:p>
    <w:p w14:paraId="790F424F" w14:textId="77777777" w:rsidR="00C6363E" w:rsidRPr="00C6363E" w:rsidRDefault="00C6363E" w:rsidP="00C6363E">
      <w:pPr>
        <w:pStyle w:val="EndNoteBibliography"/>
        <w:spacing w:after="0"/>
        <w:ind w:left="720" w:hanging="720"/>
      </w:pPr>
      <w:r w:rsidRPr="00C6363E">
        <w:t>161.</w:t>
      </w:r>
      <w:r w:rsidRPr="00C6363E">
        <w:tab/>
        <w:t xml:space="preserve">Whiting, L., et al., </w:t>
      </w:r>
      <w:r w:rsidRPr="00C6363E">
        <w:rPr>
          <w:i/>
        </w:rPr>
        <w:t>Factors influencing nurse retention within children's palliative care.</w:t>
      </w:r>
      <w:r w:rsidRPr="00C6363E">
        <w:t xml:space="preserve"> Journal of child health care : for professionals working with children in the hospital and community, 2020: p. 1367493520971426.</w:t>
      </w:r>
    </w:p>
    <w:p w14:paraId="1E6AEF1F" w14:textId="77777777" w:rsidR="00C6363E" w:rsidRPr="00C6363E" w:rsidRDefault="00C6363E" w:rsidP="00C6363E">
      <w:pPr>
        <w:pStyle w:val="EndNoteBibliography"/>
        <w:spacing w:after="0"/>
        <w:ind w:left="720" w:hanging="720"/>
      </w:pPr>
      <w:r w:rsidRPr="00C6363E">
        <w:t>162.</w:t>
      </w:r>
      <w:r w:rsidRPr="00C6363E">
        <w:tab/>
        <w:t xml:space="preserve">Younge, L., H. Sufi, and L. Dibley, </w:t>
      </w:r>
      <w:r w:rsidRPr="00C6363E">
        <w:rPr>
          <w:i/>
        </w:rPr>
        <w:t>Regular clinical supervision to enhance wellbeing in inflammatory bowel disease specialist nurses: a small pilot study.</w:t>
      </w:r>
      <w:r w:rsidRPr="00C6363E">
        <w:t xml:space="preserve"> Gastrointestinal Nursing, 2020. </w:t>
      </w:r>
      <w:r w:rsidRPr="00C6363E">
        <w:rPr>
          <w:b/>
        </w:rPr>
        <w:t>18</w:t>
      </w:r>
      <w:r w:rsidRPr="00C6363E">
        <w:t>(3): p. 36-42.</w:t>
      </w:r>
    </w:p>
    <w:p w14:paraId="2DC2CBB9" w14:textId="77777777" w:rsidR="00C6363E" w:rsidRPr="00C6363E" w:rsidRDefault="00C6363E" w:rsidP="00C6363E">
      <w:pPr>
        <w:pStyle w:val="EndNoteBibliography"/>
        <w:spacing w:after="0"/>
        <w:ind w:left="720" w:hanging="720"/>
      </w:pPr>
      <w:r w:rsidRPr="00C6363E">
        <w:t>163.</w:t>
      </w:r>
      <w:r w:rsidRPr="00C6363E">
        <w:tab/>
        <w:t xml:space="preserve">Ejebu, O.Z., C. Dall'Ora, and P. Griffiths, </w:t>
      </w:r>
      <w:r w:rsidRPr="00C6363E">
        <w:rPr>
          <w:i/>
        </w:rPr>
        <w:t>Nurses' experiences and preferences around shift patterns: A scoping review.</w:t>
      </w:r>
      <w:r w:rsidRPr="00C6363E">
        <w:t xml:space="preserve"> PLoS One, 2021. </w:t>
      </w:r>
      <w:r w:rsidRPr="00C6363E">
        <w:rPr>
          <w:b/>
        </w:rPr>
        <w:t>16</w:t>
      </w:r>
      <w:r w:rsidRPr="00C6363E">
        <w:t>(8): p. e0256300.</w:t>
      </w:r>
    </w:p>
    <w:p w14:paraId="26FECFAB" w14:textId="77777777" w:rsidR="00C6363E" w:rsidRPr="00C6363E" w:rsidRDefault="00C6363E" w:rsidP="00C6363E">
      <w:pPr>
        <w:pStyle w:val="EndNoteBibliography"/>
        <w:spacing w:after="0"/>
        <w:ind w:left="720" w:hanging="720"/>
      </w:pPr>
      <w:r w:rsidRPr="00C6363E">
        <w:t>164.</w:t>
      </w:r>
      <w:r w:rsidRPr="00C6363E">
        <w:tab/>
        <w:t xml:space="preserve">Chamanga, E., et al., </w:t>
      </w:r>
      <w:r w:rsidRPr="00C6363E">
        <w:rPr>
          <w:i/>
        </w:rPr>
        <w:t>Factors influencing the recruitment and retention of registered nurses in adult community nursing services: an integrative literature review.</w:t>
      </w:r>
      <w:r w:rsidRPr="00C6363E">
        <w:t xml:space="preserve"> Primary health care research &amp; development, 2020. </w:t>
      </w:r>
      <w:r w:rsidRPr="00C6363E">
        <w:rPr>
          <w:b/>
        </w:rPr>
        <w:t>21</w:t>
      </w:r>
      <w:r w:rsidRPr="00C6363E">
        <w:t>: p. e31.</w:t>
      </w:r>
    </w:p>
    <w:p w14:paraId="167B8BD9" w14:textId="77777777" w:rsidR="00C6363E" w:rsidRPr="00C6363E" w:rsidRDefault="00C6363E" w:rsidP="00C6363E">
      <w:pPr>
        <w:pStyle w:val="EndNoteBibliography"/>
        <w:spacing w:after="0"/>
        <w:ind w:left="720" w:hanging="720"/>
      </w:pPr>
      <w:r w:rsidRPr="00C6363E">
        <w:t>165.</w:t>
      </w:r>
      <w:r w:rsidRPr="00C6363E">
        <w:tab/>
        <w:t xml:space="preserve">Grissinger, M., </w:t>
      </w:r>
      <w:r w:rsidRPr="00C6363E">
        <w:rPr>
          <w:i/>
        </w:rPr>
        <w:t>Some red rules shouldn't rule in hospitals.</w:t>
      </w:r>
      <w:r w:rsidRPr="00C6363E">
        <w:t xml:space="preserve"> Pharmacy and Therapeutics, 2012. </w:t>
      </w:r>
      <w:r w:rsidRPr="00C6363E">
        <w:rPr>
          <w:b/>
        </w:rPr>
        <w:t>37</w:t>
      </w:r>
      <w:r w:rsidRPr="00C6363E">
        <w:t>(1): p. 4-5.</w:t>
      </w:r>
    </w:p>
    <w:p w14:paraId="65B522FF" w14:textId="77777777" w:rsidR="00C6363E" w:rsidRPr="00C6363E" w:rsidRDefault="00C6363E" w:rsidP="00C6363E">
      <w:pPr>
        <w:pStyle w:val="EndNoteBibliography"/>
        <w:spacing w:after="0"/>
        <w:ind w:left="720" w:hanging="720"/>
      </w:pPr>
      <w:r w:rsidRPr="00C6363E">
        <w:t>166.</w:t>
      </w:r>
      <w:r w:rsidRPr="00C6363E">
        <w:tab/>
        <w:t xml:space="preserve">Jones, A., et al., </w:t>
      </w:r>
      <w:r w:rsidRPr="00C6363E">
        <w:rPr>
          <w:i/>
        </w:rPr>
        <w:t>Implementation of 'Freedom to Speak Up Guardians' in NHS acute and mental health trusts in England: the FTSUG mixed-methods study.</w:t>
      </w:r>
      <w:r w:rsidRPr="00C6363E">
        <w:t xml:space="preserve"> Health and Social Care Delivery Research, 2022. </w:t>
      </w:r>
      <w:r w:rsidRPr="00C6363E">
        <w:rPr>
          <w:b/>
        </w:rPr>
        <w:t>10.23</w:t>
      </w:r>
      <w:r w:rsidRPr="00C6363E">
        <w:t>.</w:t>
      </w:r>
    </w:p>
    <w:p w14:paraId="05A82D20" w14:textId="77777777" w:rsidR="00C6363E" w:rsidRPr="00C6363E" w:rsidRDefault="00C6363E" w:rsidP="00C6363E">
      <w:pPr>
        <w:pStyle w:val="EndNoteBibliography"/>
        <w:spacing w:after="0"/>
        <w:ind w:left="720" w:hanging="720"/>
      </w:pPr>
      <w:r w:rsidRPr="00C6363E">
        <w:t>167.</w:t>
      </w:r>
      <w:r w:rsidRPr="00C6363E">
        <w:tab/>
        <w:t xml:space="preserve">LaMontange, A., et al., </w:t>
      </w:r>
      <w:r w:rsidRPr="00C6363E">
        <w:rPr>
          <w:i/>
        </w:rPr>
        <w:t>A systematic review of the job-stress intervention evaluation literature, 1990-2005.</w:t>
      </w:r>
      <w:r w:rsidRPr="00C6363E">
        <w:t xml:space="preserve"> Int J Occup Environ Health, 2007. </w:t>
      </w:r>
      <w:r w:rsidRPr="00C6363E">
        <w:rPr>
          <w:b/>
        </w:rPr>
        <w:t>13</w:t>
      </w:r>
      <w:r w:rsidRPr="00C6363E">
        <w:t>: p. 268-280.</w:t>
      </w:r>
    </w:p>
    <w:p w14:paraId="4F157BA0" w14:textId="77777777" w:rsidR="00C6363E" w:rsidRPr="00C6363E" w:rsidRDefault="00C6363E" w:rsidP="00C6363E">
      <w:pPr>
        <w:pStyle w:val="EndNoteBibliography"/>
        <w:spacing w:after="0"/>
        <w:ind w:left="720" w:hanging="720"/>
      </w:pPr>
      <w:r w:rsidRPr="00C6363E">
        <w:t>168.</w:t>
      </w:r>
      <w:r w:rsidRPr="00C6363E">
        <w:tab/>
        <w:t xml:space="preserve">Sanz-Vergel, A. and K. Nielsen, </w:t>
      </w:r>
      <w:r w:rsidRPr="00C6363E">
        <w:rPr>
          <w:i/>
        </w:rPr>
        <w:t>Virtual issue: Psychological interventions in the field of work and organizational psychology.</w:t>
      </w:r>
      <w:r w:rsidRPr="00C6363E">
        <w:t xml:space="preserve"> Applied Psychology, 2021: p. 1-6.</w:t>
      </w:r>
    </w:p>
    <w:p w14:paraId="3C41807A" w14:textId="77777777" w:rsidR="00C6363E" w:rsidRPr="00C6363E" w:rsidRDefault="00C6363E" w:rsidP="00C6363E">
      <w:pPr>
        <w:pStyle w:val="EndNoteBibliography"/>
        <w:spacing w:after="0"/>
        <w:ind w:left="720" w:hanging="720"/>
      </w:pPr>
      <w:r w:rsidRPr="00C6363E">
        <w:t>169.</w:t>
      </w:r>
      <w:r w:rsidRPr="00C6363E">
        <w:tab/>
        <w:t xml:space="preserve">Nielsen, K. and M. Christensen, </w:t>
      </w:r>
      <w:r w:rsidRPr="00C6363E">
        <w:rPr>
          <w:i/>
        </w:rPr>
        <w:t>Positive Participatory Organizational Interventions: A multilevel approach for creating healthy workplaces.</w:t>
      </w:r>
      <w:r w:rsidRPr="00C6363E">
        <w:t xml:space="preserve"> Frontiers in Psychology, 2021. </w:t>
      </w:r>
      <w:r w:rsidRPr="00C6363E">
        <w:rPr>
          <w:b/>
        </w:rPr>
        <w:t>12</w:t>
      </w:r>
      <w:r w:rsidRPr="00C6363E">
        <w:t>: p. 696245.</w:t>
      </w:r>
    </w:p>
    <w:p w14:paraId="3FF149D7" w14:textId="77777777" w:rsidR="00C6363E" w:rsidRPr="00C6363E" w:rsidRDefault="00C6363E" w:rsidP="00C6363E">
      <w:pPr>
        <w:pStyle w:val="EndNoteBibliography"/>
        <w:ind w:left="720" w:hanging="720"/>
      </w:pPr>
      <w:r w:rsidRPr="00C6363E">
        <w:t>170.</w:t>
      </w:r>
      <w:r w:rsidRPr="00C6363E">
        <w:tab/>
        <w:t xml:space="preserve">Maben, J., et al., </w:t>
      </w:r>
      <w:r w:rsidRPr="00C6363E">
        <w:rPr>
          <w:i/>
        </w:rPr>
        <w:t>Delivering healthcare: a complex balancing act.  A guide to understanding and tackling psychological ill-health in nurses, midwives and paramedics.</w:t>
      </w:r>
      <w:r w:rsidRPr="00C6363E">
        <w:t xml:space="preserve"> 2023, University of Surrey: Guildford.</w:t>
      </w:r>
    </w:p>
    <w:p w14:paraId="16B89E68" w14:textId="734A39F6" w:rsidR="00912D7A" w:rsidRPr="0046532F" w:rsidRDefault="00B627AD" w:rsidP="00B45885">
      <w:pPr>
        <w:tabs>
          <w:tab w:val="left" w:pos="2625"/>
        </w:tabs>
        <w:rPr>
          <w:rFonts w:cstheme="minorHAnsi"/>
          <w:b/>
          <w:bCs/>
        </w:rPr>
      </w:pPr>
      <w:r>
        <w:rPr>
          <w:rFonts w:cstheme="minorHAnsi"/>
          <w:b/>
          <w:bCs/>
        </w:rPr>
        <w:fldChar w:fldCharType="end"/>
      </w:r>
    </w:p>
    <w:sectPr w:rsidR="00912D7A" w:rsidRPr="0046532F" w:rsidSect="00B574D2">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030B1" w14:textId="77777777" w:rsidR="00B574D2" w:rsidRDefault="00B574D2" w:rsidP="00A76C0E">
      <w:pPr>
        <w:spacing w:after="0" w:line="240" w:lineRule="auto"/>
      </w:pPr>
      <w:r>
        <w:separator/>
      </w:r>
    </w:p>
  </w:endnote>
  <w:endnote w:type="continuationSeparator" w:id="0">
    <w:p w14:paraId="48C554EC" w14:textId="77777777" w:rsidR="00B574D2" w:rsidRDefault="00B574D2" w:rsidP="00A76C0E">
      <w:pPr>
        <w:spacing w:after="0" w:line="240" w:lineRule="auto"/>
      </w:pPr>
      <w:r>
        <w:continuationSeparator/>
      </w:r>
    </w:p>
  </w:endnote>
  <w:endnote w:type="continuationNotice" w:id="1">
    <w:p w14:paraId="242DD7BC" w14:textId="77777777" w:rsidR="00B574D2" w:rsidRDefault="00B574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9995954"/>
      <w:docPartObj>
        <w:docPartGallery w:val="Page Numbers (Bottom of Page)"/>
        <w:docPartUnique/>
      </w:docPartObj>
    </w:sdtPr>
    <w:sdtEndPr>
      <w:rPr>
        <w:noProof/>
      </w:rPr>
    </w:sdtEndPr>
    <w:sdtContent>
      <w:p w14:paraId="46BDF949" w14:textId="0E8774C9" w:rsidR="00A76C0E" w:rsidRDefault="00A76C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B62D5E" w14:textId="77777777" w:rsidR="00A76C0E" w:rsidRDefault="00A76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81ECF" w14:textId="77777777" w:rsidR="00B574D2" w:rsidRDefault="00B574D2" w:rsidP="00A76C0E">
      <w:pPr>
        <w:spacing w:after="0" w:line="240" w:lineRule="auto"/>
      </w:pPr>
      <w:r>
        <w:separator/>
      </w:r>
    </w:p>
  </w:footnote>
  <w:footnote w:type="continuationSeparator" w:id="0">
    <w:p w14:paraId="2405B8FF" w14:textId="77777777" w:rsidR="00B574D2" w:rsidRDefault="00B574D2" w:rsidP="00A76C0E">
      <w:pPr>
        <w:spacing w:after="0" w:line="240" w:lineRule="auto"/>
      </w:pPr>
      <w:r>
        <w:continuationSeparator/>
      </w:r>
    </w:p>
  </w:footnote>
  <w:footnote w:type="continuationNotice" w:id="1">
    <w:p w14:paraId="59338F92" w14:textId="77777777" w:rsidR="00B574D2" w:rsidRDefault="00B574D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72E04"/>
    <w:multiLevelType w:val="hybridMultilevel"/>
    <w:tmpl w:val="EA181B78"/>
    <w:lvl w:ilvl="0" w:tplc="FFFFFFF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2AF12785"/>
    <w:multiLevelType w:val="hybridMultilevel"/>
    <w:tmpl w:val="9F76EDE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C0042BD"/>
    <w:multiLevelType w:val="multilevel"/>
    <w:tmpl w:val="1B90C86E"/>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7F56486"/>
    <w:multiLevelType w:val="hybridMultilevel"/>
    <w:tmpl w:val="7B088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3512A8"/>
    <w:multiLevelType w:val="hybridMultilevel"/>
    <w:tmpl w:val="29F4E9EE"/>
    <w:lvl w:ilvl="0" w:tplc="9ADE9FBE">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D51EAC"/>
    <w:multiLevelType w:val="hybridMultilevel"/>
    <w:tmpl w:val="ACD02D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933282"/>
    <w:multiLevelType w:val="hybridMultilevel"/>
    <w:tmpl w:val="E8F81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1214A9"/>
    <w:multiLevelType w:val="hybridMultilevel"/>
    <w:tmpl w:val="52DAE28A"/>
    <w:lvl w:ilvl="0" w:tplc="08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51016C8C"/>
    <w:multiLevelType w:val="multilevel"/>
    <w:tmpl w:val="1B90C86E"/>
    <w:lvl w:ilvl="0">
      <w:start w:val="1"/>
      <w:numFmt w:val="decimal"/>
      <w:lvlText w:val="%1."/>
      <w:lvlJc w:val="left"/>
      <w:pPr>
        <w:tabs>
          <w:tab w:val="num" w:pos="360"/>
        </w:tabs>
        <w:ind w:left="360" w:hanging="360"/>
      </w:pPr>
      <w:rPr>
        <w:rFont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55FD066D"/>
    <w:multiLevelType w:val="multilevel"/>
    <w:tmpl w:val="1B90C86E"/>
    <w:lvl w:ilvl="0">
      <w:start w:val="1"/>
      <w:numFmt w:val="decimal"/>
      <w:lvlText w:val="%1."/>
      <w:lvlJc w:val="left"/>
      <w:pPr>
        <w:tabs>
          <w:tab w:val="num" w:pos="360"/>
        </w:tabs>
        <w:ind w:left="360" w:hanging="360"/>
      </w:pPr>
      <w:rPr>
        <w:rFont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0" w15:restartNumberingAfterBreak="0">
    <w:nsid w:val="62D969EA"/>
    <w:multiLevelType w:val="hybridMultilevel"/>
    <w:tmpl w:val="E620EF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210EE4"/>
    <w:multiLevelType w:val="multilevel"/>
    <w:tmpl w:val="1B90C86E"/>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F92017E"/>
    <w:multiLevelType w:val="multilevel"/>
    <w:tmpl w:val="ED0433C4"/>
    <w:lvl w:ilvl="0">
      <w:start w:val="5"/>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9C2B52"/>
    <w:multiLevelType w:val="hybridMultilevel"/>
    <w:tmpl w:val="3C3AE5AA"/>
    <w:lvl w:ilvl="0" w:tplc="286408C0">
      <w:start w:val="1"/>
      <w:numFmt w:val="bullet"/>
      <w:lvlText w:val=""/>
      <w:lvlJc w:val="left"/>
      <w:pPr>
        <w:tabs>
          <w:tab w:val="num" w:pos="720"/>
        </w:tabs>
        <w:ind w:left="720" w:hanging="360"/>
      </w:pPr>
      <w:rPr>
        <w:rFonts w:ascii="Symbol" w:hAnsi="Symbol" w:hint="default"/>
      </w:rPr>
    </w:lvl>
    <w:lvl w:ilvl="1" w:tplc="27FC5C6C" w:tentative="1">
      <w:start w:val="1"/>
      <w:numFmt w:val="bullet"/>
      <w:lvlText w:val=""/>
      <w:lvlJc w:val="left"/>
      <w:pPr>
        <w:tabs>
          <w:tab w:val="num" w:pos="1440"/>
        </w:tabs>
        <w:ind w:left="1440" w:hanging="360"/>
      </w:pPr>
      <w:rPr>
        <w:rFonts w:ascii="Symbol" w:hAnsi="Symbol" w:hint="default"/>
      </w:rPr>
    </w:lvl>
    <w:lvl w:ilvl="2" w:tplc="373690DE" w:tentative="1">
      <w:start w:val="1"/>
      <w:numFmt w:val="bullet"/>
      <w:lvlText w:val=""/>
      <w:lvlJc w:val="left"/>
      <w:pPr>
        <w:tabs>
          <w:tab w:val="num" w:pos="2160"/>
        </w:tabs>
        <w:ind w:left="2160" w:hanging="360"/>
      </w:pPr>
      <w:rPr>
        <w:rFonts w:ascii="Symbol" w:hAnsi="Symbol" w:hint="default"/>
      </w:rPr>
    </w:lvl>
    <w:lvl w:ilvl="3" w:tplc="21E477B0" w:tentative="1">
      <w:start w:val="1"/>
      <w:numFmt w:val="bullet"/>
      <w:lvlText w:val=""/>
      <w:lvlJc w:val="left"/>
      <w:pPr>
        <w:tabs>
          <w:tab w:val="num" w:pos="2880"/>
        </w:tabs>
        <w:ind w:left="2880" w:hanging="360"/>
      </w:pPr>
      <w:rPr>
        <w:rFonts w:ascii="Symbol" w:hAnsi="Symbol" w:hint="default"/>
      </w:rPr>
    </w:lvl>
    <w:lvl w:ilvl="4" w:tplc="29C4C7CE" w:tentative="1">
      <w:start w:val="1"/>
      <w:numFmt w:val="bullet"/>
      <w:lvlText w:val=""/>
      <w:lvlJc w:val="left"/>
      <w:pPr>
        <w:tabs>
          <w:tab w:val="num" w:pos="3600"/>
        </w:tabs>
        <w:ind w:left="3600" w:hanging="360"/>
      </w:pPr>
      <w:rPr>
        <w:rFonts w:ascii="Symbol" w:hAnsi="Symbol" w:hint="default"/>
      </w:rPr>
    </w:lvl>
    <w:lvl w:ilvl="5" w:tplc="C8B2E1A8" w:tentative="1">
      <w:start w:val="1"/>
      <w:numFmt w:val="bullet"/>
      <w:lvlText w:val=""/>
      <w:lvlJc w:val="left"/>
      <w:pPr>
        <w:tabs>
          <w:tab w:val="num" w:pos="4320"/>
        </w:tabs>
        <w:ind w:left="4320" w:hanging="360"/>
      </w:pPr>
      <w:rPr>
        <w:rFonts w:ascii="Symbol" w:hAnsi="Symbol" w:hint="default"/>
      </w:rPr>
    </w:lvl>
    <w:lvl w:ilvl="6" w:tplc="7946D59C" w:tentative="1">
      <w:start w:val="1"/>
      <w:numFmt w:val="bullet"/>
      <w:lvlText w:val=""/>
      <w:lvlJc w:val="left"/>
      <w:pPr>
        <w:tabs>
          <w:tab w:val="num" w:pos="5040"/>
        </w:tabs>
        <w:ind w:left="5040" w:hanging="360"/>
      </w:pPr>
      <w:rPr>
        <w:rFonts w:ascii="Symbol" w:hAnsi="Symbol" w:hint="default"/>
      </w:rPr>
    </w:lvl>
    <w:lvl w:ilvl="7" w:tplc="4D8678C8" w:tentative="1">
      <w:start w:val="1"/>
      <w:numFmt w:val="bullet"/>
      <w:lvlText w:val=""/>
      <w:lvlJc w:val="left"/>
      <w:pPr>
        <w:tabs>
          <w:tab w:val="num" w:pos="5760"/>
        </w:tabs>
        <w:ind w:left="5760" w:hanging="360"/>
      </w:pPr>
      <w:rPr>
        <w:rFonts w:ascii="Symbol" w:hAnsi="Symbol" w:hint="default"/>
      </w:rPr>
    </w:lvl>
    <w:lvl w:ilvl="8" w:tplc="EEC45CAA"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7BDA2982"/>
    <w:multiLevelType w:val="hybridMultilevel"/>
    <w:tmpl w:val="3594D334"/>
    <w:lvl w:ilvl="0" w:tplc="F21CD418">
      <w:start w:val="1"/>
      <w:numFmt w:val="decimal"/>
      <w:lvlText w:val="%1."/>
      <w:lvlJc w:val="left"/>
      <w:pPr>
        <w:tabs>
          <w:tab w:val="num" w:pos="720"/>
        </w:tabs>
        <w:ind w:left="720" w:hanging="360"/>
      </w:pPr>
    </w:lvl>
    <w:lvl w:ilvl="1" w:tplc="19C61F80">
      <w:start w:val="1"/>
      <w:numFmt w:val="decimal"/>
      <w:lvlText w:val="%2."/>
      <w:lvlJc w:val="left"/>
      <w:pPr>
        <w:tabs>
          <w:tab w:val="num" w:pos="1440"/>
        </w:tabs>
        <w:ind w:left="1440" w:hanging="360"/>
      </w:pPr>
    </w:lvl>
    <w:lvl w:ilvl="2" w:tplc="DE4A810C" w:tentative="1">
      <w:start w:val="1"/>
      <w:numFmt w:val="decimal"/>
      <w:lvlText w:val="%3."/>
      <w:lvlJc w:val="left"/>
      <w:pPr>
        <w:tabs>
          <w:tab w:val="num" w:pos="2160"/>
        </w:tabs>
        <w:ind w:left="2160" w:hanging="360"/>
      </w:pPr>
    </w:lvl>
    <w:lvl w:ilvl="3" w:tplc="1526C4D6" w:tentative="1">
      <w:start w:val="1"/>
      <w:numFmt w:val="decimal"/>
      <w:lvlText w:val="%4."/>
      <w:lvlJc w:val="left"/>
      <w:pPr>
        <w:tabs>
          <w:tab w:val="num" w:pos="2880"/>
        </w:tabs>
        <w:ind w:left="2880" w:hanging="360"/>
      </w:pPr>
    </w:lvl>
    <w:lvl w:ilvl="4" w:tplc="D9CE37BA" w:tentative="1">
      <w:start w:val="1"/>
      <w:numFmt w:val="decimal"/>
      <w:lvlText w:val="%5."/>
      <w:lvlJc w:val="left"/>
      <w:pPr>
        <w:tabs>
          <w:tab w:val="num" w:pos="3600"/>
        </w:tabs>
        <w:ind w:left="3600" w:hanging="360"/>
      </w:pPr>
    </w:lvl>
    <w:lvl w:ilvl="5" w:tplc="628CEA76" w:tentative="1">
      <w:start w:val="1"/>
      <w:numFmt w:val="decimal"/>
      <w:lvlText w:val="%6."/>
      <w:lvlJc w:val="left"/>
      <w:pPr>
        <w:tabs>
          <w:tab w:val="num" w:pos="4320"/>
        </w:tabs>
        <w:ind w:left="4320" w:hanging="360"/>
      </w:pPr>
    </w:lvl>
    <w:lvl w:ilvl="6" w:tplc="31A28AC8" w:tentative="1">
      <w:start w:val="1"/>
      <w:numFmt w:val="decimal"/>
      <w:lvlText w:val="%7."/>
      <w:lvlJc w:val="left"/>
      <w:pPr>
        <w:tabs>
          <w:tab w:val="num" w:pos="5040"/>
        </w:tabs>
        <w:ind w:left="5040" w:hanging="360"/>
      </w:pPr>
    </w:lvl>
    <w:lvl w:ilvl="7" w:tplc="A2A64D58" w:tentative="1">
      <w:start w:val="1"/>
      <w:numFmt w:val="decimal"/>
      <w:lvlText w:val="%8."/>
      <w:lvlJc w:val="left"/>
      <w:pPr>
        <w:tabs>
          <w:tab w:val="num" w:pos="5760"/>
        </w:tabs>
        <w:ind w:left="5760" w:hanging="360"/>
      </w:pPr>
    </w:lvl>
    <w:lvl w:ilvl="8" w:tplc="ACE08A3A" w:tentative="1">
      <w:start w:val="1"/>
      <w:numFmt w:val="decimal"/>
      <w:lvlText w:val="%9."/>
      <w:lvlJc w:val="left"/>
      <w:pPr>
        <w:tabs>
          <w:tab w:val="num" w:pos="6480"/>
        </w:tabs>
        <w:ind w:left="6480" w:hanging="360"/>
      </w:pPr>
    </w:lvl>
  </w:abstractNum>
  <w:num w:numId="1" w16cid:durableId="1608922030">
    <w:abstractNumId w:val="5"/>
  </w:num>
  <w:num w:numId="2" w16cid:durableId="275479235">
    <w:abstractNumId w:val="3"/>
  </w:num>
  <w:num w:numId="3" w16cid:durableId="1993680992">
    <w:abstractNumId w:val="10"/>
  </w:num>
  <w:num w:numId="4" w16cid:durableId="2137478350">
    <w:abstractNumId w:val="14"/>
  </w:num>
  <w:num w:numId="5" w16cid:durableId="1776172632">
    <w:abstractNumId w:val="7"/>
  </w:num>
  <w:num w:numId="6" w16cid:durableId="2000770969">
    <w:abstractNumId w:val="2"/>
  </w:num>
  <w:num w:numId="7" w16cid:durableId="1628318787">
    <w:abstractNumId w:val="4"/>
  </w:num>
  <w:num w:numId="8" w16cid:durableId="848524688">
    <w:abstractNumId w:val="1"/>
  </w:num>
  <w:num w:numId="9" w16cid:durableId="1675179779">
    <w:abstractNumId w:val="0"/>
  </w:num>
  <w:num w:numId="10" w16cid:durableId="611018841">
    <w:abstractNumId w:val="9"/>
  </w:num>
  <w:num w:numId="11" w16cid:durableId="126318872">
    <w:abstractNumId w:val="8"/>
  </w:num>
  <w:num w:numId="12" w16cid:durableId="495807284">
    <w:abstractNumId w:val="13"/>
  </w:num>
  <w:num w:numId="13" w16cid:durableId="273749881">
    <w:abstractNumId w:val="6"/>
  </w:num>
  <w:num w:numId="14" w16cid:durableId="273440173">
    <w:abstractNumId w:val="11"/>
  </w:num>
  <w:num w:numId="15" w16cid:durableId="5776370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9dftethzvtegexpd95evsbftesx29eap2r&quot;&gt;EndNote Libaray - Sarah ref&lt;record-ids&gt;&lt;item&gt;82&lt;/item&gt;&lt;/record-ids&gt;&lt;/item&gt;&lt;item db-id=&quot;ddsrss5fwwt9s9efafpp952zrvzxad0zvxp0&quot;&gt;CUP-2 Endnote Library AC version 4.10.22&lt;record-ids&gt;&lt;item&gt;4&lt;/item&gt;&lt;item&gt;7&lt;/item&gt;&lt;item&gt;8&lt;/item&gt;&lt;item&gt;16&lt;/item&gt;&lt;item&gt;18&lt;/item&gt;&lt;item&gt;22&lt;/item&gt;&lt;item&gt;23&lt;/item&gt;&lt;item&gt;24&lt;/item&gt;&lt;item&gt;26&lt;/item&gt;&lt;item&gt;27&lt;/item&gt;&lt;item&gt;29&lt;/item&gt;&lt;item&gt;34&lt;/item&gt;&lt;item&gt;35&lt;/item&gt;&lt;item&gt;36&lt;/item&gt;&lt;item&gt;37&lt;/item&gt;&lt;item&gt;39&lt;/item&gt;&lt;item&gt;40&lt;/item&gt;&lt;item&gt;41&lt;/item&gt;&lt;item&gt;43&lt;/item&gt;&lt;item&gt;44&lt;/item&gt;&lt;item&gt;47&lt;/item&gt;&lt;item&gt;50&lt;/item&gt;&lt;item&gt;55&lt;/item&gt;&lt;item&gt;57&lt;/item&gt;&lt;item&gt;58&lt;/item&gt;&lt;item&gt;59&lt;/item&gt;&lt;item&gt;60&lt;/item&gt;&lt;item&gt;64&lt;/item&gt;&lt;item&gt;65&lt;/item&gt;&lt;item&gt;66&lt;/item&gt;&lt;item&gt;69&lt;/item&gt;&lt;item&gt;72&lt;/item&gt;&lt;item&gt;73&lt;/item&gt;&lt;item&gt;74&lt;/item&gt;&lt;item&gt;76&lt;/item&gt;&lt;item&gt;78&lt;/item&gt;&lt;item&gt;79&lt;/item&gt;&lt;item&gt;80&lt;/item&gt;&lt;item&gt;81&lt;/item&gt;&lt;item&gt;82&lt;/item&gt;&lt;item&gt;83&lt;/item&gt;&lt;item&gt;84&lt;/item&gt;&lt;item&gt;86&lt;/item&gt;&lt;item&gt;87&lt;/item&gt;&lt;item&gt;88&lt;/item&gt;&lt;item&gt;89&lt;/item&gt;&lt;item&gt;90&lt;/item&gt;&lt;item&gt;93&lt;/item&gt;&lt;item&gt;94&lt;/item&gt;&lt;item&gt;96&lt;/item&gt;&lt;item&gt;101&lt;/item&gt;&lt;item&gt;102&lt;/item&gt;&lt;item&gt;104&lt;/item&gt;&lt;item&gt;105&lt;/item&gt;&lt;item&gt;107&lt;/item&gt;&lt;item&gt;109&lt;/item&gt;&lt;item&gt;110&lt;/item&gt;&lt;item&gt;111&lt;/item&gt;&lt;item&gt;114&lt;/item&gt;&lt;item&gt;115&lt;/item&gt;&lt;item&gt;116&lt;/item&gt;&lt;item&gt;117&lt;/item&gt;&lt;item&gt;118&lt;/item&gt;&lt;item&gt;119&lt;/item&gt;&lt;item&gt;121&lt;/item&gt;&lt;item&gt;122&lt;/item&gt;&lt;item&gt;124&lt;/item&gt;&lt;item&gt;125&lt;/item&gt;&lt;item&gt;126&lt;/item&gt;&lt;item&gt;127&lt;/item&gt;&lt;item&gt;128&lt;/item&gt;&lt;item&gt;129&lt;/item&gt;&lt;item&gt;131&lt;/item&gt;&lt;item&gt;132&lt;/item&gt;&lt;item&gt;133&lt;/item&gt;&lt;item&gt;136&lt;/item&gt;&lt;item&gt;138&lt;/item&gt;&lt;item&gt;139&lt;/item&gt;&lt;item&gt;140&lt;/item&gt;&lt;item&gt;142&lt;/item&gt;&lt;item&gt;143&lt;/item&gt;&lt;item&gt;144&lt;/item&gt;&lt;item&gt;145&lt;/item&gt;&lt;item&gt;146&lt;/item&gt;&lt;item&gt;148&lt;/item&gt;&lt;item&gt;149&lt;/item&gt;&lt;item&gt;150&lt;/item&gt;&lt;item&gt;151&lt;/item&gt;&lt;item&gt;154&lt;/item&gt;&lt;item&gt;156&lt;/item&gt;&lt;item&gt;157&lt;/item&gt;&lt;item&gt;158&lt;/item&gt;&lt;item&gt;160&lt;/item&gt;&lt;item&gt;161&lt;/item&gt;&lt;item&gt;162&lt;/item&gt;&lt;item&gt;163&lt;/item&gt;&lt;item&gt;164&lt;/item&gt;&lt;item&gt;168&lt;/item&gt;&lt;item&gt;169&lt;/item&gt;&lt;item&gt;170&lt;/item&gt;&lt;item&gt;171&lt;/item&gt;&lt;item&gt;177&lt;/item&gt;&lt;item&gt;181&lt;/item&gt;&lt;item&gt;183&lt;/item&gt;&lt;item&gt;184&lt;/item&gt;&lt;item&gt;185&lt;/item&gt;&lt;item&gt;191&lt;/item&gt;&lt;item&gt;193&lt;/item&gt;&lt;item&gt;194&lt;/item&gt;&lt;item&gt;196&lt;/item&gt;&lt;item&gt;201&lt;/item&gt;&lt;item&gt;202&lt;/item&gt;&lt;item&gt;203&lt;/item&gt;&lt;item&gt;204&lt;/item&gt;&lt;item&gt;205&lt;/item&gt;&lt;item&gt;212&lt;/item&gt;&lt;item&gt;214&lt;/item&gt;&lt;item&gt;215&lt;/item&gt;&lt;item&gt;216&lt;/item&gt;&lt;item&gt;217&lt;/item&gt;&lt;item&gt;219&lt;/item&gt;&lt;item&gt;234&lt;/item&gt;&lt;item&gt;237&lt;/item&gt;&lt;item&gt;238&lt;/item&gt;&lt;item&gt;240&lt;/item&gt;&lt;item&gt;241&lt;/item&gt;&lt;item&gt;242&lt;/item&gt;&lt;item&gt;243&lt;/item&gt;&lt;item&gt;244&lt;/item&gt;&lt;item&gt;246&lt;/item&gt;&lt;item&gt;248&lt;/item&gt;&lt;item&gt;249&lt;/item&gt;&lt;item&gt;252&lt;/item&gt;&lt;item&gt;257&lt;/item&gt;&lt;item&gt;258&lt;/item&gt;&lt;item&gt;260&lt;/item&gt;&lt;item&gt;261&lt;/item&gt;&lt;item&gt;271&lt;/item&gt;&lt;item&gt;273&lt;/item&gt;&lt;item&gt;276&lt;/item&gt;&lt;item&gt;284&lt;/item&gt;&lt;item&gt;286&lt;/item&gt;&lt;item&gt;287&lt;/item&gt;&lt;item&gt;288&lt;/item&gt;&lt;item&gt;289&lt;/item&gt;&lt;item&gt;291&lt;/item&gt;&lt;item&gt;297&lt;/item&gt;&lt;item&gt;299&lt;/item&gt;&lt;item&gt;309&lt;/item&gt;&lt;item&gt;310&lt;/item&gt;&lt;item&gt;318&lt;/item&gt;&lt;item&gt;322&lt;/item&gt;&lt;item&gt;324&lt;/item&gt;&lt;item&gt;328&lt;/item&gt;&lt;item&gt;330&lt;/item&gt;&lt;item&gt;332&lt;/item&gt;&lt;item&gt;333&lt;/item&gt;&lt;item&gt;334&lt;/item&gt;&lt;item&gt;335&lt;/item&gt;&lt;item&gt;336&lt;/item&gt;&lt;item&gt;339&lt;/item&gt;&lt;item&gt;340&lt;/item&gt;&lt;item&gt;347&lt;/item&gt;&lt;item&gt;361&lt;/item&gt;&lt;item&gt;362&lt;/item&gt;&lt;item&gt;363&lt;/item&gt;&lt;item&gt;364&lt;/item&gt;&lt;item&gt;365&lt;/item&gt;&lt;item&gt;366&lt;/item&gt;&lt;/record-ids&gt;&lt;/item&gt;&lt;/Libraries&gt;"/>
  </w:docVars>
  <w:rsids>
    <w:rsidRoot w:val="00850538"/>
    <w:rsid w:val="00000B96"/>
    <w:rsid w:val="00001BF1"/>
    <w:rsid w:val="00001F70"/>
    <w:rsid w:val="00004AC2"/>
    <w:rsid w:val="00005A9B"/>
    <w:rsid w:val="00005C9B"/>
    <w:rsid w:val="000062CC"/>
    <w:rsid w:val="00007388"/>
    <w:rsid w:val="000078DC"/>
    <w:rsid w:val="0001133E"/>
    <w:rsid w:val="000129DD"/>
    <w:rsid w:val="00013F04"/>
    <w:rsid w:val="00016445"/>
    <w:rsid w:val="000164EA"/>
    <w:rsid w:val="00017055"/>
    <w:rsid w:val="00020052"/>
    <w:rsid w:val="00021425"/>
    <w:rsid w:val="00021AC3"/>
    <w:rsid w:val="00022247"/>
    <w:rsid w:val="0002247D"/>
    <w:rsid w:val="00023B7B"/>
    <w:rsid w:val="00024647"/>
    <w:rsid w:val="00025DC2"/>
    <w:rsid w:val="00026876"/>
    <w:rsid w:val="0002740A"/>
    <w:rsid w:val="000307AE"/>
    <w:rsid w:val="00030CE1"/>
    <w:rsid w:val="000317C5"/>
    <w:rsid w:val="00034937"/>
    <w:rsid w:val="000360B4"/>
    <w:rsid w:val="000363CE"/>
    <w:rsid w:val="00037182"/>
    <w:rsid w:val="0004100A"/>
    <w:rsid w:val="00041CA0"/>
    <w:rsid w:val="00041ED8"/>
    <w:rsid w:val="00042172"/>
    <w:rsid w:val="00042D76"/>
    <w:rsid w:val="00044B21"/>
    <w:rsid w:val="00045336"/>
    <w:rsid w:val="000459BE"/>
    <w:rsid w:val="00046C5D"/>
    <w:rsid w:val="00047F9F"/>
    <w:rsid w:val="00050293"/>
    <w:rsid w:val="0005101F"/>
    <w:rsid w:val="00052EDA"/>
    <w:rsid w:val="00053EA9"/>
    <w:rsid w:val="000554CB"/>
    <w:rsid w:val="000562E5"/>
    <w:rsid w:val="00056361"/>
    <w:rsid w:val="00060533"/>
    <w:rsid w:val="00060BB5"/>
    <w:rsid w:val="000611AC"/>
    <w:rsid w:val="0006138F"/>
    <w:rsid w:val="000613DD"/>
    <w:rsid w:val="0006189E"/>
    <w:rsid w:val="00061E5F"/>
    <w:rsid w:val="000634C5"/>
    <w:rsid w:val="00063644"/>
    <w:rsid w:val="00064DF1"/>
    <w:rsid w:val="00065649"/>
    <w:rsid w:val="00065704"/>
    <w:rsid w:val="00065F5A"/>
    <w:rsid w:val="00070DC8"/>
    <w:rsid w:val="000711E2"/>
    <w:rsid w:val="000714D8"/>
    <w:rsid w:val="00071A47"/>
    <w:rsid w:val="00072228"/>
    <w:rsid w:val="000726A6"/>
    <w:rsid w:val="00072E4D"/>
    <w:rsid w:val="000735B1"/>
    <w:rsid w:val="00074505"/>
    <w:rsid w:val="00074C95"/>
    <w:rsid w:val="000758DF"/>
    <w:rsid w:val="0007787D"/>
    <w:rsid w:val="00077CAA"/>
    <w:rsid w:val="000803F9"/>
    <w:rsid w:val="00080996"/>
    <w:rsid w:val="00083610"/>
    <w:rsid w:val="000836CF"/>
    <w:rsid w:val="0008636F"/>
    <w:rsid w:val="00086536"/>
    <w:rsid w:val="000902EA"/>
    <w:rsid w:val="00090656"/>
    <w:rsid w:val="00091A91"/>
    <w:rsid w:val="00092D8E"/>
    <w:rsid w:val="00093AB6"/>
    <w:rsid w:val="00093C8E"/>
    <w:rsid w:val="000942C5"/>
    <w:rsid w:val="00094519"/>
    <w:rsid w:val="00095FF4"/>
    <w:rsid w:val="00096216"/>
    <w:rsid w:val="000A20FA"/>
    <w:rsid w:val="000A2F49"/>
    <w:rsid w:val="000A3065"/>
    <w:rsid w:val="000A32B9"/>
    <w:rsid w:val="000A4BA1"/>
    <w:rsid w:val="000A522B"/>
    <w:rsid w:val="000A55EF"/>
    <w:rsid w:val="000A5AEB"/>
    <w:rsid w:val="000A6A5F"/>
    <w:rsid w:val="000A7967"/>
    <w:rsid w:val="000A7CDA"/>
    <w:rsid w:val="000A7F85"/>
    <w:rsid w:val="000B0175"/>
    <w:rsid w:val="000B035F"/>
    <w:rsid w:val="000B0FF2"/>
    <w:rsid w:val="000B1BE4"/>
    <w:rsid w:val="000B1C5E"/>
    <w:rsid w:val="000B1F0E"/>
    <w:rsid w:val="000B4C83"/>
    <w:rsid w:val="000B4FEC"/>
    <w:rsid w:val="000B5460"/>
    <w:rsid w:val="000C0C46"/>
    <w:rsid w:val="000C1CAF"/>
    <w:rsid w:val="000C1FD9"/>
    <w:rsid w:val="000C2440"/>
    <w:rsid w:val="000C2D20"/>
    <w:rsid w:val="000C304F"/>
    <w:rsid w:val="000C3615"/>
    <w:rsid w:val="000C39FD"/>
    <w:rsid w:val="000C477C"/>
    <w:rsid w:val="000C6100"/>
    <w:rsid w:val="000C729A"/>
    <w:rsid w:val="000D346E"/>
    <w:rsid w:val="000D4043"/>
    <w:rsid w:val="000D51A4"/>
    <w:rsid w:val="000D5A2B"/>
    <w:rsid w:val="000D65A4"/>
    <w:rsid w:val="000D7CC7"/>
    <w:rsid w:val="000E1421"/>
    <w:rsid w:val="000E2353"/>
    <w:rsid w:val="000E289C"/>
    <w:rsid w:val="000E28CB"/>
    <w:rsid w:val="000E3FB7"/>
    <w:rsid w:val="000E409B"/>
    <w:rsid w:val="000E417F"/>
    <w:rsid w:val="000E5F03"/>
    <w:rsid w:val="000E6DB4"/>
    <w:rsid w:val="000E6E94"/>
    <w:rsid w:val="000F0B05"/>
    <w:rsid w:val="000F0C77"/>
    <w:rsid w:val="000F33A2"/>
    <w:rsid w:val="000F3647"/>
    <w:rsid w:val="000F3847"/>
    <w:rsid w:val="000F3FC5"/>
    <w:rsid w:val="000F42F2"/>
    <w:rsid w:val="000F57C8"/>
    <w:rsid w:val="000F63DF"/>
    <w:rsid w:val="000F6B2A"/>
    <w:rsid w:val="000F6C14"/>
    <w:rsid w:val="000F70D2"/>
    <w:rsid w:val="00105827"/>
    <w:rsid w:val="00107DB4"/>
    <w:rsid w:val="00110107"/>
    <w:rsid w:val="001110F5"/>
    <w:rsid w:val="0011148D"/>
    <w:rsid w:val="001121DE"/>
    <w:rsid w:val="00113C96"/>
    <w:rsid w:val="00114D80"/>
    <w:rsid w:val="0011687D"/>
    <w:rsid w:val="00116BC2"/>
    <w:rsid w:val="001179FA"/>
    <w:rsid w:val="00120DBB"/>
    <w:rsid w:val="00120F54"/>
    <w:rsid w:val="00120F64"/>
    <w:rsid w:val="00122330"/>
    <w:rsid w:val="0012455D"/>
    <w:rsid w:val="001245F0"/>
    <w:rsid w:val="00124CC7"/>
    <w:rsid w:val="00127B5F"/>
    <w:rsid w:val="00130EAC"/>
    <w:rsid w:val="001311E9"/>
    <w:rsid w:val="00131EBE"/>
    <w:rsid w:val="00133416"/>
    <w:rsid w:val="001345C4"/>
    <w:rsid w:val="001346F1"/>
    <w:rsid w:val="00135243"/>
    <w:rsid w:val="00135695"/>
    <w:rsid w:val="001356D4"/>
    <w:rsid w:val="00136BCD"/>
    <w:rsid w:val="001373B6"/>
    <w:rsid w:val="00137A01"/>
    <w:rsid w:val="00141D6D"/>
    <w:rsid w:val="001424D4"/>
    <w:rsid w:val="00143227"/>
    <w:rsid w:val="00143604"/>
    <w:rsid w:val="00145D4A"/>
    <w:rsid w:val="001467AE"/>
    <w:rsid w:val="001468F7"/>
    <w:rsid w:val="00147702"/>
    <w:rsid w:val="00147B85"/>
    <w:rsid w:val="001527D8"/>
    <w:rsid w:val="001540F4"/>
    <w:rsid w:val="00154328"/>
    <w:rsid w:val="00155530"/>
    <w:rsid w:val="001558F5"/>
    <w:rsid w:val="0015604D"/>
    <w:rsid w:val="00156D6A"/>
    <w:rsid w:val="001601ED"/>
    <w:rsid w:val="00160DC5"/>
    <w:rsid w:val="00164A45"/>
    <w:rsid w:val="00164E98"/>
    <w:rsid w:val="001659E2"/>
    <w:rsid w:val="0016701D"/>
    <w:rsid w:val="001701F1"/>
    <w:rsid w:val="00170B92"/>
    <w:rsid w:val="00170BB0"/>
    <w:rsid w:val="00170E6A"/>
    <w:rsid w:val="001723BB"/>
    <w:rsid w:val="00173526"/>
    <w:rsid w:val="001737C1"/>
    <w:rsid w:val="001751E2"/>
    <w:rsid w:val="001756D4"/>
    <w:rsid w:val="00175A22"/>
    <w:rsid w:val="00176289"/>
    <w:rsid w:val="0017705F"/>
    <w:rsid w:val="00177BAA"/>
    <w:rsid w:val="0018083B"/>
    <w:rsid w:val="001813DF"/>
    <w:rsid w:val="001815D1"/>
    <w:rsid w:val="00182679"/>
    <w:rsid w:val="0018332A"/>
    <w:rsid w:val="00183905"/>
    <w:rsid w:val="001851A4"/>
    <w:rsid w:val="001853C7"/>
    <w:rsid w:val="001867B5"/>
    <w:rsid w:val="00187C5F"/>
    <w:rsid w:val="00187DC0"/>
    <w:rsid w:val="00192183"/>
    <w:rsid w:val="001929AD"/>
    <w:rsid w:val="00192D6F"/>
    <w:rsid w:val="0019301C"/>
    <w:rsid w:val="00193FA9"/>
    <w:rsid w:val="00194C24"/>
    <w:rsid w:val="0019594E"/>
    <w:rsid w:val="0019615B"/>
    <w:rsid w:val="001964AD"/>
    <w:rsid w:val="00196D22"/>
    <w:rsid w:val="001A0C69"/>
    <w:rsid w:val="001A1D0E"/>
    <w:rsid w:val="001A2CE7"/>
    <w:rsid w:val="001A360C"/>
    <w:rsid w:val="001A3F3B"/>
    <w:rsid w:val="001A487F"/>
    <w:rsid w:val="001A54BD"/>
    <w:rsid w:val="001A6431"/>
    <w:rsid w:val="001A686D"/>
    <w:rsid w:val="001A6B8B"/>
    <w:rsid w:val="001B0977"/>
    <w:rsid w:val="001B281A"/>
    <w:rsid w:val="001B2E97"/>
    <w:rsid w:val="001B350D"/>
    <w:rsid w:val="001B3F49"/>
    <w:rsid w:val="001B54F3"/>
    <w:rsid w:val="001B551A"/>
    <w:rsid w:val="001B5AC8"/>
    <w:rsid w:val="001B7255"/>
    <w:rsid w:val="001C0C74"/>
    <w:rsid w:val="001C188D"/>
    <w:rsid w:val="001C2BDD"/>
    <w:rsid w:val="001C2D17"/>
    <w:rsid w:val="001C31FE"/>
    <w:rsid w:val="001C4A2E"/>
    <w:rsid w:val="001C4B80"/>
    <w:rsid w:val="001C6551"/>
    <w:rsid w:val="001C6E5E"/>
    <w:rsid w:val="001D1084"/>
    <w:rsid w:val="001D2182"/>
    <w:rsid w:val="001D2243"/>
    <w:rsid w:val="001D36E9"/>
    <w:rsid w:val="001D390C"/>
    <w:rsid w:val="001D4376"/>
    <w:rsid w:val="001D4F64"/>
    <w:rsid w:val="001D5B54"/>
    <w:rsid w:val="001D5B97"/>
    <w:rsid w:val="001E1040"/>
    <w:rsid w:val="001E1704"/>
    <w:rsid w:val="001E1FC4"/>
    <w:rsid w:val="001E2F87"/>
    <w:rsid w:val="001E38CB"/>
    <w:rsid w:val="001E41DC"/>
    <w:rsid w:val="001E5068"/>
    <w:rsid w:val="001E526F"/>
    <w:rsid w:val="001E5654"/>
    <w:rsid w:val="001E5DAE"/>
    <w:rsid w:val="001E5EBE"/>
    <w:rsid w:val="001E7BAE"/>
    <w:rsid w:val="001F291D"/>
    <w:rsid w:val="001F4047"/>
    <w:rsid w:val="001F51D9"/>
    <w:rsid w:val="001F53B4"/>
    <w:rsid w:val="001F5F42"/>
    <w:rsid w:val="001F6265"/>
    <w:rsid w:val="001F70A7"/>
    <w:rsid w:val="002015C4"/>
    <w:rsid w:val="00201B88"/>
    <w:rsid w:val="00202055"/>
    <w:rsid w:val="00203D9E"/>
    <w:rsid w:val="00206646"/>
    <w:rsid w:val="0020665A"/>
    <w:rsid w:val="0020786E"/>
    <w:rsid w:val="002100B5"/>
    <w:rsid w:val="00210396"/>
    <w:rsid w:val="00210BD5"/>
    <w:rsid w:val="00210FA3"/>
    <w:rsid w:val="00211381"/>
    <w:rsid w:val="00212E68"/>
    <w:rsid w:val="00214C2B"/>
    <w:rsid w:val="00217197"/>
    <w:rsid w:val="00217C3E"/>
    <w:rsid w:val="00220511"/>
    <w:rsid w:val="00222267"/>
    <w:rsid w:val="00222BC3"/>
    <w:rsid w:val="0022385D"/>
    <w:rsid w:val="00224FFB"/>
    <w:rsid w:val="00225661"/>
    <w:rsid w:val="0022568F"/>
    <w:rsid w:val="00225D79"/>
    <w:rsid w:val="00227C5E"/>
    <w:rsid w:val="0023000E"/>
    <w:rsid w:val="002300D6"/>
    <w:rsid w:val="00230326"/>
    <w:rsid w:val="00230CC1"/>
    <w:rsid w:val="0023168E"/>
    <w:rsid w:val="00231AA2"/>
    <w:rsid w:val="002324BA"/>
    <w:rsid w:val="002328AC"/>
    <w:rsid w:val="00232F2A"/>
    <w:rsid w:val="00234E64"/>
    <w:rsid w:val="00235CE3"/>
    <w:rsid w:val="002361B8"/>
    <w:rsid w:val="00236A8F"/>
    <w:rsid w:val="00237947"/>
    <w:rsid w:val="00240B71"/>
    <w:rsid w:val="00241B01"/>
    <w:rsid w:val="002420EC"/>
    <w:rsid w:val="00242793"/>
    <w:rsid w:val="00242D5F"/>
    <w:rsid w:val="00244877"/>
    <w:rsid w:val="00245194"/>
    <w:rsid w:val="00245275"/>
    <w:rsid w:val="00245788"/>
    <w:rsid w:val="00245966"/>
    <w:rsid w:val="00245B76"/>
    <w:rsid w:val="0024616B"/>
    <w:rsid w:val="0024665A"/>
    <w:rsid w:val="00247737"/>
    <w:rsid w:val="00250F20"/>
    <w:rsid w:val="00251177"/>
    <w:rsid w:val="00251A09"/>
    <w:rsid w:val="002526BF"/>
    <w:rsid w:val="00253BCB"/>
    <w:rsid w:val="00253BEA"/>
    <w:rsid w:val="00255F5D"/>
    <w:rsid w:val="002568C1"/>
    <w:rsid w:val="00257529"/>
    <w:rsid w:val="002575AB"/>
    <w:rsid w:val="002578BF"/>
    <w:rsid w:val="00257F2E"/>
    <w:rsid w:val="002627E5"/>
    <w:rsid w:val="00264EE0"/>
    <w:rsid w:val="00264F78"/>
    <w:rsid w:val="00265650"/>
    <w:rsid w:val="00265A94"/>
    <w:rsid w:val="002730C1"/>
    <w:rsid w:val="002735B8"/>
    <w:rsid w:val="002740BA"/>
    <w:rsid w:val="002741E6"/>
    <w:rsid w:val="00274817"/>
    <w:rsid w:val="00274951"/>
    <w:rsid w:val="00274F91"/>
    <w:rsid w:val="0027554C"/>
    <w:rsid w:val="00275BF7"/>
    <w:rsid w:val="00277077"/>
    <w:rsid w:val="002776EB"/>
    <w:rsid w:val="00277BC0"/>
    <w:rsid w:val="00277E42"/>
    <w:rsid w:val="002806CD"/>
    <w:rsid w:val="002821FB"/>
    <w:rsid w:val="00283494"/>
    <w:rsid w:val="002839E5"/>
    <w:rsid w:val="00285469"/>
    <w:rsid w:val="00285C25"/>
    <w:rsid w:val="00285E63"/>
    <w:rsid w:val="002875B6"/>
    <w:rsid w:val="00287847"/>
    <w:rsid w:val="00292E97"/>
    <w:rsid w:val="002930A1"/>
    <w:rsid w:val="00293579"/>
    <w:rsid w:val="00293F45"/>
    <w:rsid w:val="002974BF"/>
    <w:rsid w:val="00297F59"/>
    <w:rsid w:val="002A2A96"/>
    <w:rsid w:val="002A2DBD"/>
    <w:rsid w:val="002A4058"/>
    <w:rsid w:val="002A4BDE"/>
    <w:rsid w:val="002A59B9"/>
    <w:rsid w:val="002A5A22"/>
    <w:rsid w:val="002A6DE0"/>
    <w:rsid w:val="002B1B23"/>
    <w:rsid w:val="002B21C2"/>
    <w:rsid w:val="002B2CE7"/>
    <w:rsid w:val="002B4C46"/>
    <w:rsid w:val="002B658B"/>
    <w:rsid w:val="002B68C1"/>
    <w:rsid w:val="002B70E5"/>
    <w:rsid w:val="002B7DDE"/>
    <w:rsid w:val="002B7EA0"/>
    <w:rsid w:val="002C0977"/>
    <w:rsid w:val="002C11DB"/>
    <w:rsid w:val="002C2AE2"/>
    <w:rsid w:val="002C327F"/>
    <w:rsid w:val="002C43BE"/>
    <w:rsid w:val="002C4A13"/>
    <w:rsid w:val="002C4CDE"/>
    <w:rsid w:val="002C50F2"/>
    <w:rsid w:val="002C60B3"/>
    <w:rsid w:val="002D0927"/>
    <w:rsid w:val="002D1386"/>
    <w:rsid w:val="002D20C8"/>
    <w:rsid w:val="002D25AC"/>
    <w:rsid w:val="002D3CC2"/>
    <w:rsid w:val="002D3F66"/>
    <w:rsid w:val="002D4924"/>
    <w:rsid w:val="002D4940"/>
    <w:rsid w:val="002D4A3B"/>
    <w:rsid w:val="002E0A5A"/>
    <w:rsid w:val="002E0B69"/>
    <w:rsid w:val="002E0D00"/>
    <w:rsid w:val="002E1AB3"/>
    <w:rsid w:val="002E1B32"/>
    <w:rsid w:val="002E4168"/>
    <w:rsid w:val="002E45C5"/>
    <w:rsid w:val="002E6FB6"/>
    <w:rsid w:val="002F0088"/>
    <w:rsid w:val="002F0933"/>
    <w:rsid w:val="002F1382"/>
    <w:rsid w:val="002F1946"/>
    <w:rsid w:val="002F2A58"/>
    <w:rsid w:val="002F319D"/>
    <w:rsid w:val="002F39DD"/>
    <w:rsid w:val="002F4B5A"/>
    <w:rsid w:val="002F541F"/>
    <w:rsid w:val="002F5EBE"/>
    <w:rsid w:val="002F6A56"/>
    <w:rsid w:val="002F75E4"/>
    <w:rsid w:val="0030404B"/>
    <w:rsid w:val="0030521D"/>
    <w:rsid w:val="0030559E"/>
    <w:rsid w:val="00306238"/>
    <w:rsid w:val="00306A4B"/>
    <w:rsid w:val="00307430"/>
    <w:rsid w:val="00307740"/>
    <w:rsid w:val="00311A8B"/>
    <w:rsid w:val="00311D69"/>
    <w:rsid w:val="0031610A"/>
    <w:rsid w:val="0032277E"/>
    <w:rsid w:val="003241C2"/>
    <w:rsid w:val="003244EE"/>
    <w:rsid w:val="00324B67"/>
    <w:rsid w:val="00325570"/>
    <w:rsid w:val="0032606F"/>
    <w:rsid w:val="00326E28"/>
    <w:rsid w:val="00327144"/>
    <w:rsid w:val="003277C8"/>
    <w:rsid w:val="003278E0"/>
    <w:rsid w:val="00331178"/>
    <w:rsid w:val="00331359"/>
    <w:rsid w:val="00331A08"/>
    <w:rsid w:val="00331A12"/>
    <w:rsid w:val="00331F42"/>
    <w:rsid w:val="00333192"/>
    <w:rsid w:val="00333E0A"/>
    <w:rsid w:val="00334FED"/>
    <w:rsid w:val="00335117"/>
    <w:rsid w:val="00335B2C"/>
    <w:rsid w:val="0033644D"/>
    <w:rsid w:val="00336B09"/>
    <w:rsid w:val="003417B0"/>
    <w:rsid w:val="00341D71"/>
    <w:rsid w:val="00342EC0"/>
    <w:rsid w:val="00343278"/>
    <w:rsid w:val="00343B6D"/>
    <w:rsid w:val="00344AA4"/>
    <w:rsid w:val="00346548"/>
    <w:rsid w:val="00346AD4"/>
    <w:rsid w:val="003470CA"/>
    <w:rsid w:val="00350953"/>
    <w:rsid w:val="00350FBC"/>
    <w:rsid w:val="003512DD"/>
    <w:rsid w:val="0035145A"/>
    <w:rsid w:val="00351831"/>
    <w:rsid w:val="00351F93"/>
    <w:rsid w:val="00352354"/>
    <w:rsid w:val="00353078"/>
    <w:rsid w:val="003530CF"/>
    <w:rsid w:val="00356904"/>
    <w:rsid w:val="003603C5"/>
    <w:rsid w:val="00361F93"/>
    <w:rsid w:val="0036520E"/>
    <w:rsid w:val="003652C9"/>
    <w:rsid w:val="00366C3E"/>
    <w:rsid w:val="00367460"/>
    <w:rsid w:val="00367FD2"/>
    <w:rsid w:val="00367FE3"/>
    <w:rsid w:val="003708D7"/>
    <w:rsid w:val="00371C5A"/>
    <w:rsid w:val="00372204"/>
    <w:rsid w:val="003726BF"/>
    <w:rsid w:val="00375C5A"/>
    <w:rsid w:val="003769AB"/>
    <w:rsid w:val="003770CD"/>
    <w:rsid w:val="003772C7"/>
    <w:rsid w:val="00377D8C"/>
    <w:rsid w:val="00380A7D"/>
    <w:rsid w:val="00380F8A"/>
    <w:rsid w:val="0038151E"/>
    <w:rsid w:val="00381CEC"/>
    <w:rsid w:val="00383F8A"/>
    <w:rsid w:val="00385770"/>
    <w:rsid w:val="00385896"/>
    <w:rsid w:val="00386CD2"/>
    <w:rsid w:val="0038768E"/>
    <w:rsid w:val="00390224"/>
    <w:rsid w:val="00391E98"/>
    <w:rsid w:val="00392137"/>
    <w:rsid w:val="003928D7"/>
    <w:rsid w:val="00392C4C"/>
    <w:rsid w:val="0039438F"/>
    <w:rsid w:val="00395387"/>
    <w:rsid w:val="00396497"/>
    <w:rsid w:val="0039661E"/>
    <w:rsid w:val="003971FD"/>
    <w:rsid w:val="003974B5"/>
    <w:rsid w:val="003A2338"/>
    <w:rsid w:val="003A2A61"/>
    <w:rsid w:val="003A3940"/>
    <w:rsid w:val="003A3963"/>
    <w:rsid w:val="003A4738"/>
    <w:rsid w:val="003A4D04"/>
    <w:rsid w:val="003A539E"/>
    <w:rsid w:val="003A5A2E"/>
    <w:rsid w:val="003A5F48"/>
    <w:rsid w:val="003A608F"/>
    <w:rsid w:val="003A653F"/>
    <w:rsid w:val="003A6637"/>
    <w:rsid w:val="003A676C"/>
    <w:rsid w:val="003A6EC9"/>
    <w:rsid w:val="003B1F47"/>
    <w:rsid w:val="003B23CC"/>
    <w:rsid w:val="003B4020"/>
    <w:rsid w:val="003B5874"/>
    <w:rsid w:val="003B605B"/>
    <w:rsid w:val="003B65FB"/>
    <w:rsid w:val="003B6F36"/>
    <w:rsid w:val="003B7C1C"/>
    <w:rsid w:val="003C042F"/>
    <w:rsid w:val="003C0E21"/>
    <w:rsid w:val="003C14E3"/>
    <w:rsid w:val="003C1FFF"/>
    <w:rsid w:val="003C2000"/>
    <w:rsid w:val="003C2B31"/>
    <w:rsid w:val="003C4360"/>
    <w:rsid w:val="003C5576"/>
    <w:rsid w:val="003C7575"/>
    <w:rsid w:val="003C7DE4"/>
    <w:rsid w:val="003D1E0F"/>
    <w:rsid w:val="003D33DE"/>
    <w:rsid w:val="003D382C"/>
    <w:rsid w:val="003D4EDE"/>
    <w:rsid w:val="003D54EE"/>
    <w:rsid w:val="003D54F5"/>
    <w:rsid w:val="003D5E14"/>
    <w:rsid w:val="003E0082"/>
    <w:rsid w:val="003E0BF7"/>
    <w:rsid w:val="003E0E42"/>
    <w:rsid w:val="003E2252"/>
    <w:rsid w:val="003E2668"/>
    <w:rsid w:val="003E3A89"/>
    <w:rsid w:val="003E50F3"/>
    <w:rsid w:val="003E6F21"/>
    <w:rsid w:val="003E7C30"/>
    <w:rsid w:val="003E7F4F"/>
    <w:rsid w:val="003F00EC"/>
    <w:rsid w:val="003F184B"/>
    <w:rsid w:val="003F192D"/>
    <w:rsid w:val="003F2AEF"/>
    <w:rsid w:val="003F4684"/>
    <w:rsid w:val="003F4FDF"/>
    <w:rsid w:val="003F5A4F"/>
    <w:rsid w:val="003F5F4C"/>
    <w:rsid w:val="003F5F61"/>
    <w:rsid w:val="003F6AFD"/>
    <w:rsid w:val="003F6B6F"/>
    <w:rsid w:val="003F71EC"/>
    <w:rsid w:val="003F7A0A"/>
    <w:rsid w:val="003F7FB1"/>
    <w:rsid w:val="0040001F"/>
    <w:rsid w:val="00401077"/>
    <w:rsid w:val="0040138F"/>
    <w:rsid w:val="00401E5B"/>
    <w:rsid w:val="00402EE4"/>
    <w:rsid w:val="004039BB"/>
    <w:rsid w:val="0040523B"/>
    <w:rsid w:val="00406B2D"/>
    <w:rsid w:val="00406D17"/>
    <w:rsid w:val="004102FD"/>
    <w:rsid w:val="00411759"/>
    <w:rsid w:val="00411D21"/>
    <w:rsid w:val="00411EFE"/>
    <w:rsid w:val="004120D2"/>
    <w:rsid w:val="00412A4E"/>
    <w:rsid w:val="00412A5F"/>
    <w:rsid w:val="00413C60"/>
    <w:rsid w:val="00415BFB"/>
    <w:rsid w:val="004168CD"/>
    <w:rsid w:val="00416EC6"/>
    <w:rsid w:val="004171FD"/>
    <w:rsid w:val="004206B9"/>
    <w:rsid w:val="00421634"/>
    <w:rsid w:val="00422ACB"/>
    <w:rsid w:val="0042303E"/>
    <w:rsid w:val="0042353F"/>
    <w:rsid w:val="004241AC"/>
    <w:rsid w:val="004244C8"/>
    <w:rsid w:val="00426004"/>
    <w:rsid w:val="004260CE"/>
    <w:rsid w:val="00426DE6"/>
    <w:rsid w:val="004272C2"/>
    <w:rsid w:val="00427E4D"/>
    <w:rsid w:val="00430281"/>
    <w:rsid w:val="004304CA"/>
    <w:rsid w:val="00430734"/>
    <w:rsid w:val="00430759"/>
    <w:rsid w:val="00430D0F"/>
    <w:rsid w:val="00431485"/>
    <w:rsid w:val="00431DD0"/>
    <w:rsid w:val="00434AB1"/>
    <w:rsid w:val="00437E40"/>
    <w:rsid w:val="0044036C"/>
    <w:rsid w:val="00440937"/>
    <w:rsid w:val="00441C62"/>
    <w:rsid w:val="004436F4"/>
    <w:rsid w:val="0044427B"/>
    <w:rsid w:val="00444924"/>
    <w:rsid w:val="00444925"/>
    <w:rsid w:val="00445D02"/>
    <w:rsid w:val="00445D71"/>
    <w:rsid w:val="00447424"/>
    <w:rsid w:val="00447CC6"/>
    <w:rsid w:val="00450DEB"/>
    <w:rsid w:val="004543E7"/>
    <w:rsid w:val="004545C8"/>
    <w:rsid w:val="00456B79"/>
    <w:rsid w:val="00460353"/>
    <w:rsid w:val="00460EB0"/>
    <w:rsid w:val="004611F8"/>
    <w:rsid w:val="00462545"/>
    <w:rsid w:val="0046263E"/>
    <w:rsid w:val="00462C24"/>
    <w:rsid w:val="00462F56"/>
    <w:rsid w:val="0046376C"/>
    <w:rsid w:val="00464201"/>
    <w:rsid w:val="00464226"/>
    <w:rsid w:val="004645A4"/>
    <w:rsid w:val="00467815"/>
    <w:rsid w:val="00470DA8"/>
    <w:rsid w:val="00473C92"/>
    <w:rsid w:val="00473F96"/>
    <w:rsid w:val="0047420C"/>
    <w:rsid w:val="004745EB"/>
    <w:rsid w:val="004748C5"/>
    <w:rsid w:val="00475D02"/>
    <w:rsid w:val="00476250"/>
    <w:rsid w:val="00477D65"/>
    <w:rsid w:val="004819A9"/>
    <w:rsid w:val="00483DC4"/>
    <w:rsid w:val="004842B5"/>
    <w:rsid w:val="004843A7"/>
    <w:rsid w:val="00484A51"/>
    <w:rsid w:val="0048552F"/>
    <w:rsid w:val="00486C02"/>
    <w:rsid w:val="00486FBD"/>
    <w:rsid w:val="004872EE"/>
    <w:rsid w:val="004874A7"/>
    <w:rsid w:val="00487822"/>
    <w:rsid w:val="0048784E"/>
    <w:rsid w:val="00490ED1"/>
    <w:rsid w:val="00491ED9"/>
    <w:rsid w:val="00492CF3"/>
    <w:rsid w:val="004942F0"/>
    <w:rsid w:val="0049572B"/>
    <w:rsid w:val="004965BF"/>
    <w:rsid w:val="00496E03"/>
    <w:rsid w:val="00497241"/>
    <w:rsid w:val="004A115A"/>
    <w:rsid w:val="004A28AC"/>
    <w:rsid w:val="004A2FFC"/>
    <w:rsid w:val="004A30D0"/>
    <w:rsid w:val="004A3BEF"/>
    <w:rsid w:val="004A476D"/>
    <w:rsid w:val="004A7031"/>
    <w:rsid w:val="004B14DB"/>
    <w:rsid w:val="004B24DE"/>
    <w:rsid w:val="004B5105"/>
    <w:rsid w:val="004B56A6"/>
    <w:rsid w:val="004B5B16"/>
    <w:rsid w:val="004B5E2D"/>
    <w:rsid w:val="004C03D6"/>
    <w:rsid w:val="004C10F3"/>
    <w:rsid w:val="004C501D"/>
    <w:rsid w:val="004C6676"/>
    <w:rsid w:val="004C6757"/>
    <w:rsid w:val="004C7E2A"/>
    <w:rsid w:val="004D0005"/>
    <w:rsid w:val="004D4134"/>
    <w:rsid w:val="004D4483"/>
    <w:rsid w:val="004D4E3B"/>
    <w:rsid w:val="004D5512"/>
    <w:rsid w:val="004D58E7"/>
    <w:rsid w:val="004D5FC2"/>
    <w:rsid w:val="004D71CF"/>
    <w:rsid w:val="004D72CB"/>
    <w:rsid w:val="004D72E1"/>
    <w:rsid w:val="004D78FA"/>
    <w:rsid w:val="004E00A7"/>
    <w:rsid w:val="004E00CF"/>
    <w:rsid w:val="004E1743"/>
    <w:rsid w:val="004E3728"/>
    <w:rsid w:val="004E38F6"/>
    <w:rsid w:val="004E3E9C"/>
    <w:rsid w:val="004E45AA"/>
    <w:rsid w:val="004E4A4B"/>
    <w:rsid w:val="004E4C99"/>
    <w:rsid w:val="004F001E"/>
    <w:rsid w:val="004F1741"/>
    <w:rsid w:val="004F24D0"/>
    <w:rsid w:val="004F251B"/>
    <w:rsid w:val="004F2F40"/>
    <w:rsid w:val="004F33B9"/>
    <w:rsid w:val="004F3DD4"/>
    <w:rsid w:val="004F46A7"/>
    <w:rsid w:val="004F487F"/>
    <w:rsid w:val="004F5CF6"/>
    <w:rsid w:val="00500203"/>
    <w:rsid w:val="0050063C"/>
    <w:rsid w:val="00500C6D"/>
    <w:rsid w:val="00500D30"/>
    <w:rsid w:val="005012BC"/>
    <w:rsid w:val="00501483"/>
    <w:rsid w:val="00501AAE"/>
    <w:rsid w:val="00502519"/>
    <w:rsid w:val="00502B95"/>
    <w:rsid w:val="00503022"/>
    <w:rsid w:val="0050349B"/>
    <w:rsid w:val="00504844"/>
    <w:rsid w:val="005058E0"/>
    <w:rsid w:val="00505C02"/>
    <w:rsid w:val="005062B3"/>
    <w:rsid w:val="005078CC"/>
    <w:rsid w:val="00507D31"/>
    <w:rsid w:val="00510830"/>
    <w:rsid w:val="0051207C"/>
    <w:rsid w:val="00512A5D"/>
    <w:rsid w:val="00513108"/>
    <w:rsid w:val="00513598"/>
    <w:rsid w:val="00513774"/>
    <w:rsid w:val="00513928"/>
    <w:rsid w:val="00513A23"/>
    <w:rsid w:val="00514099"/>
    <w:rsid w:val="00514918"/>
    <w:rsid w:val="00516131"/>
    <w:rsid w:val="00516EC2"/>
    <w:rsid w:val="005207D2"/>
    <w:rsid w:val="005207E6"/>
    <w:rsid w:val="00520900"/>
    <w:rsid w:val="00520ABF"/>
    <w:rsid w:val="00520F38"/>
    <w:rsid w:val="005241AB"/>
    <w:rsid w:val="00524A8D"/>
    <w:rsid w:val="00525EC8"/>
    <w:rsid w:val="00525FA6"/>
    <w:rsid w:val="005270C0"/>
    <w:rsid w:val="00530412"/>
    <w:rsid w:val="005305E7"/>
    <w:rsid w:val="00530668"/>
    <w:rsid w:val="00531018"/>
    <w:rsid w:val="00531CE8"/>
    <w:rsid w:val="00531D17"/>
    <w:rsid w:val="00532B06"/>
    <w:rsid w:val="00533102"/>
    <w:rsid w:val="00535FDC"/>
    <w:rsid w:val="00536678"/>
    <w:rsid w:val="00537129"/>
    <w:rsid w:val="0053757C"/>
    <w:rsid w:val="0053792B"/>
    <w:rsid w:val="00540575"/>
    <w:rsid w:val="00540A1C"/>
    <w:rsid w:val="005420A5"/>
    <w:rsid w:val="00542D14"/>
    <w:rsid w:val="00545CD2"/>
    <w:rsid w:val="00545D19"/>
    <w:rsid w:val="0054630B"/>
    <w:rsid w:val="00546595"/>
    <w:rsid w:val="005472C5"/>
    <w:rsid w:val="00547664"/>
    <w:rsid w:val="00550701"/>
    <w:rsid w:val="00550CB8"/>
    <w:rsid w:val="00550DA3"/>
    <w:rsid w:val="00552A2A"/>
    <w:rsid w:val="00552EF0"/>
    <w:rsid w:val="00553456"/>
    <w:rsid w:val="00554278"/>
    <w:rsid w:val="00554749"/>
    <w:rsid w:val="005566A4"/>
    <w:rsid w:val="00556848"/>
    <w:rsid w:val="00560971"/>
    <w:rsid w:val="0056110C"/>
    <w:rsid w:val="00561193"/>
    <w:rsid w:val="00562C25"/>
    <w:rsid w:val="00562E17"/>
    <w:rsid w:val="00562F97"/>
    <w:rsid w:val="005653D7"/>
    <w:rsid w:val="00567061"/>
    <w:rsid w:val="00567977"/>
    <w:rsid w:val="00571A0C"/>
    <w:rsid w:val="00571D35"/>
    <w:rsid w:val="00571D7C"/>
    <w:rsid w:val="00573106"/>
    <w:rsid w:val="00573298"/>
    <w:rsid w:val="0057468E"/>
    <w:rsid w:val="0057576B"/>
    <w:rsid w:val="00575F16"/>
    <w:rsid w:val="00575F1C"/>
    <w:rsid w:val="00576B7B"/>
    <w:rsid w:val="0057746A"/>
    <w:rsid w:val="00581609"/>
    <w:rsid w:val="0058172A"/>
    <w:rsid w:val="005820AB"/>
    <w:rsid w:val="00583792"/>
    <w:rsid w:val="00583B4B"/>
    <w:rsid w:val="00583DD0"/>
    <w:rsid w:val="00585171"/>
    <w:rsid w:val="00585A27"/>
    <w:rsid w:val="005877F1"/>
    <w:rsid w:val="005907FE"/>
    <w:rsid w:val="00591A84"/>
    <w:rsid w:val="005924C2"/>
    <w:rsid w:val="00594391"/>
    <w:rsid w:val="005948D6"/>
    <w:rsid w:val="005954D2"/>
    <w:rsid w:val="00597E01"/>
    <w:rsid w:val="005A1CC4"/>
    <w:rsid w:val="005A1FFF"/>
    <w:rsid w:val="005A3CA1"/>
    <w:rsid w:val="005A3E5B"/>
    <w:rsid w:val="005A4457"/>
    <w:rsid w:val="005A4F59"/>
    <w:rsid w:val="005A6718"/>
    <w:rsid w:val="005A77CE"/>
    <w:rsid w:val="005B05BA"/>
    <w:rsid w:val="005B1373"/>
    <w:rsid w:val="005B1A33"/>
    <w:rsid w:val="005B35B8"/>
    <w:rsid w:val="005B4371"/>
    <w:rsid w:val="005B447D"/>
    <w:rsid w:val="005B5C6D"/>
    <w:rsid w:val="005B5CE8"/>
    <w:rsid w:val="005B603E"/>
    <w:rsid w:val="005B6687"/>
    <w:rsid w:val="005C22EB"/>
    <w:rsid w:val="005C26A3"/>
    <w:rsid w:val="005C308F"/>
    <w:rsid w:val="005C38BF"/>
    <w:rsid w:val="005C3B23"/>
    <w:rsid w:val="005C4991"/>
    <w:rsid w:val="005C4B0D"/>
    <w:rsid w:val="005C4C46"/>
    <w:rsid w:val="005C4D2B"/>
    <w:rsid w:val="005C6BCC"/>
    <w:rsid w:val="005C75F6"/>
    <w:rsid w:val="005D0C6B"/>
    <w:rsid w:val="005D2CE7"/>
    <w:rsid w:val="005D3351"/>
    <w:rsid w:val="005D4B58"/>
    <w:rsid w:val="005D52B2"/>
    <w:rsid w:val="005D5356"/>
    <w:rsid w:val="005D6661"/>
    <w:rsid w:val="005D6ABE"/>
    <w:rsid w:val="005D6CE1"/>
    <w:rsid w:val="005E0F0C"/>
    <w:rsid w:val="005E3092"/>
    <w:rsid w:val="005E32DC"/>
    <w:rsid w:val="005E3445"/>
    <w:rsid w:val="005E487A"/>
    <w:rsid w:val="005E56FC"/>
    <w:rsid w:val="005E5C8A"/>
    <w:rsid w:val="005F0203"/>
    <w:rsid w:val="005F1CDE"/>
    <w:rsid w:val="005F1ED3"/>
    <w:rsid w:val="005F2B29"/>
    <w:rsid w:val="005F2E02"/>
    <w:rsid w:val="005F3F2A"/>
    <w:rsid w:val="005F4799"/>
    <w:rsid w:val="005F6317"/>
    <w:rsid w:val="005F7283"/>
    <w:rsid w:val="005F78B3"/>
    <w:rsid w:val="005F7E5F"/>
    <w:rsid w:val="006006DB"/>
    <w:rsid w:val="00601071"/>
    <w:rsid w:val="00601673"/>
    <w:rsid w:val="00601A98"/>
    <w:rsid w:val="00601D08"/>
    <w:rsid w:val="0060206E"/>
    <w:rsid w:val="00602334"/>
    <w:rsid w:val="00602501"/>
    <w:rsid w:val="006040E8"/>
    <w:rsid w:val="006049F3"/>
    <w:rsid w:val="0060680E"/>
    <w:rsid w:val="00607750"/>
    <w:rsid w:val="0061103A"/>
    <w:rsid w:val="0061134A"/>
    <w:rsid w:val="006120F4"/>
    <w:rsid w:val="00612B3E"/>
    <w:rsid w:val="00613132"/>
    <w:rsid w:val="0061376C"/>
    <w:rsid w:val="006140B7"/>
    <w:rsid w:val="006143C7"/>
    <w:rsid w:val="00617357"/>
    <w:rsid w:val="00617A02"/>
    <w:rsid w:val="00617FC0"/>
    <w:rsid w:val="00620315"/>
    <w:rsid w:val="00620C4D"/>
    <w:rsid w:val="006212C3"/>
    <w:rsid w:val="006225F6"/>
    <w:rsid w:val="00622E80"/>
    <w:rsid w:val="00623401"/>
    <w:rsid w:val="00623803"/>
    <w:rsid w:val="00623A31"/>
    <w:rsid w:val="00623A3B"/>
    <w:rsid w:val="006255EF"/>
    <w:rsid w:val="00625886"/>
    <w:rsid w:val="00625A0E"/>
    <w:rsid w:val="0062652E"/>
    <w:rsid w:val="00626A1F"/>
    <w:rsid w:val="00626D52"/>
    <w:rsid w:val="00627542"/>
    <w:rsid w:val="0063032A"/>
    <w:rsid w:val="00630451"/>
    <w:rsid w:val="00630D44"/>
    <w:rsid w:val="00630F62"/>
    <w:rsid w:val="006316D5"/>
    <w:rsid w:val="00631810"/>
    <w:rsid w:val="0063250D"/>
    <w:rsid w:val="00633AC9"/>
    <w:rsid w:val="00633CA2"/>
    <w:rsid w:val="00634308"/>
    <w:rsid w:val="00634A15"/>
    <w:rsid w:val="00636285"/>
    <w:rsid w:val="00636A61"/>
    <w:rsid w:val="00636EFC"/>
    <w:rsid w:val="0064059C"/>
    <w:rsid w:val="006431A7"/>
    <w:rsid w:val="006444AE"/>
    <w:rsid w:val="00644553"/>
    <w:rsid w:val="00644F0A"/>
    <w:rsid w:val="00646212"/>
    <w:rsid w:val="00650C6B"/>
    <w:rsid w:val="00651771"/>
    <w:rsid w:val="00651B8E"/>
    <w:rsid w:val="00651FCD"/>
    <w:rsid w:val="00652498"/>
    <w:rsid w:val="0065290E"/>
    <w:rsid w:val="0065318D"/>
    <w:rsid w:val="006538A3"/>
    <w:rsid w:val="006554A8"/>
    <w:rsid w:val="00655808"/>
    <w:rsid w:val="00655B06"/>
    <w:rsid w:val="00656DE1"/>
    <w:rsid w:val="00657BC3"/>
    <w:rsid w:val="00660AF4"/>
    <w:rsid w:val="00661484"/>
    <w:rsid w:val="006616AC"/>
    <w:rsid w:val="00662D17"/>
    <w:rsid w:val="00663456"/>
    <w:rsid w:val="006648B3"/>
    <w:rsid w:val="00664B7C"/>
    <w:rsid w:val="00666719"/>
    <w:rsid w:val="006667E9"/>
    <w:rsid w:val="00666CDC"/>
    <w:rsid w:val="006677A2"/>
    <w:rsid w:val="00670A61"/>
    <w:rsid w:val="00670C94"/>
    <w:rsid w:val="0067190D"/>
    <w:rsid w:val="00671A04"/>
    <w:rsid w:val="00671B67"/>
    <w:rsid w:val="006723DB"/>
    <w:rsid w:val="00673A1F"/>
    <w:rsid w:val="006747C7"/>
    <w:rsid w:val="00676737"/>
    <w:rsid w:val="006804F1"/>
    <w:rsid w:val="00680B3C"/>
    <w:rsid w:val="006812A6"/>
    <w:rsid w:val="006817EA"/>
    <w:rsid w:val="0068188E"/>
    <w:rsid w:val="00682B35"/>
    <w:rsid w:val="00683208"/>
    <w:rsid w:val="00683212"/>
    <w:rsid w:val="00684E89"/>
    <w:rsid w:val="00686478"/>
    <w:rsid w:val="00687B42"/>
    <w:rsid w:val="00691A92"/>
    <w:rsid w:val="006920BA"/>
    <w:rsid w:val="00694AEA"/>
    <w:rsid w:val="00694E66"/>
    <w:rsid w:val="006951B1"/>
    <w:rsid w:val="00695DDF"/>
    <w:rsid w:val="00695E53"/>
    <w:rsid w:val="006A08B1"/>
    <w:rsid w:val="006A10D9"/>
    <w:rsid w:val="006A3F69"/>
    <w:rsid w:val="006A41C5"/>
    <w:rsid w:val="006A4F50"/>
    <w:rsid w:val="006A556F"/>
    <w:rsid w:val="006A5B0B"/>
    <w:rsid w:val="006A6376"/>
    <w:rsid w:val="006A64A6"/>
    <w:rsid w:val="006A6696"/>
    <w:rsid w:val="006B04E5"/>
    <w:rsid w:val="006B0B1D"/>
    <w:rsid w:val="006B2B96"/>
    <w:rsid w:val="006B5CC1"/>
    <w:rsid w:val="006B5FF2"/>
    <w:rsid w:val="006B7427"/>
    <w:rsid w:val="006B7916"/>
    <w:rsid w:val="006C0768"/>
    <w:rsid w:val="006C0ACF"/>
    <w:rsid w:val="006C3915"/>
    <w:rsid w:val="006C3BAE"/>
    <w:rsid w:val="006C4301"/>
    <w:rsid w:val="006C44DC"/>
    <w:rsid w:val="006C56FF"/>
    <w:rsid w:val="006C7A67"/>
    <w:rsid w:val="006D0480"/>
    <w:rsid w:val="006D0C04"/>
    <w:rsid w:val="006D0D72"/>
    <w:rsid w:val="006D1EB2"/>
    <w:rsid w:val="006D25A8"/>
    <w:rsid w:val="006D2F9F"/>
    <w:rsid w:val="006D451C"/>
    <w:rsid w:val="006D4A9E"/>
    <w:rsid w:val="006D74C6"/>
    <w:rsid w:val="006E0B50"/>
    <w:rsid w:val="006E1056"/>
    <w:rsid w:val="006E25C6"/>
    <w:rsid w:val="006E3E05"/>
    <w:rsid w:val="006E5173"/>
    <w:rsid w:val="006E5707"/>
    <w:rsid w:val="006E64D0"/>
    <w:rsid w:val="006E6DB8"/>
    <w:rsid w:val="006E6E22"/>
    <w:rsid w:val="006E736B"/>
    <w:rsid w:val="006E7E00"/>
    <w:rsid w:val="006F1B6B"/>
    <w:rsid w:val="006F1F82"/>
    <w:rsid w:val="006F1FE2"/>
    <w:rsid w:val="006F2563"/>
    <w:rsid w:val="006F35FF"/>
    <w:rsid w:val="006F375C"/>
    <w:rsid w:val="006F397C"/>
    <w:rsid w:val="006F3E89"/>
    <w:rsid w:val="006F4623"/>
    <w:rsid w:val="006F64BE"/>
    <w:rsid w:val="006F71FB"/>
    <w:rsid w:val="007004F3"/>
    <w:rsid w:val="00701329"/>
    <w:rsid w:val="007025E9"/>
    <w:rsid w:val="007042C1"/>
    <w:rsid w:val="007046D2"/>
    <w:rsid w:val="00704F81"/>
    <w:rsid w:val="00705A55"/>
    <w:rsid w:val="00705A80"/>
    <w:rsid w:val="00707C48"/>
    <w:rsid w:val="00707D0B"/>
    <w:rsid w:val="00710EC1"/>
    <w:rsid w:val="00712653"/>
    <w:rsid w:val="00712774"/>
    <w:rsid w:val="00712B17"/>
    <w:rsid w:val="00712CED"/>
    <w:rsid w:val="00712E79"/>
    <w:rsid w:val="00713563"/>
    <w:rsid w:val="00713CDE"/>
    <w:rsid w:val="00714A36"/>
    <w:rsid w:val="00714E8F"/>
    <w:rsid w:val="00715B1A"/>
    <w:rsid w:val="00716286"/>
    <w:rsid w:val="00716860"/>
    <w:rsid w:val="007168C4"/>
    <w:rsid w:val="00716B82"/>
    <w:rsid w:val="007178C1"/>
    <w:rsid w:val="0072412E"/>
    <w:rsid w:val="007241CE"/>
    <w:rsid w:val="00724AA9"/>
    <w:rsid w:val="007259AB"/>
    <w:rsid w:val="0072602D"/>
    <w:rsid w:val="00726CAF"/>
    <w:rsid w:val="00727772"/>
    <w:rsid w:val="007300A0"/>
    <w:rsid w:val="007319FC"/>
    <w:rsid w:val="00732C85"/>
    <w:rsid w:val="00733395"/>
    <w:rsid w:val="007333C8"/>
    <w:rsid w:val="00733FCF"/>
    <w:rsid w:val="00734D77"/>
    <w:rsid w:val="007370F1"/>
    <w:rsid w:val="00737D04"/>
    <w:rsid w:val="00740AD7"/>
    <w:rsid w:val="00742A19"/>
    <w:rsid w:val="00742D43"/>
    <w:rsid w:val="007437B5"/>
    <w:rsid w:val="00743F90"/>
    <w:rsid w:val="00744393"/>
    <w:rsid w:val="0074591C"/>
    <w:rsid w:val="00746B89"/>
    <w:rsid w:val="0075062D"/>
    <w:rsid w:val="007508B7"/>
    <w:rsid w:val="00750B0F"/>
    <w:rsid w:val="00750E3E"/>
    <w:rsid w:val="00752F8F"/>
    <w:rsid w:val="00753772"/>
    <w:rsid w:val="00754880"/>
    <w:rsid w:val="0075583A"/>
    <w:rsid w:val="007563CB"/>
    <w:rsid w:val="00756D52"/>
    <w:rsid w:val="00757274"/>
    <w:rsid w:val="0075738D"/>
    <w:rsid w:val="00757450"/>
    <w:rsid w:val="007617E3"/>
    <w:rsid w:val="007620F0"/>
    <w:rsid w:val="00762FDD"/>
    <w:rsid w:val="00763356"/>
    <w:rsid w:val="0076365C"/>
    <w:rsid w:val="0076588A"/>
    <w:rsid w:val="0076629B"/>
    <w:rsid w:val="00766E87"/>
    <w:rsid w:val="00767A87"/>
    <w:rsid w:val="00770D1B"/>
    <w:rsid w:val="00770F55"/>
    <w:rsid w:val="0077191D"/>
    <w:rsid w:val="00773AF4"/>
    <w:rsid w:val="0077454A"/>
    <w:rsid w:val="00774C60"/>
    <w:rsid w:val="0077604A"/>
    <w:rsid w:val="007777CC"/>
    <w:rsid w:val="0078584B"/>
    <w:rsid w:val="00787FFE"/>
    <w:rsid w:val="007914C1"/>
    <w:rsid w:val="007919A7"/>
    <w:rsid w:val="00793458"/>
    <w:rsid w:val="00795F61"/>
    <w:rsid w:val="0079689B"/>
    <w:rsid w:val="007A02EE"/>
    <w:rsid w:val="007A04FB"/>
    <w:rsid w:val="007A0700"/>
    <w:rsid w:val="007A10FB"/>
    <w:rsid w:val="007A1638"/>
    <w:rsid w:val="007A1A5F"/>
    <w:rsid w:val="007A1B54"/>
    <w:rsid w:val="007A1C69"/>
    <w:rsid w:val="007A384A"/>
    <w:rsid w:val="007A3AE9"/>
    <w:rsid w:val="007A4341"/>
    <w:rsid w:val="007A6390"/>
    <w:rsid w:val="007A6439"/>
    <w:rsid w:val="007A6894"/>
    <w:rsid w:val="007A693B"/>
    <w:rsid w:val="007A7E3E"/>
    <w:rsid w:val="007B019A"/>
    <w:rsid w:val="007B0FBB"/>
    <w:rsid w:val="007B16F7"/>
    <w:rsid w:val="007B2225"/>
    <w:rsid w:val="007B333E"/>
    <w:rsid w:val="007B42BE"/>
    <w:rsid w:val="007B4935"/>
    <w:rsid w:val="007B52A3"/>
    <w:rsid w:val="007B62FE"/>
    <w:rsid w:val="007B74E5"/>
    <w:rsid w:val="007B762D"/>
    <w:rsid w:val="007B7BD5"/>
    <w:rsid w:val="007B7F82"/>
    <w:rsid w:val="007C1227"/>
    <w:rsid w:val="007C2014"/>
    <w:rsid w:val="007C245A"/>
    <w:rsid w:val="007C2530"/>
    <w:rsid w:val="007C28ED"/>
    <w:rsid w:val="007C28F4"/>
    <w:rsid w:val="007C4B2B"/>
    <w:rsid w:val="007C559F"/>
    <w:rsid w:val="007C6157"/>
    <w:rsid w:val="007C615B"/>
    <w:rsid w:val="007C6A60"/>
    <w:rsid w:val="007C7772"/>
    <w:rsid w:val="007C7EBD"/>
    <w:rsid w:val="007D0277"/>
    <w:rsid w:val="007D0CA1"/>
    <w:rsid w:val="007D0D46"/>
    <w:rsid w:val="007D3F8D"/>
    <w:rsid w:val="007D410F"/>
    <w:rsid w:val="007D5315"/>
    <w:rsid w:val="007D5CC9"/>
    <w:rsid w:val="007D5E45"/>
    <w:rsid w:val="007D7ADB"/>
    <w:rsid w:val="007E1614"/>
    <w:rsid w:val="007E2308"/>
    <w:rsid w:val="007E2B31"/>
    <w:rsid w:val="007E2C9F"/>
    <w:rsid w:val="007E39F8"/>
    <w:rsid w:val="007E4D15"/>
    <w:rsid w:val="007E5152"/>
    <w:rsid w:val="007E60FF"/>
    <w:rsid w:val="007E6410"/>
    <w:rsid w:val="007E6A69"/>
    <w:rsid w:val="007E6A7A"/>
    <w:rsid w:val="007E6C37"/>
    <w:rsid w:val="007E6EAE"/>
    <w:rsid w:val="007F19C5"/>
    <w:rsid w:val="007F2B3F"/>
    <w:rsid w:val="007F33C2"/>
    <w:rsid w:val="007F344B"/>
    <w:rsid w:val="007F37A3"/>
    <w:rsid w:val="007F3E64"/>
    <w:rsid w:val="007F464F"/>
    <w:rsid w:val="007F4BEE"/>
    <w:rsid w:val="007F5C7A"/>
    <w:rsid w:val="007F696B"/>
    <w:rsid w:val="007F6A61"/>
    <w:rsid w:val="007F6E2B"/>
    <w:rsid w:val="007F7185"/>
    <w:rsid w:val="007F7291"/>
    <w:rsid w:val="00800F72"/>
    <w:rsid w:val="008012CE"/>
    <w:rsid w:val="00801C9B"/>
    <w:rsid w:val="00802047"/>
    <w:rsid w:val="008026B4"/>
    <w:rsid w:val="00804039"/>
    <w:rsid w:val="00804E1A"/>
    <w:rsid w:val="008056EF"/>
    <w:rsid w:val="008059C5"/>
    <w:rsid w:val="00805CA6"/>
    <w:rsid w:val="008061CD"/>
    <w:rsid w:val="008068FE"/>
    <w:rsid w:val="00806C57"/>
    <w:rsid w:val="0080705F"/>
    <w:rsid w:val="00810310"/>
    <w:rsid w:val="00810722"/>
    <w:rsid w:val="008111B0"/>
    <w:rsid w:val="00811552"/>
    <w:rsid w:val="00812B45"/>
    <w:rsid w:val="008134A6"/>
    <w:rsid w:val="00813854"/>
    <w:rsid w:val="008140A1"/>
    <w:rsid w:val="00815EC6"/>
    <w:rsid w:val="00816DF5"/>
    <w:rsid w:val="00817347"/>
    <w:rsid w:val="00817858"/>
    <w:rsid w:val="00820199"/>
    <w:rsid w:val="00820928"/>
    <w:rsid w:val="00820A8D"/>
    <w:rsid w:val="008226C4"/>
    <w:rsid w:val="00823C56"/>
    <w:rsid w:val="00831383"/>
    <w:rsid w:val="00831A9B"/>
    <w:rsid w:val="00831EF8"/>
    <w:rsid w:val="00832AC7"/>
    <w:rsid w:val="008333B1"/>
    <w:rsid w:val="00833B89"/>
    <w:rsid w:val="008341F7"/>
    <w:rsid w:val="008344C6"/>
    <w:rsid w:val="00834BEE"/>
    <w:rsid w:val="0083645C"/>
    <w:rsid w:val="00840247"/>
    <w:rsid w:val="0084045B"/>
    <w:rsid w:val="0084152D"/>
    <w:rsid w:val="0084163C"/>
    <w:rsid w:val="00842141"/>
    <w:rsid w:val="00842C09"/>
    <w:rsid w:val="0084355E"/>
    <w:rsid w:val="008438FE"/>
    <w:rsid w:val="0084429D"/>
    <w:rsid w:val="008444D9"/>
    <w:rsid w:val="00844743"/>
    <w:rsid w:val="00850538"/>
    <w:rsid w:val="00850ECD"/>
    <w:rsid w:val="00851573"/>
    <w:rsid w:val="008523D6"/>
    <w:rsid w:val="008532E0"/>
    <w:rsid w:val="0085390A"/>
    <w:rsid w:val="00853BF4"/>
    <w:rsid w:val="00854234"/>
    <w:rsid w:val="00854431"/>
    <w:rsid w:val="00856051"/>
    <w:rsid w:val="0085766B"/>
    <w:rsid w:val="00860F04"/>
    <w:rsid w:val="00860F49"/>
    <w:rsid w:val="00861B9A"/>
    <w:rsid w:val="00862A1F"/>
    <w:rsid w:val="00862F90"/>
    <w:rsid w:val="00863CE4"/>
    <w:rsid w:val="0086423F"/>
    <w:rsid w:val="00864584"/>
    <w:rsid w:val="00864CAA"/>
    <w:rsid w:val="00865BF4"/>
    <w:rsid w:val="00866D7E"/>
    <w:rsid w:val="00866D89"/>
    <w:rsid w:val="008675FB"/>
    <w:rsid w:val="0086763E"/>
    <w:rsid w:val="00871209"/>
    <w:rsid w:val="00871249"/>
    <w:rsid w:val="0087129D"/>
    <w:rsid w:val="008723DC"/>
    <w:rsid w:val="00873E1E"/>
    <w:rsid w:val="00876091"/>
    <w:rsid w:val="0087727B"/>
    <w:rsid w:val="00877DDA"/>
    <w:rsid w:val="00881BF6"/>
    <w:rsid w:val="00881C3E"/>
    <w:rsid w:val="00884565"/>
    <w:rsid w:val="00884E8D"/>
    <w:rsid w:val="00886F45"/>
    <w:rsid w:val="00887CC3"/>
    <w:rsid w:val="00887F8D"/>
    <w:rsid w:val="00890030"/>
    <w:rsid w:val="00892071"/>
    <w:rsid w:val="00892541"/>
    <w:rsid w:val="00892D61"/>
    <w:rsid w:val="00894FCC"/>
    <w:rsid w:val="00896A88"/>
    <w:rsid w:val="00896BEA"/>
    <w:rsid w:val="008A0137"/>
    <w:rsid w:val="008A0A06"/>
    <w:rsid w:val="008A2B0F"/>
    <w:rsid w:val="008A41BD"/>
    <w:rsid w:val="008A5ED6"/>
    <w:rsid w:val="008A6273"/>
    <w:rsid w:val="008A67CB"/>
    <w:rsid w:val="008A6A46"/>
    <w:rsid w:val="008A6FFC"/>
    <w:rsid w:val="008A7698"/>
    <w:rsid w:val="008B04F6"/>
    <w:rsid w:val="008B081B"/>
    <w:rsid w:val="008B0A5C"/>
    <w:rsid w:val="008B36EB"/>
    <w:rsid w:val="008B46F7"/>
    <w:rsid w:val="008B4B86"/>
    <w:rsid w:val="008B5259"/>
    <w:rsid w:val="008B5F45"/>
    <w:rsid w:val="008B7868"/>
    <w:rsid w:val="008B7F3D"/>
    <w:rsid w:val="008C025F"/>
    <w:rsid w:val="008C043D"/>
    <w:rsid w:val="008C05B2"/>
    <w:rsid w:val="008C21E8"/>
    <w:rsid w:val="008C2AAA"/>
    <w:rsid w:val="008C3600"/>
    <w:rsid w:val="008C4E32"/>
    <w:rsid w:val="008C601E"/>
    <w:rsid w:val="008D0181"/>
    <w:rsid w:val="008D01F4"/>
    <w:rsid w:val="008D087C"/>
    <w:rsid w:val="008D0CCB"/>
    <w:rsid w:val="008D28B9"/>
    <w:rsid w:val="008D3A20"/>
    <w:rsid w:val="008D3E97"/>
    <w:rsid w:val="008D54DC"/>
    <w:rsid w:val="008D5753"/>
    <w:rsid w:val="008D5976"/>
    <w:rsid w:val="008D6160"/>
    <w:rsid w:val="008D64EF"/>
    <w:rsid w:val="008E1778"/>
    <w:rsid w:val="008E3373"/>
    <w:rsid w:val="008E3D50"/>
    <w:rsid w:val="008E4449"/>
    <w:rsid w:val="008E4C52"/>
    <w:rsid w:val="008E4CF0"/>
    <w:rsid w:val="008E52CD"/>
    <w:rsid w:val="008E6F11"/>
    <w:rsid w:val="008E7DEF"/>
    <w:rsid w:val="008E7EF4"/>
    <w:rsid w:val="008F0225"/>
    <w:rsid w:val="008F0CD4"/>
    <w:rsid w:val="008F2AD5"/>
    <w:rsid w:val="008F4578"/>
    <w:rsid w:val="008F5246"/>
    <w:rsid w:val="008F6598"/>
    <w:rsid w:val="008F65F7"/>
    <w:rsid w:val="008F7D9C"/>
    <w:rsid w:val="009012CF"/>
    <w:rsid w:val="009030C2"/>
    <w:rsid w:val="00904827"/>
    <w:rsid w:val="009058A9"/>
    <w:rsid w:val="009061D7"/>
    <w:rsid w:val="00910070"/>
    <w:rsid w:val="00910C7A"/>
    <w:rsid w:val="009111EA"/>
    <w:rsid w:val="00911B63"/>
    <w:rsid w:val="009120B6"/>
    <w:rsid w:val="009122F6"/>
    <w:rsid w:val="00912741"/>
    <w:rsid w:val="00912CB0"/>
    <w:rsid w:val="00912D7A"/>
    <w:rsid w:val="0091355C"/>
    <w:rsid w:val="00913601"/>
    <w:rsid w:val="009142DE"/>
    <w:rsid w:val="0091467E"/>
    <w:rsid w:val="00914C14"/>
    <w:rsid w:val="009163BE"/>
    <w:rsid w:val="00916BD1"/>
    <w:rsid w:val="009201A3"/>
    <w:rsid w:val="00920834"/>
    <w:rsid w:val="00920C30"/>
    <w:rsid w:val="00920D10"/>
    <w:rsid w:val="0092268D"/>
    <w:rsid w:val="00922BB9"/>
    <w:rsid w:val="0092577D"/>
    <w:rsid w:val="0092589A"/>
    <w:rsid w:val="00926764"/>
    <w:rsid w:val="00926918"/>
    <w:rsid w:val="009275E1"/>
    <w:rsid w:val="0093034F"/>
    <w:rsid w:val="00930769"/>
    <w:rsid w:val="00930C02"/>
    <w:rsid w:val="00931B16"/>
    <w:rsid w:val="00932913"/>
    <w:rsid w:val="00932917"/>
    <w:rsid w:val="00932BA5"/>
    <w:rsid w:val="00933A36"/>
    <w:rsid w:val="00934134"/>
    <w:rsid w:val="0093485D"/>
    <w:rsid w:val="00934BD4"/>
    <w:rsid w:val="009364CA"/>
    <w:rsid w:val="00937074"/>
    <w:rsid w:val="00940B47"/>
    <w:rsid w:val="00940E08"/>
    <w:rsid w:val="00941327"/>
    <w:rsid w:val="009429BB"/>
    <w:rsid w:val="009442A1"/>
    <w:rsid w:val="00944D11"/>
    <w:rsid w:val="009466CA"/>
    <w:rsid w:val="00946978"/>
    <w:rsid w:val="009472A1"/>
    <w:rsid w:val="00947A22"/>
    <w:rsid w:val="00952669"/>
    <w:rsid w:val="00952986"/>
    <w:rsid w:val="009534EF"/>
    <w:rsid w:val="00953669"/>
    <w:rsid w:val="009538DA"/>
    <w:rsid w:val="00953989"/>
    <w:rsid w:val="00954E0A"/>
    <w:rsid w:val="009554E7"/>
    <w:rsid w:val="00955AAC"/>
    <w:rsid w:val="00955D14"/>
    <w:rsid w:val="00956E37"/>
    <w:rsid w:val="009576E1"/>
    <w:rsid w:val="0096191F"/>
    <w:rsid w:val="00962D1E"/>
    <w:rsid w:val="00962F86"/>
    <w:rsid w:val="009634D3"/>
    <w:rsid w:val="00963646"/>
    <w:rsid w:val="009656A7"/>
    <w:rsid w:val="00966EC1"/>
    <w:rsid w:val="0096773E"/>
    <w:rsid w:val="009703A4"/>
    <w:rsid w:val="009717FD"/>
    <w:rsid w:val="00971842"/>
    <w:rsid w:val="009718C6"/>
    <w:rsid w:val="00971DF8"/>
    <w:rsid w:val="009724DF"/>
    <w:rsid w:val="009727D6"/>
    <w:rsid w:val="00973B83"/>
    <w:rsid w:val="00973C07"/>
    <w:rsid w:val="009749A8"/>
    <w:rsid w:val="00974A8C"/>
    <w:rsid w:val="00974D83"/>
    <w:rsid w:val="00975395"/>
    <w:rsid w:val="0097567C"/>
    <w:rsid w:val="0097664B"/>
    <w:rsid w:val="00976717"/>
    <w:rsid w:val="0097705F"/>
    <w:rsid w:val="00981508"/>
    <w:rsid w:val="009851F0"/>
    <w:rsid w:val="0098606B"/>
    <w:rsid w:val="00986097"/>
    <w:rsid w:val="009878EA"/>
    <w:rsid w:val="009901BE"/>
    <w:rsid w:val="00991216"/>
    <w:rsid w:val="00991834"/>
    <w:rsid w:val="0099286E"/>
    <w:rsid w:val="0099399E"/>
    <w:rsid w:val="009943BC"/>
    <w:rsid w:val="009943E7"/>
    <w:rsid w:val="00997128"/>
    <w:rsid w:val="00997313"/>
    <w:rsid w:val="009A38F2"/>
    <w:rsid w:val="009A68FA"/>
    <w:rsid w:val="009A7144"/>
    <w:rsid w:val="009B065C"/>
    <w:rsid w:val="009B0A9F"/>
    <w:rsid w:val="009B2C76"/>
    <w:rsid w:val="009B48AB"/>
    <w:rsid w:val="009B604D"/>
    <w:rsid w:val="009B6E88"/>
    <w:rsid w:val="009C0AC6"/>
    <w:rsid w:val="009C4581"/>
    <w:rsid w:val="009C50EF"/>
    <w:rsid w:val="009C5367"/>
    <w:rsid w:val="009C6438"/>
    <w:rsid w:val="009C6578"/>
    <w:rsid w:val="009C6A54"/>
    <w:rsid w:val="009C6B60"/>
    <w:rsid w:val="009C6D73"/>
    <w:rsid w:val="009C7785"/>
    <w:rsid w:val="009C7B3C"/>
    <w:rsid w:val="009C7B80"/>
    <w:rsid w:val="009D0B85"/>
    <w:rsid w:val="009D1012"/>
    <w:rsid w:val="009D1A5C"/>
    <w:rsid w:val="009D1E19"/>
    <w:rsid w:val="009D20CE"/>
    <w:rsid w:val="009D2325"/>
    <w:rsid w:val="009D54FE"/>
    <w:rsid w:val="009D564C"/>
    <w:rsid w:val="009D5792"/>
    <w:rsid w:val="009D6739"/>
    <w:rsid w:val="009D6955"/>
    <w:rsid w:val="009D6AD8"/>
    <w:rsid w:val="009D77F5"/>
    <w:rsid w:val="009D7CB1"/>
    <w:rsid w:val="009E027F"/>
    <w:rsid w:val="009E0B43"/>
    <w:rsid w:val="009E0BC8"/>
    <w:rsid w:val="009E1037"/>
    <w:rsid w:val="009E123C"/>
    <w:rsid w:val="009E23D9"/>
    <w:rsid w:val="009E2476"/>
    <w:rsid w:val="009E300D"/>
    <w:rsid w:val="009E3A71"/>
    <w:rsid w:val="009E4060"/>
    <w:rsid w:val="009E53BB"/>
    <w:rsid w:val="009E5486"/>
    <w:rsid w:val="009E55F9"/>
    <w:rsid w:val="009E577B"/>
    <w:rsid w:val="009E5C03"/>
    <w:rsid w:val="009E733A"/>
    <w:rsid w:val="009E73FA"/>
    <w:rsid w:val="009E7EE4"/>
    <w:rsid w:val="009F01BF"/>
    <w:rsid w:val="009F4726"/>
    <w:rsid w:val="009F4A64"/>
    <w:rsid w:val="009F5409"/>
    <w:rsid w:val="009F662D"/>
    <w:rsid w:val="00A0015B"/>
    <w:rsid w:val="00A010C0"/>
    <w:rsid w:val="00A016E2"/>
    <w:rsid w:val="00A02A32"/>
    <w:rsid w:val="00A02BF2"/>
    <w:rsid w:val="00A05472"/>
    <w:rsid w:val="00A06651"/>
    <w:rsid w:val="00A102DC"/>
    <w:rsid w:val="00A109D1"/>
    <w:rsid w:val="00A10E83"/>
    <w:rsid w:val="00A10FA9"/>
    <w:rsid w:val="00A111D6"/>
    <w:rsid w:val="00A1167A"/>
    <w:rsid w:val="00A1179B"/>
    <w:rsid w:val="00A11F82"/>
    <w:rsid w:val="00A132C2"/>
    <w:rsid w:val="00A13437"/>
    <w:rsid w:val="00A160C2"/>
    <w:rsid w:val="00A167A8"/>
    <w:rsid w:val="00A174A1"/>
    <w:rsid w:val="00A17FE3"/>
    <w:rsid w:val="00A20629"/>
    <w:rsid w:val="00A218ED"/>
    <w:rsid w:val="00A24722"/>
    <w:rsid w:val="00A2496F"/>
    <w:rsid w:val="00A25E94"/>
    <w:rsid w:val="00A26B6A"/>
    <w:rsid w:val="00A26D09"/>
    <w:rsid w:val="00A26F33"/>
    <w:rsid w:val="00A3066B"/>
    <w:rsid w:val="00A30FAA"/>
    <w:rsid w:val="00A32132"/>
    <w:rsid w:val="00A322BF"/>
    <w:rsid w:val="00A323AF"/>
    <w:rsid w:val="00A338A7"/>
    <w:rsid w:val="00A33BF6"/>
    <w:rsid w:val="00A37BA5"/>
    <w:rsid w:val="00A37F3D"/>
    <w:rsid w:val="00A4015A"/>
    <w:rsid w:val="00A413FB"/>
    <w:rsid w:val="00A431B0"/>
    <w:rsid w:val="00A43A71"/>
    <w:rsid w:val="00A456E0"/>
    <w:rsid w:val="00A457C5"/>
    <w:rsid w:val="00A46F0C"/>
    <w:rsid w:val="00A52669"/>
    <w:rsid w:val="00A52C60"/>
    <w:rsid w:val="00A53401"/>
    <w:rsid w:val="00A5433E"/>
    <w:rsid w:val="00A54464"/>
    <w:rsid w:val="00A548A6"/>
    <w:rsid w:val="00A563AC"/>
    <w:rsid w:val="00A56F5C"/>
    <w:rsid w:val="00A579B0"/>
    <w:rsid w:val="00A63B7D"/>
    <w:rsid w:val="00A642FD"/>
    <w:rsid w:val="00A64BE1"/>
    <w:rsid w:val="00A65119"/>
    <w:rsid w:val="00A6533E"/>
    <w:rsid w:val="00A664CF"/>
    <w:rsid w:val="00A66EEC"/>
    <w:rsid w:val="00A66F16"/>
    <w:rsid w:val="00A7022D"/>
    <w:rsid w:val="00A71D26"/>
    <w:rsid w:val="00A71DBB"/>
    <w:rsid w:val="00A72515"/>
    <w:rsid w:val="00A725EF"/>
    <w:rsid w:val="00A731FC"/>
    <w:rsid w:val="00A73258"/>
    <w:rsid w:val="00A735A4"/>
    <w:rsid w:val="00A73FB4"/>
    <w:rsid w:val="00A741B3"/>
    <w:rsid w:val="00A74C9E"/>
    <w:rsid w:val="00A7587A"/>
    <w:rsid w:val="00A7689D"/>
    <w:rsid w:val="00A76C0E"/>
    <w:rsid w:val="00A77823"/>
    <w:rsid w:val="00A80CBB"/>
    <w:rsid w:val="00A81329"/>
    <w:rsid w:val="00A821F4"/>
    <w:rsid w:val="00A82D2F"/>
    <w:rsid w:val="00A83748"/>
    <w:rsid w:val="00A83FDF"/>
    <w:rsid w:val="00A8603F"/>
    <w:rsid w:val="00A865D5"/>
    <w:rsid w:val="00A86859"/>
    <w:rsid w:val="00A87236"/>
    <w:rsid w:val="00A87721"/>
    <w:rsid w:val="00A959D8"/>
    <w:rsid w:val="00A975EE"/>
    <w:rsid w:val="00A97BA2"/>
    <w:rsid w:val="00AA0944"/>
    <w:rsid w:val="00AA1597"/>
    <w:rsid w:val="00AA2516"/>
    <w:rsid w:val="00AA3E9E"/>
    <w:rsid w:val="00AA4FF0"/>
    <w:rsid w:val="00AA5384"/>
    <w:rsid w:val="00AA6954"/>
    <w:rsid w:val="00AA6FEB"/>
    <w:rsid w:val="00AA7E4D"/>
    <w:rsid w:val="00AA7ECE"/>
    <w:rsid w:val="00AB02B3"/>
    <w:rsid w:val="00AB09A8"/>
    <w:rsid w:val="00AB10A9"/>
    <w:rsid w:val="00AB1FCE"/>
    <w:rsid w:val="00AB38DE"/>
    <w:rsid w:val="00AB7231"/>
    <w:rsid w:val="00AB75E4"/>
    <w:rsid w:val="00AC028A"/>
    <w:rsid w:val="00AC06DC"/>
    <w:rsid w:val="00AC189B"/>
    <w:rsid w:val="00AC1A7A"/>
    <w:rsid w:val="00AC1B28"/>
    <w:rsid w:val="00AC3F02"/>
    <w:rsid w:val="00AC4A2D"/>
    <w:rsid w:val="00AC6CC8"/>
    <w:rsid w:val="00AC70B3"/>
    <w:rsid w:val="00AC72ED"/>
    <w:rsid w:val="00AD030F"/>
    <w:rsid w:val="00AD226B"/>
    <w:rsid w:val="00AD2F07"/>
    <w:rsid w:val="00AD6EEA"/>
    <w:rsid w:val="00AE08A9"/>
    <w:rsid w:val="00AE1612"/>
    <w:rsid w:val="00AE27C9"/>
    <w:rsid w:val="00AE3145"/>
    <w:rsid w:val="00AE3252"/>
    <w:rsid w:val="00AE37E6"/>
    <w:rsid w:val="00AE5D66"/>
    <w:rsid w:val="00AE6990"/>
    <w:rsid w:val="00AE74AB"/>
    <w:rsid w:val="00AF1FAC"/>
    <w:rsid w:val="00AF2B4A"/>
    <w:rsid w:val="00AF2CD4"/>
    <w:rsid w:val="00AF3264"/>
    <w:rsid w:val="00AF44BD"/>
    <w:rsid w:val="00AF48D4"/>
    <w:rsid w:val="00AF4D91"/>
    <w:rsid w:val="00AF54E2"/>
    <w:rsid w:val="00AF5F49"/>
    <w:rsid w:val="00AF62B8"/>
    <w:rsid w:val="00B007CC"/>
    <w:rsid w:val="00B02592"/>
    <w:rsid w:val="00B028D6"/>
    <w:rsid w:val="00B02C59"/>
    <w:rsid w:val="00B02E0C"/>
    <w:rsid w:val="00B037DE"/>
    <w:rsid w:val="00B03A74"/>
    <w:rsid w:val="00B03A91"/>
    <w:rsid w:val="00B04F69"/>
    <w:rsid w:val="00B05DA3"/>
    <w:rsid w:val="00B06A30"/>
    <w:rsid w:val="00B06A69"/>
    <w:rsid w:val="00B07048"/>
    <w:rsid w:val="00B071F7"/>
    <w:rsid w:val="00B1009D"/>
    <w:rsid w:val="00B102C4"/>
    <w:rsid w:val="00B10BDA"/>
    <w:rsid w:val="00B11D6E"/>
    <w:rsid w:val="00B11EF9"/>
    <w:rsid w:val="00B11F53"/>
    <w:rsid w:val="00B12949"/>
    <w:rsid w:val="00B131DF"/>
    <w:rsid w:val="00B13C51"/>
    <w:rsid w:val="00B14168"/>
    <w:rsid w:val="00B1434D"/>
    <w:rsid w:val="00B15985"/>
    <w:rsid w:val="00B15C00"/>
    <w:rsid w:val="00B16ADC"/>
    <w:rsid w:val="00B16AE9"/>
    <w:rsid w:val="00B16F66"/>
    <w:rsid w:val="00B2123E"/>
    <w:rsid w:val="00B21828"/>
    <w:rsid w:val="00B23318"/>
    <w:rsid w:val="00B2385C"/>
    <w:rsid w:val="00B265AB"/>
    <w:rsid w:val="00B3020F"/>
    <w:rsid w:val="00B32402"/>
    <w:rsid w:val="00B32E22"/>
    <w:rsid w:val="00B3589F"/>
    <w:rsid w:val="00B35BE2"/>
    <w:rsid w:val="00B35D82"/>
    <w:rsid w:val="00B36FBD"/>
    <w:rsid w:val="00B3758A"/>
    <w:rsid w:val="00B37A43"/>
    <w:rsid w:val="00B40560"/>
    <w:rsid w:val="00B40991"/>
    <w:rsid w:val="00B40A17"/>
    <w:rsid w:val="00B41472"/>
    <w:rsid w:val="00B435A3"/>
    <w:rsid w:val="00B43A64"/>
    <w:rsid w:val="00B43EAE"/>
    <w:rsid w:val="00B44241"/>
    <w:rsid w:val="00B448A9"/>
    <w:rsid w:val="00B449A8"/>
    <w:rsid w:val="00B453A7"/>
    <w:rsid w:val="00B455D2"/>
    <w:rsid w:val="00B45885"/>
    <w:rsid w:val="00B46220"/>
    <w:rsid w:val="00B4622A"/>
    <w:rsid w:val="00B4652B"/>
    <w:rsid w:val="00B469C4"/>
    <w:rsid w:val="00B46B85"/>
    <w:rsid w:val="00B47431"/>
    <w:rsid w:val="00B47549"/>
    <w:rsid w:val="00B50876"/>
    <w:rsid w:val="00B5244D"/>
    <w:rsid w:val="00B524E6"/>
    <w:rsid w:val="00B52849"/>
    <w:rsid w:val="00B52A06"/>
    <w:rsid w:val="00B53687"/>
    <w:rsid w:val="00B53760"/>
    <w:rsid w:val="00B54A24"/>
    <w:rsid w:val="00B54DC6"/>
    <w:rsid w:val="00B574D2"/>
    <w:rsid w:val="00B57AAC"/>
    <w:rsid w:val="00B60F49"/>
    <w:rsid w:val="00B6179C"/>
    <w:rsid w:val="00B618A6"/>
    <w:rsid w:val="00B61AB7"/>
    <w:rsid w:val="00B62235"/>
    <w:rsid w:val="00B627AD"/>
    <w:rsid w:val="00B63685"/>
    <w:rsid w:val="00B63D28"/>
    <w:rsid w:val="00B63DB1"/>
    <w:rsid w:val="00B64609"/>
    <w:rsid w:val="00B64C72"/>
    <w:rsid w:val="00B64EBB"/>
    <w:rsid w:val="00B67924"/>
    <w:rsid w:val="00B70898"/>
    <w:rsid w:val="00B70A94"/>
    <w:rsid w:val="00B71541"/>
    <w:rsid w:val="00B729D5"/>
    <w:rsid w:val="00B72C59"/>
    <w:rsid w:val="00B7363B"/>
    <w:rsid w:val="00B738CE"/>
    <w:rsid w:val="00B76EAB"/>
    <w:rsid w:val="00B76FC1"/>
    <w:rsid w:val="00B8050D"/>
    <w:rsid w:val="00B81431"/>
    <w:rsid w:val="00B81644"/>
    <w:rsid w:val="00B82447"/>
    <w:rsid w:val="00B82600"/>
    <w:rsid w:val="00B8282C"/>
    <w:rsid w:val="00B836B3"/>
    <w:rsid w:val="00B83A1C"/>
    <w:rsid w:val="00B872D0"/>
    <w:rsid w:val="00B91818"/>
    <w:rsid w:val="00B91ADD"/>
    <w:rsid w:val="00B95CEE"/>
    <w:rsid w:val="00B96D8D"/>
    <w:rsid w:val="00B96F10"/>
    <w:rsid w:val="00BA15E5"/>
    <w:rsid w:val="00BA1872"/>
    <w:rsid w:val="00BA1D51"/>
    <w:rsid w:val="00BA1E9E"/>
    <w:rsid w:val="00BA2FA2"/>
    <w:rsid w:val="00BA3EB7"/>
    <w:rsid w:val="00BA3FCC"/>
    <w:rsid w:val="00BA5082"/>
    <w:rsid w:val="00BA7B5D"/>
    <w:rsid w:val="00BA7CF6"/>
    <w:rsid w:val="00BB04D1"/>
    <w:rsid w:val="00BB189E"/>
    <w:rsid w:val="00BB190A"/>
    <w:rsid w:val="00BB34BA"/>
    <w:rsid w:val="00BB3664"/>
    <w:rsid w:val="00BB3791"/>
    <w:rsid w:val="00BB440A"/>
    <w:rsid w:val="00BB449C"/>
    <w:rsid w:val="00BB455B"/>
    <w:rsid w:val="00BB5D71"/>
    <w:rsid w:val="00BB60A9"/>
    <w:rsid w:val="00BB622F"/>
    <w:rsid w:val="00BB7ABA"/>
    <w:rsid w:val="00BB7B97"/>
    <w:rsid w:val="00BB7E28"/>
    <w:rsid w:val="00BC1E5F"/>
    <w:rsid w:val="00BC2495"/>
    <w:rsid w:val="00BC2773"/>
    <w:rsid w:val="00BC2C41"/>
    <w:rsid w:val="00BC32BD"/>
    <w:rsid w:val="00BC4315"/>
    <w:rsid w:val="00BC45E4"/>
    <w:rsid w:val="00BC4AB9"/>
    <w:rsid w:val="00BC62F9"/>
    <w:rsid w:val="00BC651B"/>
    <w:rsid w:val="00BC72CE"/>
    <w:rsid w:val="00BD1010"/>
    <w:rsid w:val="00BD218A"/>
    <w:rsid w:val="00BD3341"/>
    <w:rsid w:val="00BD3922"/>
    <w:rsid w:val="00BD3A6E"/>
    <w:rsid w:val="00BD6141"/>
    <w:rsid w:val="00BD6FE6"/>
    <w:rsid w:val="00BD7DC5"/>
    <w:rsid w:val="00BE0C44"/>
    <w:rsid w:val="00BE18B7"/>
    <w:rsid w:val="00BE18D6"/>
    <w:rsid w:val="00BE1D48"/>
    <w:rsid w:val="00BE1DD1"/>
    <w:rsid w:val="00BE23C0"/>
    <w:rsid w:val="00BE3A87"/>
    <w:rsid w:val="00BE3EF1"/>
    <w:rsid w:val="00BE466C"/>
    <w:rsid w:val="00BE5CBE"/>
    <w:rsid w:val="00BE5E64"/>
    <w:rsid w:val="00BE64B4"/>
    <w:rsid w:val="00BF14FF"/>
    <w:rsid w:val="00BF20F1"/>
    <w:rsid w:val="00BF2418"/>
    <w:rsid w:val="00BF2BC0"/>
    <w:rsid w:val="00BF41F2"/>
    <w:rsid w:val="00BF49E5"/>
    <w:rsid w:val="00BF55A1"/>
    <w:rsid w:val="00BF6DDD"/>
    <w:rsid w:val="00C01112"/>
    <w:rsid w:val="00C011FD"/>
    <w:rsid w:val="00C0195B"/>
    <w:rsid w:val="00C02533"/>
    <w:rsid w:val="00C02A2D"/>
    <w:rsid w:val="00C02F51"/>
    <w:rsid w:val="00C04B23"/>
    <w:rsid w:val="00C04F2C"/>
    <w:rsid w:val="00C053FB"/>
    <w:rsid w:val="00C058CE"/>
    <w:rsid w:val="00C067FA"/>
    <w:rsid w:val="00C1036F"/>
    <w:rsid w:val="00C10A8B"/>
    <w:rsid w:val="00C10C02"/>
    <w:rsid w:val="00C11151"/>
    <w:rsid w:val="00C11E8A"/>
    <w:rsid w:val="00C12623"/>
    <w:rsid w:val="00C1392D"/>
    <w:rsid w:val="00C14990"/>
    <w:rsid w:val="00C15690"/>
    <w:rsid w:val="00C167D6"/>
    <w:rsid w:val="00C178C1"/>
    <w:rsid w:val="00C208B5"/>
    <w:rsid w:val="00C2171D"/>
    <w:rsid w:val="00C227D6"/>
    <w:rsid w:val="00C22CBA"/>
    <w:rsid w:val="00C22D71"/>
    <w:rsid w:val="00C2317A"/>
    <w:rsid w:val="00C235FC"/>
    <w:rsid w:val="00C23B61"/>
    <w:rsid w:val="00C244E7"/>
    <w:rsid w:val="00C255B4"/>
    <w:rsid w:val="00C25F88"/>
    <w:rsid w:val="00C2622E"/>
    <w:rsid w:val="00C2649E"/>
    <w:rsid w:val="00C26D17"/>
    <w:rsid w:val="00C306E3"/>
    <w:rsid w:val="00C30895"/>
    <w:rsid w:val="00C31313"/>
    <w:rsid w:val="00C33981"/>
    <w:rsid w:val="00C33BE5"/>
    <w:rsid w:val="00C33E58"/>
    <w:rsid w:val="00C34677"/>
    <w:rsid w:val="00C3518F"/>
    <w:rsid w:val="00C354D5"/>
    <w:rsid w:val="00C35743"/>
    <w:rsid w:val="00C36C73"/>
    <w:rsid w:val="00C37BA1"/>
    <w:rsid w:val="00C37BE8"/>
    <w:rsid w:val="00C403F9"/>
    <w:rsid w:val="00C40B72"/>
    <w:rsid w:val="00C40F94"/>
    <w:rsid w:val="00C418C1"/>
    <w:rsid w:val="00C41CAA"/>
    <w:rsid w:val="00C42050"/>
    <w:rsid w:val="00C428F2"/>
    <w:rsid w:val="00C42A4E"/>
    <w:rsid w:val="00C451CF"/>
    <w:rsid w:val="00C458CA"/>
    <w:rsid w:val="00C4706F"/>
    <w:rsid w:val="00C47185"/>
    <w:rsid w:val="00C47CF1"/>
    <w:rsid w:val="00C512D0"/>
    <w:rsid w:val="00C51778"/>
    <w:rsid w:val="00C5348D"/>
    <w:rsid w:val="00C53688"/>
    <w:rsid w:val="00C53AC0"/>
    <w:rsid w:val="00C53C42"/>
    <w:rsid w:val="00C546E1"/>
    <w:rsid w:val="00C56B55"/>
    <w:rsid w:val="00C56BBB"/>
    <w:rsid w:val="00C57094"/>
    <w:rsid w:val="00C574F0"/>
    <w:rsid w:val="00C62FDA"/>
    <w:rsid w:val="00C631FF"/>
    <w:rsid w:val="00C6363E"/>
    <w:rsid w:val="00C64A4F"/>
    <w:rsid w:val="00C64EA7"/>
    <w:rsid w:val="00C64F22"/>
    <w:rsid w:val="00C651CC"/>
    <w:rsid w:val="00C66EA4"/>
    <w:rsid w:val="00C6712C"/>
    <w:rsid w:val="00C6719A"/>
    <w:rsid w:val="00C67BAE"/>
    <w:rsid w:val="00C67E21"/>
    <w:rsid w:val="00C70C0C"/>
    <w:rsid w:val="00C70D07"/>
    <w:rsid w:val="00C70F2C"/>
    <w:rsid w:val="00C72017"/>
    <w:rsid w:val="00C72222"/>
    <w:rsid w:val="00C72EE6"/>
    <w:rsid w:val="00C7524C"/>
    <w:rsid w:val="00C75B2C"/>
    <w:rsid w:val="00C75F01"/>
    <w:rsid w:val="00C76046"/>
    <w:rsid w:val="00C76DD4"/>
    <w:rsid w:val="00C77828"/>
    <w:rsid w:val="00C7789C"/>
    <w:rsid w:val="00C80998"/>
    <w:rsid w:val="00C80C30"/>
    <w:rsid w:val="00C80F70"/>
    <w:rsid w:val="00C81DFA"/>
    <w:rsid w:val="00C85C5B"/>
    <w:rsid w:val="00C85D8E"/>
    <w:rsid w:val="00C860A9"/>
    <w:rsid w:val="00C87C09"/>
    <w:rsid w:val="00C87F42"/>
    <w:rsid w:val="00C90D9F"/>
    <w:rsid w:val="00C92E05"/>
    <w:rsid w:val="00C9435F"/>
    <w:rsid w:val="00C976C3"/>
    <w:rsid w:val="00CA1660"/>
    <w:rsid w:val="00CA2AE8"/>
    <w:rsid w:val="00CA4596"/>
    <w:rsid w:val="00CA4C73"/>
    <w:rsid w:val="00CA5144"/>
    <w:rsid w:val="00CA5BC9"/>
    <w:rsid w:val="00CA600F"/>
    <w:rsid w:val="00CA711C"/>
    <w:rsid w:val="00CA7AC3"/>
    <w:rsid w:val="00CB0CBE"/>
    <w:rsid w:val="00CB0CF5"/>
    <w:rsid w:val="00CB221B"/>
    <w:rsid w:val="00CB2976"/>
    <w:rsid w:val="00CB400A"/>
    <w:rsid w:val="00CB426D"/>
    <w:rsid w:val="00CB4593"/>
    <w:rsid w:val="00CB46BB"/>
    <w:rsid w:val="00CB4C74"/>
    <w:rsid w:val="00CB60A1"/>
    <w:rsid w:val="00CC0734"/>
    <w:rsid w:val="00CC085D"/>
    <w:rsid w:val="00CC09ED"/>
    <w:rsid w:val="00CC1295"/>
    <w:rsid w:val="00CC1FB4"/>
    <w:rsid w:val="00CC2142"/>
    <w:rsid w:val="00CC29CA"/>
    <w:rsid w:val="00CC3373"/>
    <w:rsid w:val="00CC4858"/>
    <w:rsid w:val="00CC58B8"/>
    <w:rsid w:val="00CC5909"/>
    <w:rsid w:val="00CC5B9F"/>
    <w:rsid w:val="00CC6198"/>
    <w:rsid w:val="00CC6C1C"/>
    <w:rsid w:val="00CD089E"/>
    <w:rsid w:val="00CD100F"/>
    <w:rsid w:val="00CD108A"/>
    <w:rsid w:val="00CD154D"/>
    <w:rsid w:val="00CD27B7"/>
    <w:rsid w:val="00CD2805"/>
    <w:rsid w:val="00CD37E7"/>
    <w:rsid w:val="00CD43F1"/>
    <w:rsid w:val="00CD57B0"/>
    <w:rsid w:val="00CD5909"/>
    <w:rsid w:val="00CD7563"/>
    <w:rsid w:val="00CE17FC"/>
    <w:rsid w:val="00CE1F82"/>
    <w:rsid w:val="00CE3EFC"/>
    <w:rsid w:val="00CE4D40"/>
    <w:rsid w:val="00CE55CC"/>
    <w:rsid w:val="00CE6510"/>
    <w:rsid w:val="00CE6818"/>
    <w:rsid w:val="00CE6B0A"/>
    <w:rsid w:val="00CE737D"/>
    <w:rsid w:val="00CF1AB6"/>
    <w:rsid w:val="00CF1FEB"/>
    <w:rsid w:val="00CF278E"/>
    <w:rsid w:val="00CF445B"/>
    <w:rsid w:val="00CF4DE0"/>
    <w:rsid w:val="00CF53CD"/>
    <w:rsid w:val="00CF6F2C"/>
    <w:rsid w:val="00CF761A"/>
    <w:rsid w:val="00CF7849"/>
    <w:rsid w:val="00D00E6F"/>
    <w:rsid w:val="00D022F7"/>
    <w:rsid w:val="00D039CD"/>
    <w:rsid w:val="00D040F3"/>
    <w:rsid w:val="00D04944"/>
    <w:rsid w:val="00D04AE7"/>
    <w:rsid w:val="00D07736"/>
    <w:rsid w:val="00D07E8E"/>
    <w:rsid w:val="00D1013A"/>
    <w:rsid w:val="00D1024E"/>
    <w:rsid w:val="00D1056E"/>
    <w:rsid w:val="00D121F7"/>
    <w:rsid w:val="00D1240B"/>
    <w:rsid w:val="00D13F76"/>
    <w:rsid w:val="00D154E8"/>
    <w:rsid w:val="00D15602"/>
    <w:rsid w:val="00D156E8"/>
    <w:rsid w:val="00D15D0B"/>
    <w:rsid w:val="00D161F0"/>
    <w:rsid w:val="00D16DEF"/>
    <w:rsid w:val="00D17F73"/>
    <w:rsid w:val="00D21CCA"/>
    <w:rsid w:val="00D21E25"/>
    <w:rsid w:val="00D22139"/>
    <w:rsid w:val="00D22299"/>
    <w:rsid w:val="00D23270"/>
    <w:rsid w:val="00D2461A"/>
    <w:rsid w:val="00D24880"/>
    <w:rsid w:val="00D24B17"/>
    <w:rsid w:val="00D25DB7"/>
    <w:rsid w:val="00D26015"/>
    <w:rsid w:val="00D262C7"/>
    <w:rsid w:val="00D27E65"/>
    <w:rsid w:val="00D310E6"/>
    <w:rsid w:val="00D311AE"/>
    <w:rsid w:val="00D315CA"/>
    <w:rsid w:val="00D33100"/>
    <w:rsid w:val="00D33D29"/>
    <w:rsid w:val="00D34681"/>
    <w:rsid w:val="00D35CF4"/>
    <w:rsid w:val="00D3772B"/>
    <w:rsid w:val="00D402B7"/>
    <w:rsid w:val="00D404AB"/>
    <w:rsid w:val="00D40699"/>
    <w:rsid w:val="00D4230A"/>
    <w:rsid w:val="00D42A23"/>
    <w:rsid w:val="00D44130"/>
    <w:rsid w:val="00D44E5D"/>
    <w:rsid w:val="00D454F9"/>
    <w:rsid w:val="00D46C2F"/>
    <w:rsid w:val="00D47891"/>
    <w:rsid w:val="00D51677"/>
    <w:rsid w:val="00D51AAB"/>
    <w:rsid w:val="00D5305C"/>
    <w:rsid w:val="00D53420"/>
    <w:rsid w:val="00D53576"/>
    <w:rsid w:val="00D53E86"/>
    <w:rsid w:val="00D56C07"/>
    <w:rsid w:val="00D56DEE"/>
    <w:rsid w:val="00D56E53"/>
    <w:rsid w:val="00D619EC"/>
    <w:rsid w:val="00D62AF2"/>
    <w:rsid w:val="00D63BE9"/>
    <w:rsid w:val="00D644DF"/>
    <w:rsid w:val="00D64670"/>
    <w:rsid w:val="00D65411"/>
    <w:rsid w:val="00D66343"/>
    <w:rsid w:val="00D6669B"/>
    <w:rsid w:val="00D678BD"/>
    <w:rsid w:val="00D67A60"/>
    <w:rsid w:val="00D67C01"/>
    <w:rsid w:val="00D71457"/>
    <w:rsid w:val="00D751CF"/>
    <w:rsid w:val="00D7550A"/>
    <w:rsid w:val="00D7603D"/>
    <w:rsid w:val="00D762F1"/>
    <w:rsid w:val="00D76CB7"/>
    <w:rsid w:val="00D77108"/>
    <w:rsid w:val="00D83A06"/>
    <w:rsid w:val="00D84499"/>
    <w:rsid w:val="00D84A43"/>
    <w:rsid w:val="00D86AB5"/>
    <w:rsid w:val="00D870A7"/>
    <w:rsid w:val="00D872DD"/>
    <w:rsid w:val="00D92F43"/>
    <w:rsid w:val="00D942B7"/>
    <w:rsid w:val="00D967B8"/>
    <w:rsid w:val="00DA02D4"/>
    <w:rsid w:val="00DA09A0"/>
    <w:rsid w:val="00DA0D58"/>
    <w:rsid w:val="00DA21DF"/>
    <w:rsid w:val="00DA3641"/>
    <w:rsid w:val="00DA41EF"/>
    <w:rsid w:val="00DA4607"/>
    <w:rsid w:val="00DA4D46"/>
    <w:rsid w:val="00DA5FF7"/>
    <w:rsid w:val="00DA6022"/>
    <w:rsid w:val="00DA6585"/>
    <w:rsid w:val="00DA756D"/>
    <w:rsid w:val="00DB0AE3"/>
    <w:rsid w:val="00DB10B6"/>
    <w:rsid w:val="00DB147C"/>
    <w:rsid w:val="00DB23C2"/>
    <w:rsid w:val="00DB2448"/>
    <w:rsid w:val="00DB2F60"/>
    <w:rsid w:val="00DB3D88"/>
    <w:rsid w:val="00DB5D28"/>
    <w:rsid w:val="00DB5F70"/>
    <w:rsid w:val="00DB6766"/>
    <w:rsid w:val="00DB6DF8"/>
    <w:rsid w:val="00DB6E28"/>
    <w:rsid w:val="00DC0E7C"/>
    <w:rsid w:val="00DC1B36"/>
    <w:rsid w:val="00DC21CF"/>
    <w:rsid w:val="00DC2282"/>
    <w:rsid w:val="00DC3278"/>
    <w:rsid w:val="00DC32FB"/>
    <w:rsid w:val="00DC3B20"/>
    <w:rsid w:val="00DC4CCA"/>
    <w:rsid w:val="00DC7B1E"/>
    <w:rsid w:val="00DD138F"/>
    <w:rsid w:val="00DD2459"/>
    <w:rsid w:val="00DD2DBF"/>
    <w:rsid w:val="00DD3604"/>
    <w:rsid w:val="00DD37C2"/>
    <w:rsid w:val="00DD38E5"/>
    <w:rsid w:val="00DD3921"/>
    <w:rsid w:val="00DD3EAD"/>
    <w:rsid w:val="00DD4C18"/>
    <w:rsid w:val="00DD72B2"/>
    <w:rsid w:val="00DE02A7"/>
    <w:rsid w:val="00DE18CC"/>
    <w:rsid w:val="00DE23D5"/>
    <w:rsid w:val="00DE4BDC"/>
    <w:rsid w:val="00DE53F5"/>
    <w:rsid w:val="00DE5861"/>
    <w:rsid w:val="00DE5AD4"/>
    <w:rsid w:val="00DE76AC"/>
    <w:rsid w:val="00DE78F0"/>
    <w:rsid w:val="00DE7BBA"/>
    <w:rsid w:val="00DF0DFF"/>
    <w:rsid w:val="00DF1893"/>
    <w:rsid w:val="00DF6BDB"/>
    <w:rsid w:val="00DF6E2A"/>
    <w:rsid w:val="00E014A2"/>
    <w:rsid w:val="00E01810"/>
    <w:rsid w:val="00E0340A"/>
    <w:rsid w:val="00E043F5"/>
    <w:rsid w:val="00E05C40"/>
    <w:rsid w:val="00E06AB0"/>
    <w:rsid w:val="00E06E4F"/>
    <w:rsid w:val="00E073AF"/>
    <w:rsid w:val="00E07AC0"/>
    <w:rsid w:val="00E1090A"/>
    <w:rsid w:val="00E12258"/>
    <w:rsid w:val="00E13507"/>
    <w:rsid w:val="00E16398"/>
    <w:rsid w:val="00E1740E"/>
    <w:rsid w:val="00E2010A"/>
    <w:rsid w:val="00E2029F"/>
    <w:rsid w:val="00E20492"/>
    <w:rsid w:val="00E22B91"/>
    <w:rsid w:val="00E2326A"/>
    <w:rsid w:val="00E24AE7"/>
    <w:rsid w:val="00E26557"/>
    <w:rsid w:val="00E268EF"/>
    <w:rsid w:val="00E27836"/>
    <w:rsid w:val="00E27AAD"/>
    <w:rsid w:val="00E27CA8"/>
    <w:rsid w:val="00E30A3E"/>
    <w:rsid w:val="00E30EA6"/>
    <w:rsid w:val="00E31026"/>
    <w:rsid w:val="00E314BE"/>
    <w:rsid w:val="00E31C9C"/>
    <w:rsid w:val="00E32580"/>
    <w:rsid w:val="00E32B57"/>
    <w:rsid w:val="00E350A9"/>
    <w:rsid w:val="00E41A86"/>
    <w:rsid w:val="00E41DF8"/>
    <w:rsid w:val="00E41FA7"/>
    <w:rsid w:val="00E43776"/>
    <w:rsid w:val="00E43BFC"/>
    <w:rsid w:val="00E43E45"/>
    <w:rsid w:val="00E444D6"/>
    <w:rsid w:val="00E46219"/>
    <w:rsid w:val="00E46522"/>
    <w:rsid w:val="00E468E3"/>
    <w:rsid w:val="00E46A82"/>
    <w:rsid w:val="00E46B2D"/>
    <w:rsid w:val="00E47BBB"/>
    <w:rsid w:val="00E529A3"/>
    <w:rsid w:val="00E53605"/>
    <w:rsid w:val="00E5470A"/>
    <w:rsid w:val="00E54D28"/>
    <w:rsid w:val="00E54F31"/>
    <w:rsid w:val="00E55881"/>
    <w:rsid w:val="00E564B3"/>
    <w:rsid w:val="00E601B9"/>
    <w:rsid w:val="00E6050F"/>
    <w:rsid w:val="00E60CA4"/>
    <w:rsid w:val="00E61087"/>
    <w:rsid w:val="00E61346"/>
    <w:rsid w:val="00E61AB8"/>
    <w:rsid w:val="00E6371F"/>
    <w:rsid w:val="00E639F6"/>
    <w:rsid w:val="00E6526A"/>
    <w:rsid w:val="00E6697A"/>
    <w:rsid w:val="00E66D94"/>
    <w:rsid w:val="00E674C5"/>
    <w:rsid w:val="00E72198"/>
    <w:rsid w:val="00E73C25"/>
    <w:rsid w:val="00E746FF"/>
    <w:rsid w:val="00E75D7A"/>
    <w:rsid w:val="00E76B99"/>
    <w:rsid w:val="00E772B4"/>
    <w:rsid w:val="00E77C97"/>
    <w:rsid w:val="00E805BB"/>
    <w:rsid w:val="00E80CDB"/>
    <w:rsid w:val="00E80E93"/>
    <w:rsid w:val="00E81116"/>
    <w:rsid w:val="00E8125D"/>
    <w:rsid w:val="00E81638"/>
    <w:rsid w:val="00E8180A"/>
    <w:rsid w:val="00E82078"/>
    <w:rsid w:val="00E82D3C"/>
    <w:rsid w:val="00E836EC"/>
    <w:rsid w:val="00E86ABE"/>
    <w:rsid w:val="00E87496"/>
    <w:rsid w:val="00E92A9C"/>
    <w:rsid w:val="00E9601D"/>
    <w:rsid w:val="00E96ADC"/>
    <w:rsid w:val="00E97518"/>
    <w:rsid w:val="00E976E0"/>
    <w:rsid w:val="00EA08B5"/>
    <w:rsid w:val="00EA0CD8"/>
    <w:rsid w:val="00EA11AE"/>
    <w:rsid w:val="00EA19E6"/>
    <w:rsid w:val="00EA2822"/>
    <w:rsid w:val="00EA3A41"/>
    <w:rsid w:val="00EA4B4C"/>
    <w:rsid w:val="00EA4E93"/>
    <w:rsid w:val="00EA4FD4"/>
    <w:rsid w:val="00EA5E05"/>
    <w:rsid w:val="00EA63F7"/>
    <w:rsid w:val="00EA76F2"/>
    <w:rsid w:val="00EA7AB8"/>
    <w:rsid w:val="00EA7DC3"/>
    <w:rsid w:val="00EA7E07"/>
    <w:rsid w:val="00EB0001"/>
    <w:rsid w:val="00EB1976"/>
    <w:rsid w:val="00EB20FA"/>
    <w:rsid w:val="00EB3986"/>
    <w:rsid w:val="00EB42BD"/>
    <w:rsid w:val="00EB44F9"/>
    <w:rsid w:val="00EB662D"/>
    <w:rsid w:val="00EB698B"/>
    <w:rsid w:val="00EC1B49"/>
    <w:rsid w:val="00EC44A6"/>
    <w:rsid w:val="00EC477E"/>
    <w:rsid w:val="00EC58F7"/>
    <w:rsid w:val="00EC5B4F"/>
    <w:rsid w:val="00EC649A"/>
    <w:rsid w:val="00EC6BA0"/>
    <w:rsid w:val="00EC7C36"/>
    <w:rsid w:val="00ED083C"/>
    <w:rsid w:val="00ED213A"/>
    <w:rsid w:val="00ED2DA6"/>
    <w:rsid w:val="00ED2EBA"/>
    <w:rsid w:val="00ED3B80"/>
    <w:rsid w:val="00ED565C"/>
    <w:rsid w:val="00ED743B"/>
    <w:rsid w:val="00ED784D"/>
    <w:rsid w:val="00ED7ED8"/>
    <w:rsid w:val="00EE01EC"/>
    <w:rsid w:val="00EE113E"/>
    <w:rsid w:val="00EE232E"/>
    <w:rsid w:val="00EE3893"/>
    <w:rsid w:val="00EE5090"/>
    <w:rsid w:val="00EE5B1A"/>
    <w:rsid w:val="00EE5F3E"/>
    <w:rsid w:val="00EE622A"/>
    <w:rsid w:val="00EE71E7"/>
    <w:rsid w:val="00EE7FFC"/>
    <w:rsid w:val="00EF0641"/>
    <w:rsid w:val="00EF08D9"/>
    <w:rsid w:val="00EF0EE9"/>
    <w:rsid w:val="00EF2377"/>
    <w:rsid w:val="00EF37B8"/>
    <w:rsid w:val="00EF4D7C"/>
    <w:rsid w:val="00EF6225"/>
    <w:rsid w:val="00EF630C"/>
    <w:rsid w:val="00EF6336"/>
    <w:rsid w:val="00EF733B"/>
    <w:rsid w:val="00F00001"/>
    <w:rsid w:val="00F007C6"/>
    <w:rsid w:val="00F0158B"/>
    <w:rsid w:val="00F01994"/>
    <w:rsid w:val="00F01D14"/>
    <w:rsid w:val="00F020F6"/>
    <w:rsid w:val="00F025ED"/>
    <w:rsid w:val="00F04898"/>
    <w:rsid w:val="00F07122"/>
    <w:rsid w:val="00F07BCB"/>
    <w:rsid w:val="00F102B6"/>
    <w:rsid w:val="00F1059F"/>
    <w:rsid w:val="00F10A0E"/>
    <w:rsid w:val="00F119D2"/>
    <w:rsid w:val="00F11C27"/>
    <w:rsid w:val="00F11DEA"/>
    <w:rsid w:val="00F13074"/>
    <w:rsid w:val="00F14DC9"/>
    <w:rsid w:val="00F15E17"/>
    <w:rsid w:val="00F16F97"/>
    <w:rsid w:val="00F17193"/>
    <w:rsid w:val="00F17218"/>
    <w:rsid w:val="00F179AF"/>
    <w:rsid w:val="00F179EA"/>
    <w:rsid w:val="00F179F9"/>
    <w:rsid w:val="00F20306"/>
    <w:rsid w:val="00F2156F"/>
    <w:rsid w:val="00F227BD"/>
    <w:rsid w:val="00F22CD0"/>
    <w:rsid w:val="00F23DEF"/>
    <w:rsid w:val="00F262F0"/>
    <w:rsid w:val="00F2735E"/>
    <w:rsid w:val="00F27676"/>
    <w:rsid w:val="00F311AB"/>
    <w:rsid w:val="00F33289"/>
    <w:rsid w:val="00F334EA"/>
    <w:rsid w:val="00F360A2"/>
    <w:rsid w:val="00F3676D"/>
    <w:rsid w:val="00F36CF8"/>
    <w:rsid w:val="00F4115E"/>
    <w:rsid w:val="00F41178"/>
    <w:rsid w:val="00F41745"/>
    <w:rsid w:val="00F43B1D"/>
    <w:rsid w:val="00F44BA9"/>
    <w:rsid w:val="00F50210"/>
    <w:rsid w:val="00F50A4E"/>
    <w:rsid w:val="00F52197"/>
    <w:rsid w:val="00F53EDE"/>
    <w:rsid w:val="00F54063"/>
    <w:rsid w:val="00F55248"/>
    <w:rsid w:val="00F5638D"/>
    <w:rsid w:val="00F566E4"/>
    <w:rsid w:val="00F568BB"/>
    <w:rsid w:val="00F569D8"/>
    <w:rsid w:val="00F5742E"/>
    <w:rsid w:val="00F60241"/>
    <w:rsid w:val="00F61B86"/>
    <w:rsid w:val="00F62E7A"/>
    <w:rsid w:val="00F6314A"/>
    <w:rsid w:val="00F632C5"/>
    <w:rsid w:val="00F63936"/>
    <w:rsid w:val="00F63E89"/>
    <w:rsid w:val="00F64237"/>
    <w:rsid w:val="00F6461E"/>
    <w:rsid w:val="00F64C1E"/>
    <w:rsid w:val="00F64CE6"/>
    <w:rsid w:val="00F651FB"/>
    <w:rsid w:val="00F652B0"/>
    <w:rsid w:val="00F65482"/>
    <w:rsid w:val="00F655D0"/>
    <w:rsid w:val="00F66743"/>
    <w:rsid w:val="00F66E09"/>
    <w:rsid w:val="00F66E79"/>
    <w:rsid w:val="00F6747B"/>
    <w:rsid w:val="00F679A9"/>
    <w:rsid w:val="00F67A02"/>
    <w:rsid w:val="00F700B2"/>
    <w:rsid w:val="00F70D22"/>
    <w:rsid w:val="00F70F74"/>
    <w:rsid w:val="00F71A6C"/>
    <w:rsid w:val="00F725C0"/>
    <w:rsid w:val="00F7350B"/>
    <w:rsid w:val="00F7419D"/>
    <w:rsid w:val="00F74414"/>
    <w:rsid w:val="00F74F42"/>
    <w:rsid w:val="00F76155"/>
    <w:rsid w:val="00F76986"/>
    <w:rsid w:val="00F77349"/>
    <w:rsid w:val="00F77C77"/>
    <w:rsid w:val="00F8039C"/>
    <w:rsid w:val="00F82288"/>
    <w:rsid w:val="00F82ACB"/>
    <w:rsid w:val="00F82C7A"/>
    <w:rsid w:val="00F83429"/>
    <w:rsid w:val="00F836B1"/>
    <w:rsid w:val="00F83805"/>
    <w:rsid w:val="00F8406D"/>
    <w:rsid w:val="00F84ED9"/>
    <w:rsid w:val="00F85838"/>
    <w:rsid w:val="00F85C5D"/>
    <w:rsid w:val="00F86373"/>
    <w:rsid w:val="00F86AC8"/>
    <w:rsid w:val="00F87D0F"/>
    <w:rsid w:val="00F87F1D"/>
    <w:rsid w:val="00F91747"/>
    <w:rsid w:val="00F92807"/>
    <w:rsid w:val="00F92925"/>
    <w:rsid w:val="00F934DF"/>
    <w:rsid w:val="00F9403B"/>
    <w:rsid w:val="00F94AFF"/>
    <w:rsid w:val="00F952C6"/>
    <w:rsid w:val="00F956E5"/>
    <w:rsid w:val="00F95E7E"/>
    <w:rsid w:val="00F95F93"/>
    <w:rsid w:val="00F96FA2"/>
    <w:rsid w:val="00F979B1"/>
    <w:rsid w:val="00FA29D9"/>
    <w:rsid w:val="00FA413F"/>
    <w:rsid w:val="00FA4616"/>
    <w:rsid w:val="00FA596A"/>
    <w:rsid w:val="00FA59A7"/>
    <w:rsid w:val="00FA6A55"/>
    <w:rsid w:val="00FA7E2C"/>
    <w:rsid w:val="00FA7E41"/>
    <w:rsid w:val="00FB120D"/>
    <w:rsid w:val="00FB276D"/>
    <w:rsid w:val="00FB2A8F"/>
    <w:rsid w:val="00FB38A1"/>
    <w:rsid w:val="00FB3FCD"/>
    <w:rsid w:val="00FB444C"/>
    <w:rsid w:val="00FB5599"/>
    <w:rsid w:val="00FB6A10"/>
    <w:rsid w:val="00FB7060"/>
    <w:rsid w:val="00FC13F9"/>
    <w:rsid w:val="00FC33F1"/>
    <w:rsid w:val="00FC4DDB"/>
    <w:rsid w:val="00FC564E"/>
    <w:rsid w:val="00FC605D"/>
    <w:rsid w:val="00FC60BC"/>
    <w:rsid w:val="00FC60CB"/>
    <w:rsid w:val="00FC64F6"/>
    <w:rsid w:val="00FC6E03"/>
    <w:rsid w:val="00FD0203"/>
    <w:rsid w:val="00FD301C"/>
    <w:rsid w:val="00FD3432"/>
    <w:rsid w:val="00FD3FC6"/>
    <w:rsid w:val="00FD40DB"/>
    <w:rsid w:val="00FD4DEF"/>
    <w:rsid w:val="00FD6427"/>
    <w:rsid w:val="00FD6D13"/>
    <w:rsid w:val="00FE0763"/>
    <w:rsid w:val="00FE0BA8"/>
    <w:rsid w:val="00FE0EA2"/>
    <w:rsid w:val="00FE1531"/>
    <w:rsid w:val="00FE16ED"/>
    <w:rsid w:val="00FE218E"/>
    <w:rsid w:val="00FE4A09"/>
    <w:rsid w:val="00FE53F6"/>
    <w:rsid w:val="00FE6119"/>
    <w:rsid w:val="00FE6A0C"/>
    <w:rsid w:val="00FF0E00"/>
    <w:rsid w:val="00FF277F"/>
    <w:rsid w:val="00FF3F4B"/>
    <w:rsid w:val="00FF449C"/>
    <w:rsid w:val="00FF4EBF"/>
    <w:rsid w:val="00FF58A2"/>
    <w:rsid w:val="00FF5B6C"/>
    <w:rsid w:val="00FF6806"/>
    <w:rsid w:val="00FF7366"/>
    <w:rsid w:val="00FF77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9CFC3B"/>
  <w15:chartTrackingRefBased/>
  <w15:docId w15:val="{E9A14662-55AC-4981-B592-5B1CABCA9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049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49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65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E6EA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35B8"/>
    <w:pPr>
      <w:ind w:left="720"/>
      <w:contextualSpacing/>
    </w:pPr>
  </w:style>
  <w:style w:type="character" w:customStyle="1" w:styleId="Heading1Char">
    <w:name w:val="Heading 1 Char"/>
    <w:basedOn w:val="DefaultParagraphFont"/>
    <w:link w:val="Heading1"/>
    <w:uiPriority w:val="9"/>
    <w:rsid w:val="00D049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04944"/>
    <w:rPr>
      <w:rFonts w:asciiTheme="majorHAnsi" w:eastAsiaTheme="majorEastAsia" w:hAnsiTheme="majorHAnsi" w:cstheme="majorBidi"/>
      <w:color w:val="2F5496" w:themeColor="accent1" w:themeShade="BF"/>
      <w:sz w:val="26"/>
      <w:szCs w:val="26"/>
    </w:rPr>
  </w:style>
  <w:style w:type="table" w:styleId="LightShading">
    <w:name w:val="Light Shading"/>
    <w:basedOn w:val="TableNormal"/>
    <w:uiPriority w:val="60"/>
    <w:rsid w:val="00A959D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52354"/>
    <w:rPr>
      <w:sz w:val="16"/>
      <w:szCs w:val="16"/>
    </w:rPr>
  </w:style>
  <w:style w:type="paragraph" w:styleId="CommentText">
    <w:name w:val="annotation text"/>
    <w:basedOn w:val="Normal"/>
    <w:link w:val="CommentTextChar"/>
    <w:uiPriority w:val="99"/>
    <w:unhideWhenUsed/>
    <w:rsid w:val="00352354"/>
    <w:pPr>
      <w:spacing w:line="240" w:lineRule="auto"/>
    </w:pPr>
    <w:rPr>
      <w:sz w:val="20"/>
      <w:szCs w:val="20"/>
    </w:rPr>
  </w:style>
  <w:style w:type="character" w:customStyle="1" w:styleId="CommentTextChar">
    <w:name w:val="Comment Text Char"/>
    <w:basedOn w:val="DefaultParagraphFont"/>
    <w:link w:val="CommentText"/>
    <w:uiPriority w:val="99"/>
    <w:rsid w:val="00352354"/>
    <w:rPr>
      <w:sz w:val="20"/>
      <w:szCs w:val="20"/>
    </w:rPr>
  </w:style>
  <w:style w:type="paragraph" w:styleId="CommentSubject">
    <w:name w:val="annotation subject"/>
    <w:basedOn w:val="CommentText"/>
    <w:next w:val="CommentText"/>
    <w:link w:val="CommentSubjectChar"/>
    <w:uiPriority w:val="99"/>
    <w:semiHidden/>
    <w:unhideWhenUsed/>
    <w:rsid w:val="00352354"/>
    <w:rPr>
      <w:b/>
      <w:bCs/>
    </w:rPr>
  </w:style>
  <w:style w:type="character" w:customStyle="1" w:styleId="CommentSubjectChar">
    <w:name w:val="Comment Subject Char"/>
    <w:basedOn w:val="CommentTextChar"/>
    <w:link w:val="CommentSubject"/>
    <w:uiPriority w:val="99"/>
    <w:semiHidden/>
    <w:rsid w:val="00352354"/>
    <w:rPr>
      <w:b/>
      <w:bCs/>
      <w:sz w:val="20"/>
      <w:szCs w:val="20"/>
    </w:rPr>
  </w:style>
  <w:style w:type="paragraph" w:customStyle="1" w:styleId="Figure">
    <w:name w:val="Figure"/>
    <w:basedOn w:val="Caption"/>
    <w:link w:val="FigureChar"/>
    <w:qFormat/>
    <w:rsid w:val="00B45885"/>
    <w:rPr>
      <w:bCs/>
      <w:iCs w:val="0"/>
      <w:color w:val="auto"/>
      <w:sz w:val="24"/>
      <w:szCs w:val="24"/>
    </w:rPr>
  </w:style>
  <w:style w:type="character" w:customStyle="1" w:styleId="FigureChar">
    <w:name w:val="Figure Char"/>
    <w:basedOn w:val="DefaultParagraphFont"/>
    <w:link w:val="Figure"/>
    <w:rsid w:val="00B45885"/>
    <w:rPr>
      <w:bCs/>
      <w:i/>
      <w:sz w:val="24"/>
      <w:szCs w:val="24"/>
    </w:rPr>
  </w:style>
  <w:style w:type="paragraph" w:styleId="Caption">
    <w:name w:val="caption"/>
    <w:basedOn w:val="Normal"/>
    <w:next w:val="Normal"/>
    <w:uiPriority w:val="35"/>
    <w:unhideWhenUsed/>
    <w:qFormat/>
    <w:rsid w:val="00B45885"/>
    <w:pPr>
      <w:spacing w:after="200" w:line="240" w:lineRule="auto"/>
    </w:pPr>
    <w:rPr>
      <w:i/>
      <w:iCs/>
      <w:color w:val="44546A" w:themeColor="text2"/>
      <w:sz w:val="18"/>
      <w:szCs w:val="18"/>
    </w:rPr>
  </w:style>
  <w:style w:type="character" w:customStyle="1" w:styleId="cf01">
    <w:name w:val="cf01"/>
    <w:basedOn w:val="DefaultParagraphFont"/>
    <w:rsid w:val="009538DA"/>
    <w:rPr>
      <w:rFonts w:ascii="Segoe UI" w:hAnsi="Segoe UI" w:cs="Segoe UI" w:hint="default"/>
      <w:sz w:val="18"/>
      <w:szCs w:val="18"/>
    </w:rPr>
  </w:style>
  <w:style w:type="character" w:customStyle="1" w:styleId="cf11">
    <w:name w:val="cf11"/>
    <w:basedOn w:val="DefaultParagraphFont"/>
    <w:rsid w:val="009538DA"/>
    <w:rPr>
      <w:rFonts w:ascii="Segoe UI" w:hAnsi="Segoe UI" w:cs="Segoe UI" w:hint="default"/>
      <w:sz w:val="18"/>
      <w:szCs w:val="18"/>
    </w:rPr>
  </w:style>
  <w:style w:type="character" w:customStyle="1" w:styleId="Heading3Char">
    <w:name w:val="Heading 3 Char"/>
    <w:basedOn w:val="DefaultParagraphFont"/>
    <w:link w:val="Heading3"/>
    <w:uiPriority w:val="9"/>
    <w:rsid w:val="00E4652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E6EAE"/>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C80998"/>
    <w:rPr>
      <w:color w:val="0563C1" w:themeColor="hyperlink"/>
      <w:u w:val="single"/>
    </w:rPr>
  </w:style>
  <w:style w:type="character" w:customStyle="1" w:styleId="UnresolvedMention1">
    <w:name w:val="Unresolved Mention1"/>
    <w:basedOn w:val="DefaultParagraphFont"/>
    <w:uiPriority w:val="99"/>
    <w:semiHidden/>
    <w:unhideWhenUsed/>
    <w:rsid w:val="00C80998"/>
    <w:rPr>
      <w:color w:val="605E5C"/>
      <w:shd w:val="clear" w:color="auto" w:fill="E1DFDD"/>
    </w:rPr>
  </w:style>
  <w:style w:type="table" w:styleId="TableGrid">
    <w:name w:val="Table Grid"/>
    <w:basedOn w:val="TableNormal"/>
    <w:uiPriority w:val="39"/>
    <w:rsid w:val="00333E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83FDF"/>
    <w:pPr>
      <w:spacing w:after="0" w:line="240" w:lineRule="auto"/>
    </w:pPr>
  </w:style>
  <w:style w:type="paragraph" w:styleId="BalloonText">
    <w:name w:val="Balloon Text"/>
    <w:basedOn w:val="Normal"/>
    <w:link w:val="BalloonTextChar"/>
    <w:uiPriority w:val="99"/>
    <w:semiHidden/>
    <w:unhideWhenUsed/>
    <w:rsid w:val="00C458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8CA"/>
    <w:rPr>
      <w:rFonts w:ascii="Segoe UI" w:hAnsi="Segoe UI" w:cs="Segoe UI"/>
      <w:sz w:val="18"/>
      <w:szCs w:val="18"/>
    </w:rPr>
  </w:style>
  <w:style w:type="paragraph" w:customStyle="1" w:styleId="EndNoteBibliographyTitle">
    <w:name w:val="EndNote Bibliography Title"/>
    <w:basedOn w:val="Normal"/>
    <w:link w:val="EndNoteBibliographyTitleChar"/>
    <w:rsid w:val="00B627A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627AD"/>
    <w:rPr>
      <w:rFonts w:ascii="Calibri" w:hAnsi="Calibri" w:cs="Calibri"/>
      <w:noProof/>
      <w:lang w:val="en-US"/>
    </w:rPr>
  </w:style>
  <w:style w:type="paragraph" w:customStyle="1" w:styleId="EndNoteBibliography">
    <w:name w:val="EndNote Bibliography"/>
    <w:basedOn w:val="Normal"/>
    <w:link w:val="EndNoteBibliographyChar"/>
    <w:rsid w:val="00B627A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627AD"/>
    <w:rPr>
      <w:rFonts w:ascii="Calibri" w:hAnsi="Calibri" w:cs="Calibri"/>
      <w:noProof/>
      <w:lang w:val="en-US"/>
    </w:rPr>
  </w:style>
  <w:style w:type="paragraph" w:styleId="Header">
    <w:name w:val="header"/>
    <w:basedOn w:val="Normal"/>
    <w:link w:val="HeaderChar"/>
    <w:uiPriority w:val="99"/>
    <w:unhideWhenUsed/>
    <w:rsid w:val="00A76C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6C0E"/>
  </w:style>
  <w:style w:type="paragraph" w:styleId="Footer">
    <w:name w:val="footer"/>
    <w:basedOn w:val="Normal"/>
    <w:link w:val="FooterChar"/>
    <w:uiPriority w:val="99"/>
    <w:unhideWhenUsed/>
    <w:rsid w:val="00A76C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6C0E"/>
  </w:style>
  <w:style w:type="character" w:styleId="UnresolvedMention">
    <w:name w:val="Unresolved Mention"/>
    <w:basedOn w:val="DefaultParagraphFont"/>
    <w:uiPriority w:val="99"/>
    <w:semiHidden/>
    <w:unhideWhenUsed/>
    <w:rsid w:val="00FF3F4B"/>
    <w:rPr>
      <w:color w:val="605E5C"/>
      <w:shd w:val="clear" w:color="auto" w:fill="E1DFDD"/>
    </w:rPr>
  </w:style>
  <w:style w:type="character" w:customStyle="1" w:styleId="UnresolvedMention2">
    <w:name w:val="Unresolved Mention2"/>
    <w:basedOn w:val="DefaultParagraphFont"/>
    <w:uiPriority w:val="99"/>
    <w:semiHidden/>
    <w:unhideWhenUsed/>
    <w:rsid w:val="00D402B7"/>
    <w:rPr>
      <w:color w:val="605E5C"/>
      <w:shd w:val="clear" w:color="auto" w:fill="E1DFDD"/>
    </w:rPr>
  </w:style>
  <w:style w:type="paragraph" w:customStyle="1" w:styleId="pf0">
    <w:name w:val="pf0"/>
    <w:basedOn w:val="Normal"/>
    <w:rsid w:val="00D402B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31">
    <w:name w:val="cf31"/>
    <w:basedOn w:val="DefaultParagraphFont"/>
    <w:rsid w:val="00D402B7"/>
    <w:rPr>
      <w:rFonts w:ascii="Segoe UI" w:hAnsi="Segoe UI" w:cs="Segoe UI" w:hint="default"/>
      <w:color w:val="231F20"/>
      <w:sz w:val="18"/>
      <w:szCs w:val="18"/>
    </w:rPr>
  </w:style>
  <w:style w:type="character" w:customStyle="1" w:styleId="cf41">
    <w:name w:val="cf41"/>
    <w:basedOn w:val="DefaultParagraphFont"/>
    <w:rsid w:val="00D402B7"/>
    <w:rPr>
      <w:rFonts w:ascii="Segoe UI" w:hAnsi="Segoe UI" w:cs="Segoe UI" w:hint="default"/>
      <w:color w:val="008181"/>
      <w:sz w:val="18"/>
      <w:szCs w:val="18"/>
    </w:rPr>
  </w:style>
  <w:style w:type="character" w:customStyle="1" w:styleId="cf51">
    <w:name w:val="cf51"/>
    <w:basedOn w:val="DefaultParagraphFont"/>
    <w:rsid w:val="00D402B7"/>
    <w:rPr>
      <w:rFonts w:ascii="Segoe UI" w:hAnsi="Segoe UI" w:cs="Segoe UI" w:hint="default"/>
      <w:sz w:val="18"/>
      <w:szCs w:val="18"/>
    </w:rPr>
  </w:style>
  <w:style w:type="character" w:customStyle="1" w:styleId="cf81">
    <w:name w:val="cf81"/>
    <w:basedOn w:val="DefaultParagraphFont"/>
    <w:rsid w:val="00D402B7"/>
    <w:rPr>
      <w:rFonts w:ascii="Segoe UI" w:hAnsi="Segoe UI" w:cs="Segoe UI" w:hint="default"/>
      <w:b/>
      <w:bCs/>
      <w:i/>
      <w:iCs/>
      <w:color w:val="231F20"/>
      <w:sz w:val="18"/>
      <w:szCs w:val="18"/>
    </w:rPr>
  </w:style>
  <w:style w:type="character" w:styleId="Emphasis">
    <w:name w:val="Emphasis"/>
    <w:basedOn w:val="DefaultParagraphFont"/>
    <w:uiPriority w:val="20"/>
    <w:qFormat/>
    <w:rsid w:val="00532B0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96957">
      <w:bodyDiv w:val="1"/>
      <w:marLeft w:val="0"/>
      <w:marRight w:val="0"/>
      <w:marTop w:val="0"/>
      <w:marBottom w:val="0"/>
      <w:divBdr>
        <w:top w:val="none" w:sz="0" w:space="0" w:color="auto"/>
        <w:left w:val="none" w:sz="0" w:space="0" w:color="auto"/>
        <w:bottom w:val="none" w:sz="0" w:space="0" w:color="auto"/>
        <w:right w:val="none" w:sz="0" w:space="0" w:color="auto"/>
      </w:divBdr>
    </w:div>
    <w:div w:id="178278752">
      <w:bodyDiv w:val="1"/>
      <w:marLeft w:val="0"/>
      <w:marRight w:val="0"/>
      <w:marTop w:val="0"/>
      <w:marBottom w:val="0"/>
      <w:divBdr>
        <w:top w:val="none" w:sz="0" w:space="0" w:color="auto"/>
        <w:left w:val="none" w:sz="0" w:space="0" w:color="auto"/>
        <w:bottom w:val="none" w:sz="0" w:space="0" w:color="auto"/>
        <w:right w:val="none" w:sz="0" w:space="0" w:color="auto"/>
      </w:divBdr>
    </w:div>
    <w:div w:id="238254037">
      <w:bodyDiv w:val="1"/>
      <w:marLeft w:val="0"/>
      <w:marRight w:val="0"/>
      <w:marTop w:val="0"/>
      <w:marBottom w:val="0"/>
      <w:divBdr>
        <w:top w:val="none" w:sz="0" w:space="0" w:color="auto"/>
        <w:left w:val="none" w:sz="0" w:space="0" w:color="auto"/>
        <w:bottom w:val="none" w:sz="0" w:space="0" w:color="auto"/>
        <w:right w:val="none" w:sz="0" w:space="0" w:color="auto"/>
      </w:divBdr>
    </w:div>
    <w:div w:id="651761931">
      <w:bodyDiv w:val="1"/>
      <w:marLeft w:val="0"/>
      <w:marRight w:val="0"/>
      <w:marTop w:val="0"/>
      <w:marBottom w:val="0"/>
      <w:divBdr>
        <w:top w:val="none" w:sz="0" w:space="0" w:color="auto"/>
        <w:left w:val="none" w:sz="0" w:space="0" w:color="auto"/>
        <w:bottom w:val="none" w:sz="0" w:space="0" w:color="auto"/>
        <w:right w:val="none" w:sz="0" w:space="0" w:color="auto"/>
      </w:divBdr>
    </w:div>
    <w:div w:id="716969782">
      <w:bodyDiv w:val="1"/>
      <w:marLeft w:val="0"/>
      <w:marRight w:val="0"/>
      <w:marTop w:val="0"/>
      <w:marBottom w:val="0"/>
      <w:divBdr>
        <w:top w:val="none" w:sz="0" w:space="0" w:color="auto"/>
        <w:left w:val="none" w:sz="0" w:space="0" w:color="auto"/>
        <w:bottom w:val="none" w:sz="0" w:space="0" w:color="auto"/>
        <w:right w:val="none" w:sz="0" w:space="0" w:color="auto"/>
      </w:divBdr>
      <w:divsChild>
        <w:div w:id="975181728">
          <w:marLeft w:val="1267"/>
          <w:marRight w:val="0"/>
          <w:marTop w:val="100"/>
          <w:marBottom w:val="0"/>
          <w:divBdr>
            <w:top w:val="none" w:sz="0" w:space="0" w:color="auto"/>
            <w:left w:val="none" w:sz="0" w:space="0" w:color="auto"/>
            <w:bottom w:val="none" w:sz="0" w:space="0" w:color="auto"/>
            <w:right w:val="none" w:sz="0" w:space="0" w:color="auto"/>
          </w:divBdr>
        </w:div>
        <w:div w:id="1273904909">
          <w:marLeft w:val="1267"/>
          <w:marRight w:val="0"/>
          <w:marTop w:val="100"/>
          <w:marBottom w:val="0"/>
          <w:divBdr>
            <w:top w:val="none" w:sz="0" w:space="0" w:color="auto"/>
            <w:left w:val="none" w:sz="0" w:space="0" w:color="auto"/>
            <w:bottom w:val="none" w:sz="0" w:space="0" w:color="auto"/>
            <w:right w:val="none" w:sz="0" w:space="0" w:color="auto"/>
          </w:divBdr>
        </w:div>
        <w:div w:id="324864300">
          <w:marLeft w:val="1267"/>
          <w:marRight w:val="0"/>
          <w:marTop w:val="100"/>
          <w:marBottom w:val="0"/>
          <w:divBdr>
            <w:top w:val="none" w:sz="0" w:space="0" w:color="auto"/>
            <w:left w:val="none" w:sz="0" w:space="0" w:color="auto"/>
            <w:bottom w:val="none" w:sz="0" w:space="0" w:color="auto"/>
            <w:right w:val="none" w:sz="0" w:space="0" w:color="auto"/>
          </w:divBdr>
        </w:div>
        <w:div w:id="24672691">
          <w:marLeft w:val="1267"/>
          <w:marRight w:val="0"/>
          <w:marTop w:val="100"/>
          <w:marBottom w:val="0"/>
          <w:divBdr>
            <w:top w:val="none" w:sz="0" w:space="0" w:color="auto"/>
            <w:left w:val="none" w:sz="0" w:space="0" w:color="auto"/>
            <w:bottom w:val="none" w:sz="0" w:space="0" w:color="auto"/>
            <w:right w:val="none" w:sz="0" w:space="0" w:color="auto"/>
          </w:divBdr>
        </w:div>
        <w:div w:id="546265329">
          <w:marLeft w:val="1267"/>
          <w:marRight w:val="0"/>
          <w:marTop w:val="100"/>
          <w:marBottom w:val="0"/>
          <w:divBdr>
            <w:top w:val="none" w:sz="0" w:space="0" w:color="auto"/>
            <w:left w:val="none" w:sz="0" w:space="0" w:color="auto"/>
            <w:bottom w:val="none" w:sz="0" w:space="0" w:color="auto"/>
            <w:right w:val="none" w:sz="0" w:space="0" w:color="auto"/>
          </w:divBdr>
        </w:div>
      </w:divsChild>
    </w:div>
    <w:div w:id="1224828375">
      <w:bodyDiv w:val="1"/>
      <w:marLeft w:val="0"/>
      <w:marRight w:val="0"/>
      <w:marTop w:val="0"/>
      <w:marBottom w:val="0"/>
      <w:divBdr>
        <w:top w:val="none" w:sz="0" w:space="0" w:color="auto"/>
        <w:left w:val="none" w:sz="0" w:space="0" w:color="auto"/>
        <w:bottom w:val="none" w:sz="0" w:space="0" w:color="auto"/>
        <w:right w:val="none" w:sz="0" w:space="0" w:color="auto"/>
      </w:divBdr>
    </w:div>
    <w:div w:id="1285305984">
      <w:bodyDiv w:val="1"/>
      <w:marLeft w:val="0"/>
      <w:marRight w:val="0"/>
      <w:marTop w:val="0"/>
      <w:marBottom w:val="0"/>
      <w:divBdr>
        <w:top w:val="none" w:sz="0" w:space="0" w:color="auto"/>
        <w:left w:val="none" w:sz="0" w:space="0" w:color="auto"/>
        <w:bottom w:val="none" w:sz="0" w:space="0" w:color="auto"/>
        <w:right w:val="none" w:sz="0" w:space="0" w:color="auto"/>
      </w:divBdr>
    </w:div>
    <w:div w:id="1388070835">
      <w:bodyDiv w:val="1"/>
      <w:marLeft w:val="0"/>
      <w:marRight w:val="0"/>
      <w:marTop w:val="0"/>
      <w:marBottom w:val="0"/>
      <w:divBdr>
        <w:top w:val="none" w:sz="0" w:space="0" w:color="auto"/>
        <w:left w:val="none" w:sz="0" w:space="0" w:color="auto"/>
        <w:bottom w:val="none" w:sz="0" w:space="0" w:color="auto"/>
        <w:right w:val="none" w:sz="0" w:space="0" w:color="auto"/>
      </w:divBdr>
      <w:divsChild>
        <w:div w:id="726952903">
          <w:marLeft w:val="547"/>
          <w:marRight w:val="0"/>
          <w:marTop w:val="120"/>
          <w:marBottom w:val="0"/>
          <w:divBdr>
            <w:top w:val="none" w:sz="0" w:space="0" w:color="auto"/>
            <w:left w:val="none" w:sz="0" w:space="0" w:color="auto"/>
            <w:bottom w:val="none" w:sz="0" w:space="0" w:color="auto"/>
            <w:right w:val="none" w:sz="0" w:space="0" w:color="auto"/>
          </w:divBdr>
        </w:div>
      </w:divsChild>
    </w:div>
    <w:div w:id="1501315803">
      <w:bodyDiv w:val="1"/>
      <w:marLeft w:val="0"/>
      <w:marRight w:val="0"/>
      <w:marTop w:val="0"/>
      <w:marBottom w:val="0"/>
      <w:divBdr>
        <w:top w:val="none" w:sz="0" w:space="0" w:color="auto"/>
        <w:left w:val="none" w:sz="0" w:space="0" w:color="auto"/>
        <w:bottom w:val="none" w:sz="0" w:space="0" w:color="auto"/>
        <w:right w:val="none" w:sz="0" w:space="0" w:color="auto"/>
      </w:divBdr>
    </w:div>
    <w:div w:id="1511986435">
      <w:bodyDiv w:val="1"/>
      <w:marLeft w:val="0"/>
      <w:marRight w:val="0"/>
      <w:marTop w:val="0"/>
      <w:marBottom w:val="0"/>
      <w:divBdr>
        <w:top w:val="none" w:sz="0" w:space="0" w:color="auto"/>
        <w:left w:val="none" w:sz="0" w:space="0" w:color="auto"/>
        <w:bottom w:val="none" w:sz="0" w:space="0" w:color="auto"/>
        <w:right w:val="none" w:sz="0" w:space="0" w:color="auto"/>
      </w:divBdr>
    </w:div>
    <w:div w:id="1637417910">
      <w:bodyDiv w:val="1"/>
      <w:marLeft w:val="0"/>
      <w:marRight w:val="0"/>
      <w:marTop w:val="0"/>
      <w:marBottom w:val="0"/>
      <w:divBdr>
        <w:top w:val="none" w:sz="0" w:space="0" w:color="auto"/>
        <w:left w:val="none" w:sz="0" w:space="0" w:color="auto"/>
        <w:bottom w:val="none" w:sz="0" w:space="0" w:color="auto"/>
        <w:right w:val="none" w:sz="0" w:space="0" w:color="auto"/>
      </w:divBdr>
    </w:div>
    <w:div w:id="2008901086">
      <w:bodyDiv w:val="1"/>
      <w:marLeft w:val="0"/>
      <w:marRight w:val="0"/>
      <w:marTop w:val="0"/>
      <w:marBottom w:val="0"/>
      <w:divBdr>
        <w:top w:val="none" w:sz="0" w:space="0" w:color="auto"/>
        <w:left w:val="none" w:sz="0" w:space="0" w:color="auto"/>
        <w:bottom w:val="none" w:sz="0" w:space="0" w:color="auto"/>
        <w:right w:val="none" w:sz="0" w:space="0" w:color="auto"/>
      </w:divBdr>
    </w:div>
    <w:div w:id="209619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fundingawards.nihr.ac.uk/award/NIHR129528"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ukhsalibrary.koha-ptfs.co.uk/coronavirusinformation/"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fundingawards.nihr.ac.uk/award/NIHR132931" TargetMode="Externa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nhsstaffsurveys.com/resul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2018A79F044A24FBED7CB24B84484E2" ma:contentTypeVersion="17" ma:contentTypeDescription="Create a new document." ma:contentTypeScope="" ma:versionID="8be6332d5256f8db96f5e056ad841593">
  <xsd:schema xmlns:xsd="http://www.w3.org/2001/XMLSchema" xmlns:xs="http://www.w3.org/2001/XMLSchema" xmlns:p="http://schemas.microsoft.com/office/2006/metadata/properties" xmlns:ns3="716fe84c-9023-43a9-aa4c-f6f9a28f002c" xmlns:ns4="561ad049-9fef-4428-bfcb-6bce8ee09453" targetNamespace="http://schemas.microsoft.com/office/2006/metadata/properties" ma:root="true" ma:fieldsID="7deee418efc84b10296bbd942795c2d4" ns3:_="" ns4:_="">
    <xsd:import namespace="716fe84c-9023-43a9-aa4c-f6f9a28f002c"/>
    <xsd:import namespace="561ad049-9fef-4428-bfcb-6bce8ee0945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DateTaken" minOccurs="0"/>
                <xsd:element ref="ns4:MediaLengthInSeconds" minOccurs="0"/>
                <xsd:element ref="ns4:MediaServiceOCR" minOccurs="0"/>
                <xsd:element ref="ns4:MediaServiceLocation" minOccurs="0"/>
                <xsd:element ref="ns4:_activity" minOccurs="0"/>
                <xsd:element ref="ns4:MediaServiceObjectDetectorVersions" minOccurs="0"/>
                <xsd:element ref="ns4: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6fe84c-9023-43a9-aa4c-f6f9a28f002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61ad049-9fef-4428-bfcb-6bce8ee0945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561ad049-9fef-4428-bfcb-6bce8ee0945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C2018A79F044A24FBED7CB24B84484E2" ma:contentTypeVersion="15" ma:contentTypeDescription="Create a new document." ma:contentTypeScope="" ma:versionID="ccd9aa447412efaf272c57d20c531450">
  <xsd:schema xmlns:xsd="http://www.w3.org/2001/XMLSchema" xmlns:xs="http://www.w3.org/2001/XMLSchema" xmlns:p="http://schemas.microsoft.com/office/2006/metadata/properties" xmlns:ns3="716fe84c-9023-43a9-aa4c-f6f9a28f002c" xmlns:ns4="561ad049-9fef-4428-bfcb-6bce8ee09453" targetNamespace="http://schemas.microsoft.com/office/2006/metadata/properties" ma:root="true" ma:fieldsID="b63d66d85e9b058eacfdb4c7e31937e2" ns3:_="" ns4:_="">
    <xsd:import namespace="716fe84c-9023-43a9-aa4c-f6f9a28f002c"/>
    <xsd:import namespace="561ad049-9fef-4428-bfcb-6bce8ee0945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DateTaken" minOccurs="0"/>
                <xsd:element ref="ns4:MediaLengthInSeconds" minOccurs="0"/>
                <xsd:element ref="ns4:MediaServiceOCR" minOccurs="0"/>
                <xsd:element ref="ns4:MediaServiceLocation"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6fe84c-9023-43a9-aa4c-f6f9a28f002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61ad049-9fef-4428-bfcb-6bce8ee0945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560E157-7A2D-48DA-9AD3-96DCC7361DBF}">
  <ds:schemaRefs>
    <ds:schemaRef ds:uri="http://schemas.microsoft.com/sharepoint/v3/contenttype/forms"/>
  </ds:schemaRefs>
</ds:datastoreItem>
</file>

<file path=customXml/itemProps2.xml><?xml version="1.0" encoding="utf-8"?>
<ds:datastoreItem xmlns:ds="http://schemas.openxmlformats.org/officeDocument/2006/customXml" ds:itemID="{826AC5D6-6409-41C6-88FA-6C8ABAA1FA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6fe84c-9023-43a9-aa4c-f6f9a28f002c"/>
    <ds:schemaRef ds:uri="561ad049-9fef-4428-bfcb-6bce8ee094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EF8C48E-E2A1-4123-8A6C-30A5ED2010F7}">
  <ds:schemaRefs>
    <ds:schemaRef ds:uri="http://schemas.microsoft.com/office/2006/metadata/properties"/>
    <ds:schemaRef ds:uri="http://schemas.microsoft.com/office/infopath/2007/PartnerControls"/>
    <ds:schemaRef ds:uri="561ad049-9fef-4428-bfcb-6bce8ee09453"/>
  </ds:schemaRefs>
</ds:datastoreItem>
</file>

<file path=customXml/itemProps4.xml><?xml version="1.0" encoding="utf-8"?>
<ds:datastoreItem xmlns:ds="http://schemas.openxmlformats.org/officeDocument/2006/customXml" ds:itemID="{657F3C49-DD38-4288-B095-A1C05247A6A9}">
  <ds:schemaRefs>
    <ds:schemaRef ds:uri="http://schemas.openxmlformats.org/officeDocument/2006/bibliography"/>
  </ds:schemaRefs>
</ds:datastoreItem>
</file>

<file path=customXml/itemProps5.xml><?xml version="1.0" encoding="utf-8"?>
<ds:datastoreItem xmlns:ds="http://schemas.openxmlformats.org/officeDocument/2006/customXml" ds:itemID="{CFE01117-BA76-49F3-8C99-65316A6B8E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6fe84c-9023-43a9-aa4c-f6f9a28f002c"/>
    <ds:schemaRef ds:uri="561ad049-9fef-4428-bfcb-6bce8ee094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6b902693-1074-40aa-9e21-d89446a2ebb5}" enabled="0" method="" siteId="{6b902693-1074-40aa-9e21-d89446a2ebb5}" removed="1"/>
</clbl:labelList>
</file>

<file path=docProps/app.xml><?xml version="1.0" encoding="utf-8"?>
<Properties xmlns="http://schemas.openxmlformats.org/officeDocument/2006/extended-properties" xmlns:vt="http://schemas.openxmlformats.org/officeDocument/2006/docPropsVTypes">
  <Template>Normal</Template>
  <TotalTime>4</TotalTime>
  <Pages>26</Pages>
  <Words>20836</Words>
  <Characters>118770</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Cath Prof (Sch of Health Sci)</dc:creator>
  <cp:keywords/>
  <dc:description/>
  <cp:lastModifiedBy>Taylor, Cath Prof (Sch of Health Sci)</cp:lastModifiedBy>
  <cp:revision>6</cp:revision>
  <cp:lastPrinted>2023-06-15T12:06:00Z</cp:lastPrinted>
  <dcterms:created xsi:type="dcterms:W3CDTF">2024-02-08T11:21:00Z</dcterms:created>
  <dcterms:modified xsi:type="dcterms:W3CDTF">2024-02-08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018A79F044A24FBED7CB24B84484E2</vt:lpwstr>
  </property>
</Properties>
</file>